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75A61" w:rsidRPr="00F42A1A" w:rsidRDefault="00387176">
      <w:pPr>
        <w:jc w:val="left"/>
        <w:rPr>
          <w:b/>
          <w:color w:val="FF0000"/>
        </w:rPr>
      </w:pPr>
      <w:r w:rsidRPr="00F42A1A">
        <w:rPr>
          <w:rFonts w:hint="eastAsia"/>
          <w:b/>
          <w:color w:val="FF0000"/>
        </w:rPr>
        <w:t>Running title</w:t>
      </w:r>
    </w:p>
    <w:p w:rsidR="00D75A61" w:rsidRPr="00F42A1A" w:rsidRDefault="00D42777">
      <w:pPr>
        <w:jc w:val="center"/>
        <w:rPr>
          <w:color w:val="FF0000"/>
        </w:rPr>
      </w:pPr>
      <w:r w:rsidRPr="00F42A1A">
        <w:rPr>
          <w:rFonts w:hint="eastAsia"/>
          <w:color w:val="FF0000"/>
        </w:rPr>
        <w:t xml:space="preserve">Stable isotope analysis reveals consistent </w:t>
      </w:r>
      <w:r w:rsidR="002665E7" w:rsidRPr="00F42A1A">
        <w:rPr>
          <w:rFonts w:hint="eastAsia"/>
          <w:color w:val="FF0000"/>
        </w:rPr>
        <w:t>pest consumption</w:t>
      </w:r>
      <w:r w:rsidR="000B44A7" w:rsidRPr="00F42A1A">
        <w:rPr>
          <w:rFonts w:hint="eastAsia"/>
          <w:color w:val="FF0000"/>
        </w:rPr>
        <w:t xml:space="preserve"> by</w:t>
      </w:r>
      <w:r w:rsidRPr="00F42A1A">
        <w:rPr>
          <w:rFonts w:hint="eastAsia"/>
          <w:color w:val="FF0000"/>
        </w:rPr>
        <w:t xml:space="preserve"> </w:t>
      </w:r>
      <w:r w:rsidR="006C5863" w:rsidRPr="00F42A1A">
        <w:rPr>
          <w:rFonts w:hint="eastAsia"/>
          <w:color w:val="FF0000"/>
        </w:rPr>
        <w:t xml:space="preserve">generalist </w:t>
      </w:r>
      <w:r w:rsidR="00C11CDB" w:rsidRPr="00F42A1A">
        <w:rPr>
          <w:rFonts w:hint="eastAsia"/>
          <w:color w:val="FF0000"/>
        </w:rPr>
        <w:t xml:space="preserve">arthropod </w:t>
      </w:r>
      <w:r w:rsidRPr="00F42A1A">
        <w:rPr>
          <w:rFonts w:hint="eastAsia"/>
          <w:color w:val="FF0000"/>
        </w:rPr>
        <w:t>predators (ladybeetles and spiders) in rice farms</w:t>
      </w:r>
    </w:p>
    <w:p w:rsidR="00D75A61" w:rsidRPr="00F42A1A" w:rsidRDefault="00B545C0">
      <w:pPr>
        <w:pStyle w:val="ListParagraph"/>
        <w:numPr>
          <w:ilvl w:val="0"/>
          <w:numId w:val="20"/>
        </w:numPr>
        <w:jc w:val="left"/>
        <w:rPr>
          <w:color w:val="FF0000"/>
        </w:rPr>
      </w:pPr>
      <w:r w:rsidRPr="00F42A1A">
        <w:rPr>
          <w:color w:val="FF0000"/>
        </w:rPr>
        <w:t>A predator in need is a predator indeed</w:t>
      </w:r>
    </w:p>
    <w:p w:rsidR="00D75A61" w:rsidRPr="00F42A1A" w:rsidRDefault="00B545C0">
      <w:pPr>
        <w:pStyle w:val="ListParagraph"/>
        <w:numPr>
          <w:ilvl w:val="0"/>
          <w:numId w:val="20"/>
        </w:numPr>
        <w:jc w:val="left"/>
        <w:rPr>
          <w:color w:val="FF0000"/>
        </w:rPr>
      </w:pPr>
      <w:r w:rsidRPr="00F42A1A">
        <w:rPr>
          <w:color w:val="FF0000"/>
        </w:rPr>
        <w:t>Generalist predators are specialists when things matter (during high pest density)</w:t>
      </w:r>
    </w:p>
    <w:p w:rsidR="00D75A61" w:rsidRPr="00CA37AF" w:rsidRDefault="00D75A61">
      <w:pPr>
        <w:jc w:val="left"/>
        <w:rPr>
          <w:b/>
        </w:rPr>
      </w:pPr>
    </w:p>
    <w:p w:rsidR="00D75A61" w:rsidRPr="00F337D1" w:rsidRDefault="00387176">
      <w:pPr>
        <w:jc w:val="left"/>
        <w:rPr>
          <w:b/>
          <w:color w:val="FF0000"/>
        </w:rPr>
      </w:pPr>
      <w:r w:rsidRPr="00F337D1">
        <w:rPr>
          <w:rFonts w:hint="eastAsia"/>
          <w:b/>
          <w:color w:val="FF0000"/>
        </w:rPr>
        <w:t>Abstract</w:t>
      </w:r>
    </w:p>
    <w:p w:rsidR="00C84018" w:rsidRPr="00F337D1" w:rsidRDefault="00A830F2">
      <w:pPr>
        <w:pStyle w:val="ListParagraph"/>
        <w:numPr>
          <w:ilvl w:val="0"/>
          <w:numId w:val="21"/>
        </w:numPr>
        <w:jc w:val="left"/>
        <w:rPr>
          <w:color w:val="FF0000"/>
        </w:rPr>
      </w:pPr>
      <w:r w:rsidRPr="00F337D1">
        <w:rPr>
          <w:color w:val="FF0000"/>
        </w:rPr>
        <w:t xml:space="preserve">3 years of field data, </w:t>
      </w:r>
      <w:r w:rsidR="00CA37AF" w:rsidRPr="00F337D1">
        <w:rPr>
          <w:rFonts w:hint="eastAsia"/>
          <w:color w:val="FF0000"/>
        </w:rPr>
        <w:t>over 1,000</w:t>
      </w:r>
      <w:r w:rsidRPr="00F337D1">
        <w:rPr>
          <w:color w:val="FF0000"/>
        </w:rPr>
        <w:t xml:space="preserve"> stable isotope samples </w:t>
      </w:r>
    </w:p>
    <w:p w:rsidR="00686574" w:rsidRPr="00F337D1" w:rsidRDefault="00686574" w:rsidP="00686574">
      <w:pPr>
        <w:pStyle w:val="ListParagraph"/>
        <w:numPr>
          <w:ilvl w:val="0"/>
          <w:numId w:val="21"/>
        </w:numPr>
        <w:jc w:val="left"/>
        <w:rPr>
          <w:color w:val="FF0000"/>
        </w:rPr>
      </w:pPr>
      <w:r w:rsidRPr="00F337D1">
        <w:rPr>
          <w:color w:val="FF0000"/>
        </w:rP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rsidR="0001020D" w:rsidRDefault="0001020D">
      <w:pPr>
        <w:jc w:val="left"/>
        <w:rPr>
          <w:color w:val="FF0000"/>
        </w:rPr>
      </w:pPr>
    </w:p>
    <w:p w:rsidR="00D75A61" w:rsidRDefault="00D42777">
      <w:pPr>
        <w:jc w:val="left"/>
        <w:rPr>
          <w:b/>
          <w:color w:val="FF0000"/>
        </w:rPr>
      </w:pPr>
      <w:r w:rsidRPr="00BA1E0E">
        <w:rPr>
          <w:b/>
          <w:color w:val="FF0000"/>
        </w:rPr>
        <w:br w:type="page"/>
      </w:r>
    </w:p>
    <w:p w:rsidR="00D75A61" w:rsidRPr="00D76621" w:rsidRDefault="00D42777">
      <w:pPr>
        <w:jc w:val="left"/>
        <w:rPr>
          <w:b/>
        </w:rPr>
      </w:pPr>
      <w:r w:rsidRPr="00D76621">
        <w:rPr>
          <w:rFonts w:hint="eastAsia"/>
          <w:b/>
        </w:rPr>
        <w:lastRenderedPageBreak/>
        <w:t>Introduction</w:t>
      </w:r>
    </w:p>
    <w:p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biocontrol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w:t>
      </w:r>
      <w:r w:rsidR="00B427AC" w:rsidRPr="0005026C">
        <w:rPr>
          <w:rFonts w:cs="Arial"/>
          <w:i/>
          <w:shd w:val="clear" w:color="auto" w:fill="FFFFFF"/>
        </w:rPr>
        <w:t>c</w:t>
      </w:r>
      <w:r w:rsidR="00B427AC" w:rsidRPr="0005026C">
        <w:rPr>
          <w:rFonts w:cs="Arial" w:hint="eastAsia"/>
          <w:i/>
          <w:shd w:val="clear" w:color="auto" w:fill="FFFFFF"/>
        </w:rPr>
        <w:t>a</w:t>
      </w:r>
      <w:r w:rsidR="00B427AC" w:rsidRPr="0005026C">
        <w:rPr>
          <w:rFonts w:cs="Arial"/>
          <w:i/>
          <w:shd w:val="clear" w:color="auto" w:fill="FFFFFF"/>
        </w:rPr>
        <w:t>.</w:t>
      </w:r>
      <w:r w:rsidR="00B427AC" w:rsidRPr="00942D77">
        <w:rPr>
          <w:rFonts w:cs="Arial"/>
          <w:shd w:val="clear" w:color="auto" w:fill="FFFFFF"/>
        </w:rPr>
        <w:t xml:space="preserve">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674429"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674429" w:rsidRPr="00316D0F">
        <w:fldChar w:fldCharType="separate"/>
      </w:r>
      <w:r w:rsidR="00B427AC" w:rsidRPr="00316D0F">
        <w:rPr>
          <w:noProof/>
        </w:rPr>
        <w:t>(Huang and Yang 1987)</w:t>
      </w:r>
      <w:r w:rsidR="00674429"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674429">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674429">
        <w:fldChar w:fldCharType="separate"/>
      </w:r>
      <w:r w:rsidR="00AB7B53">
        <w:rPr>
          <w:noProof/>
        </w:rPr>
        <w:t>(Geiger et al. 2010, Kehoe et al. 2017)</w:t>
      </w:r>
      <w:r w:rsidR="00674429">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r w:rsidR="002A056D" w:rsidRPr="00316D0F">
        <w:t>Anthropocene</w:t>
      </w:r>
      <w:r w:rsidR="00AB7B53">
        <w:rPr>
          <w:rFonts w:hint="eastAsia"/>
        </w:rPr>
        <w:t xml:space="preserve"> </w:t>
      </w:r>
      <w:r w:rsidR="00674429">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674429">
        <w:fldChar w:fldCharType="separate"/>
      </w:r>
      <w:r w:rsidR="00AB7B53">
        <w:rPr>
          <w:noProof/>
        </w:rPr>
        <w:t>(Campbell et al. 2017)</w:t>
      </w:r>
      <w:r w:rsidR="00674429">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biocontrol)</w:t>
      </w:r>
      <w:r w:rsidR="002A056D">
        <w:t xml:space="preserve"> </w:t>
      </w:r>
      <w:r w:rsidR="005B7601">
        <w:t>is urgently needed to mak</w:t>
      </w:r>
      <w:r w:rsidR="00AB7B53">
        <w:t>e agriculture more sustainable</w:t>
      </w:r>
      <w:r w:rsidR="00AB7B53">
        <w:rPr>
          <w:rFonts w:hint="eastAsia"/>
        </w:rPr>
        <w:t xml:space="preserve"> </w:t>
      </w:r>
      <w:r w:rsidR="00674429">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674429">
        <w:fldChar w:fldCharType="separate"/>
      </w:r>
      <w:r w:rsidR="00AB7B53">
        <w:rPr>
          <w:noProof/>
        </w:rPr>
        <w:t>(Gomiero et al. 2011)</w:t>
      </w:r>
      <w:r w:rsidR="00674429">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3913A1">
        <w:rPr>
          <w:rFonts w:hint="eastAsia"/>
        </w:rPr>
        <w:t xml:space="preserve"> </w:t>
      </w:r>
      <w:r w:rsidR="00674429">
        <w:fldChar w:fldCharType="begin"/>
      </w:r>
      <w:r w:rsidR="003913A1">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674429">
        <w:fldChar w:fldCharType="separate"/>
      </w:r>
      <w:r w:rsidR="003913A1">
        <w:rPr>
          <w:noProof/>
        </w:rPr>
        <w:t>(EC 2020)</w:t>
      </w:r>
      <w:r w:rsidR="00674429">
        <w:fldChar w:fldCharType="end"/>
      </w:r>
      <w:r w:rsidR="005B7601" w:rsidRPr="00145896">
        <w:rPr>
          <w:rFonts w:hint="eastAsia"/>
        </w:rPr>
        <w:t>.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r w:rsidR="00AB7B53" w:rsidRPr="005C0A64">
        <w:t>biocontrol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rsidR="001C484E" w:rsidRDefault="00807074">
      <w:pPr>
        <w:jc w:val="left"/>
        <w:rPr>
          <w:color w:val="000000" w:themeColor="text1"/>
        </w:rPr>
      </w:pPr>
      <w:r w:rsidRPr="008E1400">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w:t>
      </w:r>
      <w:r w:rsidR="0039689D" w:rsidRPr="008E1400">
        <w:rPr>
          <w:rFonts w:hint="eastAsia"/>
          <w:color w:val="000000" w:themeColor="text1"/>
        </w:rPr>
        <w:lastRenderedPageBreak/>
        <w:t>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674429"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674429" w:rsidRPr="00E63119">
        <w:rPr>
          <w:color w:val="000000" w:themeColor="text1"/>
        </w:rPr>
        <w:fldChar w:fldCharType="separate"/>
      </w:r>
      <w:r w:rsidR="006C3645" w:rsidRPr="00E63119">
        <w:rPr>
          <w:noProof/>
          <w:color w:val="000000" w:themeColor="text1"/>
        </w:rPr>
        <w:t>(Stiling and Cornelissen 2005)</w:t>
      </w:r>
      <w:r w:rsidR="00674429"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674429">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 </w:instrText>
      </w:r>
      <w:r w:rsidR="00674429">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DATA </w:instrText>
      </w:r>
      <w:r w:rsidR="00674429">
        <w:rPr>
          <w:color w:val="000000" w:themeColor="text1"/>
        </w:rPr>
      </w:r>
      <w:r w:rsidR="00674429">
        <w:rPr>
          <w:color w:val="000000" w:themeColor="text1"/>
        </w:rPr>
        <w:fldChar w:fldCharType="end"/>
      </w:r>
      <w:r w:rsidR="00674429">
        <w:rPr>
          <w:color w:val="000000" w:themeColor="text1"/>
        </w:rPr>
      </w:r>
      <w:r w:rsidR="00674429">
        <w:rPr>
          <w:color w:val="000000" w:themeColor="text1"/>
        </w:rPr>
        <w:fldChar w:fldCharType="separate"/>
      </w:r>
      <w:r w:rsidR="004F2F24">
        <w:rPr>
          <w:noProof/>
          <w:color w:val="000000" w:themeColor="text1"/>
        </w:rPr>
        <w:t>(Symondson et al. 2002, Stiling and Cornelissen 2005, Michalko et al. 2019b, Hsu et al. 2021)</w:t>
      </w:r>
      <w:r w:rsidR="00674429">
        <w:rPr>
          <w:color w:val="000000" w:themeColor="text1"/>
        </w:rPr>
        <w:fldChar w:fldCharType="end"/>
      </w:r>
      <w:r w:rsidR="00EA7FB8">
        <w:rPr>
          <w:noProof/>
          <w:color w:val="000000" w:themeColor="text1"/>
        </w:rPr>
        <w:t xml:space="preserve"> </w:t>
      </w:r>
      <w:r w:rsidR="00EA7FB8">
        <w:rPr>
          <w:color w:val="000000" w:themeColor="text1"/>
        </w:rPr>
        <w:t>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674429" w:rsidRPr="0076569B">
        <w:rPr>
          <w:color w:val="000000" w:themeColor="text1"/>
        </w:rPr>
        <w:fldChar w:fldCharType="begin"/>
      </w:r>
      <w:r w:rsidR="001F1840">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674429" w:rsidRPr="0076569B">
        <w:rPr>
          <w:color w:val="000000" w:themeColor="text1"/>
        </w:rPr>
        <w:fldChar w:fldCharType="separate"/>
      </w:r>
      <w:r w:rsidR="0086784F" w:rsidRPr="0076569B">
        <w:rPr>
          <w:noProof/>
          <w:color w:val="000000" w:themeColor="text1"/>
        </w:rPr>
        <w:t>(Symondson et al. 2002)</w:t>
      </w:r>
      <w:r w:rsidR="00674429"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674429"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674429" w:rsidRPr="0076569B">
        <w:rPr>
          <w:color w:val="000000" w:themeColor="text1"/>
        </w:rPr>
        <w:fldChar w:fldCharType="separate"/>
      </w:r>
      <w:r w:rsidR="0086784F" w:rsidRPr="0076569B">
        <w:rPr>
          <w:noProof/>
          <w:color w:val="000000" w:themeColor="text1"/>
        </w:rPr>
        <w:t>(Stiling and Cornelissen 2005)</w:t>
      </w:r>
      <w:r w:rsidR="00674429" w:rsidRPr="0076569B">
        <w:rPr>
          <w:color w:val="000000" w:themeColor="text1"/>
        </w:rPr>
        <w:fldChar w:fldCharType="end"/>
      </w:r>
      <w:r w:rsidR="0086784F" w:rsidRPr="0076569B">
        <w:rPr>
          <w:rFonts w:hint="eastAsia"/>
          <w:color w:val="000000" w:themeColor="text1"/>
        </w:rPr>
        <w:t>.</w:t>
      </w:r>
    </w:p>
    <w:p w:rsidR="006200DB" w:rsidRPr="0069564C" w:rsidRDefault="00627C7D" w:rsidP="00044150">
      <w:pPr>
        <w:jc w:val="left"/>
      </w:pPr>
      <w:r>
        <w:rPr>
          <w:rFonts w:hint="eastAsia"/>
        </w:rPr>
        <w:tab/>
      </w:r>
      <w:r w:rsidR="00C84018" w:rsidRPr="00044150">
        <w:t xml:space="preserve">While the value of generalist predators has been increasingly appreciated, a few fundamental knowledge gaps need to be filled to validate </w:t>
      </w:r>
      <w:r w:rsidR="00746E3E">
        <w:t>their biocontrol potential</w:t>
      </w:r>
      <w:r w:rsidR="00746E3E" w:rsidRPr="00044150">
        <w:t xml:space="preserve"> </w:t>
      </w:r>
      <w:r w:rsidR="00746E3E">
        <w:t xml:space="preserve">and </w:t>
      </w:r>
      <w:r w:rsidR="00C84018" w:rsidRPr="00044150">
        <w:t>the</w:t>
      </w:r>
      <w:r w:rsidR="00746E3E">
        <w:t xml:space="preserve"> underlying</w:t>
      </w:r>
      <w:r w:rsidR="00C84018" w:rsidRPr="00044150">
        <w:t xml:space="preserve"> mechanisms in agro</w:t>
      </w:r>
      <w:r w:rsidR="00044150" w:rsidRPr="00044150">
        <w:rPr>
          <w:rFonts w:hint="eastAsia"/>
        </w:rPr>
        <w:t>-</w:t>
      </w:r>
      <w:r w:rsidR="00C84018" w:rsidRPr="00044150">
        <w:t>ecosystems.</w:t>
      </w:r>
      <w:r w:rsidR="00833D82">
        <w:rPr>
          <w:rFonts w:hint="eastAsia"/>
          <w:color w:val="FF0000"/>
        </w:rPr>
        <w:t xml:space="preserve"> </w:t>
      </w:r>
      <w:r w:rsidR="00270E94">
        <w:t>For example</w:t>
      </w:r>
      <w:r w:rsidR="00044150" w:rsidRPr="006200DB">
        <w:t xml:space="preserve">, </w:t>
      </w:r>
      <w:r w:rsidR="00F430D1">
        <w:t xml:space="preserve">although studies have qualitatively analyzed generalist predators’ diet </w:t>
      </w:r>
      <w:r w:rsidR="00F430D1">
        <w:rPr>
          <w:rFonts w:hint="eastAsia"/>
        </w:rPr>
        <w:t>(e</w:t>
      </w:r>
      <w:r w:rsidR="00F430D1">
        <w:t xml:space="preserve">.g., </w:t>
      </w:r>
      <w:r w:rsidR="00F92EC7">
        <w:t xml:space="preserve">using </w:t>
      </w:r>
      <w:r w:rsidR="00F92EC7" w:rsidRPr="00AC251C">
        <w:t>molecular gut content analysis</w:t>
      </w:r>
      <w:r w:rsidR="00F92EC7">
        <w:t xml:space="preserve"> to identify</w:t>
      </w:r>
      <w:r w:rsidR="00F92EC7" w:rsidRPr="00AC251C">
        <w:t xml:space="preserve"> </w:t>
      </w:r>
      <w:r w:rsidR="00F430D1">
        <w:t>prey species)</w:t>
      </w:r>
      <w:r w:rsidR="00F92EC7">
        <w:t xml:space="preserve"> </w:t>
      </w:r>
      <w:r w:rsidR="00674429"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674429"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674429" w:rsidRPr="00AC251C">
        <w:fldChar w:fldCharType="end"/>
      </w:r>
      <w:r w:rsidR="00674429" w:rsidRPr="00AC251C">
        <w:fldChar w:fldCharType="separate"/>
      </w:r>
      <w:r w:rsidR="00F92EC7" w:rsidRPr="00AC251C">
        <w:rPr>
          <w:noProof/>
        </w:rPr>
        <w:t>(Eitzinger and Traugott 2011, Ingrao et al. 2017, Albertini et al. 2018)</w:t>
      </w:r>
      <w:r w:rsidR="00674429" w:rsidRPr="00AC251C">
        <w:fldChar w:fldCharType="end"/>
      </w:r>
      <w:r w:rsidR="00F430D1">
        <w:t xml:space="preserve">, very few </w:t>
      </w:r>
      <w:r w:rsidR="00F430D1" w:rsidRPr="00FE7577">
        <w:t xml:space="preserve">have </w:t>
      </w:r>
      <w:r w:rsidR="00746E3E" w:rsidRPr="00FE7577">
        <w:t>quantif</w:t>
      </w:r>
      <w:r w:rsidR="00C163EA" w:rsidRPr="00FE7577">
        <w:t>ied</w:t>
      </w:r>
      <w:r w:rsidR="00044150" w:rsidRPr="00FE7577">
        <w:t xml:space="preserve"> the</w:t>
      </w:r>
      <w:r w:rsidR="00C163EA" w:rsidRPr="00FE7577">
        <w:t>se predators’</w:t>
      </w:r>
      <w:r w:rsidR="00044150" w:rsidRPr="00FE7577">
        <w:t xml:space="preserve"> diet compositions</w:t>
      </w:r>
      <w:r w:rsidR="00C163EA" w:rsidRPr="00FE7577">
        <w:t xml:space="preserve"> over growth season</w:t>
      </w:r>
      <w:r w:rsidR="00044150" w:rsidRPr="00FE7577">
        <w:t xml:space="preserve"> in the field</w:t>
      </w:r>
      <w:r w:rsidR="00746E3E" w:rsidRPr="00FE7577">
        <w:t xml:space="preserve"> </w:t>
      </w:r>
      <w:r w:rsidR="00746E3E" w:rsidRPr="00FE7577">
        <w:rPr>
          <w:i/>
        </w:rPr>
        <w:t>(knowledge gap 1)</w:t>
      </w:r>
      <w:r w:rsidR="00C163EA" w:rsidRPr="00FE7577">
        <w:t xml:space="preserve"> </w:t>
      </w:r>
      <w:r w:rsidR="00674429" w:rsidRPr="00FE7577">
        <w:fldChar w:fldCharType="begin"/>
      </w:r>
      <w:r w:rsidR="00FE7577" w:rsidRP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74429" w:rsidRPr="00FE7577">
        <w:fldChar w:fldCharType="separate"/>
      </w:r>
      <w:r w:rsidR="00FE7577" w:rsidRPr="00FE7577">
        <w:rPr>
          <w:noProof/>
        </w:rPr>
        <w:t>(Hsu et al. 2021)</w:t>
      </w:r>
      <w:r w:rsidR="00674429" w:rsidRPr="00FE7577">
        <w:fldChar w:fldCharType="end"/>
      </w:r>
      <w:r w:rsidR="00FE7577" w:rsidRPr="00FE7577">
        <w:rPr>
          <w:rFonts w:hint="eastAsia"/>
        </w:rPr>
        <w:t xml:space="preserve">. </w:t>
      </w:r>
      <w:r w:rsidR="006D4270" w:rsidRPr="00FE7577">
        <w:t>Quantifying the diet composition will provide critical information to address the concern that generalist predators may switch their diet from pest</w:t>
      </w:r>
      <w:r w:rsidR="006D4270" w:rsidRPr="00FE7577">
        <w:rPr>
          <w:rFonts w:hint="eastAsia"/>
        </w:rPr>
        <w:t>s</w:t>
      </w:r>
      <w:r w:rsidR="006D4270" w:rsidRPr="00FE7577">
        <w:t xml:space="preserve"> to alternative prey and thus weakens pest</w:t>
      </w:r>
      <w:r w:rsidR="006D4270" w:rsidRPr="00AC251C">
        <w:t xml:space="preserve"> control </w:t>
      </w:r>
      <w:r w:rsidR="00674429" w:rsidRPr="00AC251C">
        <w:fldChar w:fldCharType="begin"/>
      </w:r>
      <w:r w:rsidR="004F2F24">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674429" w:rsidRPr="00AC251C">
        <w:fldChar w:fldCharType="separate"/>
      </w:r>
      <w:r w:rsidR="004F2F24">
        <w:rPr>
          <w:noProof/>
        </w:rPr>
        <w:t>(Michalko et al. 2019b)</w:t>
      </w:r>
      <w:r w:rsidR="00674429" w:rsidRPr="00AC251C">
        <w:fldChar w:fldCharType="end"/>
      </w:r>
      <w:r w:rsidR="006D4270" w:rsidRPr="00AC251C">
        <w:t>.</w:t>
      </w:r>
      <w:r w:rsidR="006D4270">
        <w:t xml:space="preserve">  If generalist predators consume a high proportion of pests in their diet </w:t>
      </w:r>
      <w:r w:rsidR="00905D76">
        <w:t xml:space="preserve">in field conditions with </w:t>
      </w:r>
      <w:r w:rsidR="008F6DF5">
        <w:t xml:space="preserve">the presence of </w:t>
      </w:r>
      <w:r w:rsidR="00905D76">
        <w:t xml:space="preserve">alternative prey, </w:t>
      </w:r>
      <w:r w:rsidR="008F6DF5">
        <w:t>the result may help</w:t>
      </w:r>
      <w:r w:rsidR="006D4270">
        <w:t xml:space="preserve"> </w:t>
      </w:r>
      <w:r w:rsidR="00F929B1">
        <w:t>end</w:t>
      </w:r>
      <w:r w:rsidR="006D4270">
        <w:t xml:space="preserve"> a long debate on whether generalist predator</w:t>
      </w:r>
      <w:r w:rsidR="008F6DF5">
        <w:t>s</w:t>
      </w:r>
      <w:r w:rsidR="006D4270">
        <w:t xml:space="preserve"> serve</w:t>
      </w:r>
      <w:r w:rsidR="008F6DF5">
        <w:t xml:space="preserve"> well</w:t>
      </w:r>
      <w:r w:rsidR="006D4270">
        <w:t xml:space="preserve"> as </w:t>
      </w:r>
      <w:r w:rsidR="006D4270" w:rsidRPr="00071CCE">
        <w:lastRenderedPageBreak/>
        <w:t>biocontrol agent</w:t>
      </w:r>
      <w:r w:rsidR="008F6DF5" w:rsidRPr="00071CCE">
        <w:t>s</w:t>
      </w:r>
      <w:r w:rsidR="00FA76F7" w:rsidRPr="00071CCE">
        <w:rPr>
          <w:rFonts w:hint="eastAsia"/>
        </w:rPr>
        <w:t xml:space="preserve"> </w:t>
      </w:r>
      <w:r w:rsidR="00674429" w:rsidRPr="00071CCE">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 </w:instrText>
      </w:r>
      <w:r w:rsidR="00674429">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DATA </w:instrText>
      </w:r>
      <w:r w:rsidR="00674429">
        <w:fldChar w:fldCharType="end"/>
      </w:r>
      <w:r w:rsidR="00674429" w:rsidRPr="00071CCE">
        <w:fldChar w:fldCharType="separate"/>
      </w:r>
      <w:r w:rsidR="004F2F24">
        <w:rPr>
          <w:noProof/>
        </w:rPr>
        <w:t>(Symondson et al. 2002, Krey et al. 2017, Michalko et al. 2019b)</w:t>
      </w:r>
      <w:r w:rsidR="00674429" w:rsidRPr="00071CCE">
        <w:fldChar w:fldCharType="end"/>
      </w:r>
      <w:r w:rsidR="006D4270" w:rsidRPr="00071CCE">
        <w:t>.</w:t>
      </w:r>
      <w:r w:rsidR="00FA76F7" w:rsidRPr="00071CCE">
        <w:rPr>
          <w:rFonts w:hint="eastAsia"/>
        </w:rPr>
        <w:t xml:space="preserve"> </w:t>
      </w:r>
      <w:r w:rsidR="00AC251C" w:rsidRPr="00071CCE">
        <w:rPr>
          <w:rFonts w:hint="eastAsia"/>
        </w:rPr>
        <w:t>Moreover,</w:t>
      </w:r>
      <w:r w:rsidR="00AC251C" w:rsidRPr="00071CCE">
        <w:t xml:space="preserve"> </w:t>
      </w:r>
      <w:r w:rsidR="00D3034E" w:rsidRPr="00071CCE">
        <w:t xml:space="preserve">the relevant time scale to assess the </w:t>
      </w:r>
      <w:r w:rsidR="00D3034E" w:rsidRPr="00071CCE">
        <w:rPr>
          <w:rFonts w:hint="eastAsia"/>
        </w:rPr>
        <w:t xml:space="preserve">effectiveness </w:t>
      </w:r>
      <w:r w:rsidR="00D3034E" w:rsidRPr="00071CCE">
        <w:t xml:space="preserve">of </w:t>
      </w:r>
      <w:r w:rsidR="00D3034E" w:rsidRPr="00071CCE">
        <w:rPr>
          <w:rFonts w:hint="eastAsia"/>
        </w:rPr>
        <w:t>generalist predators as biocontrol agents</w:t>
      </w:r>
      <w:r w:rsidR="00071CCE" w:rsidRPr="00071CCE">
        <w:rPr>
          <w:rFonts w:hint="eastAsia"/>
        </w:rPr>
        <w:t xml:space="preserve"> </w:t>
      </w:r>
      <w:r w:rsidR="00D3034E" w:rsidRPr="00071CCE">
        <w:rPr>
          <w:rFonts w:hint="eastAsia"/>
        </w:rPr>
        <w:t>should</w:t>
      </w:r>
      <w:r w:rsidR="00D3034E" w:rsidRPr="00071CCE">
        <w:t xml:space="preserve"> not </w:t>
      </w:r>
      <w:r w:rsidR="00D3034E" w:rsidRPr="00071CCE">
        <w:rPr>
          <w:rFonts w:hint="eastAsia"/>
        </w:rPr>
        <w:t xml:space="preserve">be limited to a single </w:t>
      </w:r>
      <w:r w:rsidR="00D3034E" w:rsidRPr="00071CCE">
        <w:t>growing season</w:t>
      </w:r>
      <w:r w:rsidR="00D3034E" w:rsidRPr="00071CCE">
        <w:rPr>
          <w:rFonts w:hint="eastAsia"/>
        </w:rPr>
        <w:t>. T</w:t>
      </w:r>
      <w:r w:rsidR="00AC251C" w:rsidRPr="00071CCE">
        <w:t xml:space="preserve">o assess the reliability of </w:t>
      </w:r>
      <w:r w:rsidR="00071CCE" w:rsidRPr="00071CCE">
        <w:rPr>
          <w:rFonts w:hint="eastAsia"/>
        </w:rPr>
        <w:t xml:space="preserve">these </w:t>
      </w:r>
      <w:r w:rsidR="00AC251C" w:rsidRPr="00071CCE">
        <w:t>predators as biocontrol agents</w:t>
      </w:r>
      <w:r w:rsidR="00E4509A" w:rsidRPr="00071CCE">
        <w:t xml:space="preserve"> in real agricultural applications</w:t>
      </w:r>
      <w:r w:rsidR="00AC251C" w:rsidRPr="00071CCE">
        <w:t xml:space="preserve">, it is </w:t>
      </w:r>
      <w:r w:rsidR="00071CCE" w:rsidRPr="00071CCE">
        <w:rPr>
          <w:rFonts w:hint="eastAsia"/>
        </w:rPr>
        <w:t xml:space="preserve">also </w:t>
      </w:r>
      <w:r w:rsidR="00AC251C" w:rsidRPr="00071CCE">
        <w:t xml:space="preserve">important to examine their consistency </w:t>
      </w:r>
      <w:r w:rsidR="00AC251C" w:rsidRPr="00912505">
        <w:t>in pest consumption over years</w:t>
      </w:r>
      <w:r w:rsidR="00E4509A" w:rsidRPr="00912505">
        <w:t xml:space="preserve"> in </w:t>
      </w:r>
      <w:r w:rsidR="00071CCE" w:rsidRPr="00912505">
        <w:rPr>
          <w:rFonts w:hint="eastAsia"/>
        </w:rPr>
        <w:t>the</w:t>
      </w:r>
      <w:r w:rsidR="00E4509A" w:rsidRPr="00912505">
        <w:t xml:space="preserve"> field</w:t>
      </w:r>
      <w:r w:rsidR="007648D2" w:rsidRPr="00912505">
        <w:t>, although</w:t>
      </w:r>
      <w:r w:rsidR="00AC251C" w:rsidRPr="00912505">
        <w:rPr>
          <w:rFonts w:hint="eastAsia"/>
        </w:rPr>
        <w:t xml:space="preserve"> </w:t>
      </w:r>
      <w:r w:rsidR="007648D2" w:rsidRPr="00912505">
        <w:rPr>
          <w:rFonts w:hint="eastAsia"/>
        </w:rPr>
        <w:t xml:space="preserve">this </w:t>
      </w:r>
      <w:r w:rsidR="007648D2" w:rsidRPr="00912505">
        <w:t>information</w:t>
      </w:r>
      <w:r w:rsidR="007648D2" w:rsidRPr="00912505">
        <w:rPr>
          <w:rFonts w:hint="eastAsia"/>
        </w:rPr>
        <w:t xml:space="preserve"> is lacking</w:t>
      </w:r>
      <w:r w:rsidR="000A570E" w:rsidRPr="00912505">
        <w:t xml:space="preserve"> </w:t>
      </w:r>
      <w:r w:rsidR="000A570E" w:rsidRPr="00912505">
        <w:rPr>
          <w:i/>
        </w:rPr>
        <w:t>(knowledge gap 2)</w:t>
      </w:r>
      <w:r w:rsidR="00D3034E" w:rsidRPr="00912505">
        <w:t>.</w:t>
      </w:r>
      <w:r w:rsidR="00D3034E" w:rsidRPr="00912505">
        <w:rPr>
          <w:rFonts w:hint="eastAsia"/>
        </w:rPr>
        <w:t xml:space="preserve"> </w:t>
      </w:r>
      <w:r w:rsidR="00051F54" w:rsidRPr="00912505">
        <w:t xml:space="preserve">Given that </w:t>
      </w:r>
      <w:r w:rsidR="007648D2" w:rsidRPr="00912505">
        <w:t>d</w:t>
      </w:r>
      <w:r w:rsidR="00051F54" w:rsidRPr="00912505">
        <w:t>ynamics in population density or species composition</w:t>
      </w:r>
      <w:r w:rsidR="002C399B" w:rsidRPr="00912505">
        <w:rPr>
          <w:rFonts w:hint="eastAsia"/>
        </w:rPr>
        <w:t>s</w:t>
      </w:r>
      <w:r w:rsidR="007648D2" w:rsidRPr="00912505">
        <w:t xml:space="preserve"> are common in</w:t>
      </w:r>
      <w:r w:rsidR="007648D2">
        <w:t xml:space="preserve"> agro</w:t>
      </w:r>
      <w:r w:rsidR="00F9381C">
        <w:rPr>
          <w:rFonts w:hint="eastAsia"/>
        </w:rPr>
        <w:t>-</w:t>
      </w:r>
      <w:r w:rsidR="007648D2">
        <w:t>ecosystems</w:t>
      </w:r>
      <w:r w:rsidR="005928EA">
        <w:rPr>
          <w:rFonts w:hint="eastAsia"/>
        </w:rPr>
        <w:t xml:space="preserve"> </w:t>
      </w:r>
      <w:r w:rsidR="00674429">
        <w:fldChar w:fldCharType="begin"/>
      </w:r>
      <w:r w:rsidR="005928EA">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674429">
        <w:fldChar w:fldCharType="separate"/>
      </w:r>
      <w:r w:rsidR="005928EA">
        <w:rPr>
          <w:noProof/>
        </w:rPr>
        <w:t>(Settle et al. 1996, Dominik et al. 2018)</w:t>
      </w:r>
      <w:r w:rsidR="00674429">
        <w:fldChar w:fldCharType="end"/>
      </w:r>
      <w:r w:rsidR="007648D2">
        <w:t xml:space="preserve">, a consistently high consumption of pest by generalist predators, if it occurs, will provide strong support for applying these </w:t>
      </w:r>
      <w:r w:rsidR="00AC251C" w:rsidRPr="0069564C">
        <w:rPr>
          <w:rFonts w:hint="eastAsia"/>
        </w:rPr>
        <w:t>predators in pest management programs.</w:t>
      </w:r>
    </w:p>
    <w:p w:rsidR="0083137F" w:rsidRPr="005E54CC" w:rsidRDefault="000172F2" w:rsidP="0083137F">
      <w:pPr>
        <w:jc w:val="left"/>
      </w:pPr>
      <w:r w:rsidRPr="00912505">
        <w:rPr>
          <w:rFonts w:hint="eastAsia"/>
        </w:rPr>
        <w:tab/>
      </w:r>
      <w:r w:rsidR="004F4F66" w:rsidRPr="00912505">
        <w:t xml:space="preserve">To better understand the underlying mechanisms for </w:t>
      </w:r>
      <w:r w:rsidR="001D57CE" w:rsidRPr="00912505">
        <w:t xml:space="preserve">the biocontrol effect of generalist predators, we also need to examine how various abiotic and biotic factors </w:t>
      </w:r>
      <w:r w:rsidR="0083137F" w:rsidRPr="00912505">
        <w:t>affect the diet compositions of generalist predators in agro-ecosystems</w:t>
      </w:r>
      <w:r w:rsidR="00746E3E" w:rsidRPr="00912505">
        <w:t xml:space="preserve"> </w:t>
      </w:r>
      <w:r w:rsidR="00746E3E" w:rsidRPr="00912505">
        <w:rPr>
          <w:i/>
        </w:rPr>
        <w:t>(</w:t>
      </w:r>
      <w:r w:rsidR="000B6209" w:rsidRPr="00912505">
        <w:rPr>
          <w:i/>
        </w:rPr>
        <w:t>knowledge gap 3</w:t>
      </w:r>
      <w:r w:rsidR="00746E3E" w:rsidRPr="00912505">
        <w:rPr>
          <w:i/>
        </w:rPr>
        <w:t>)</w:t>
      </w:r>
      <w:r w:rsidR="0083137F" w:rsidRPr="00912505">
        <w:t xml:space="preserve">. </w:t>
      </w:r>
      <w:r w:rsidR="001C7035" w:rsidRPr="00912505">
        <w:rPr>
          <w:rFonts w:hint="eastAsia"/>
        </w:rPr>
        <w:t>First</w:t>
      </w:r>
      <w:r w:rsidR="0083137F" w:rsidRPr="00912505">
        <w:t>, arthropod communit</w:t>
      </w:r>
      <w:r w:rsidR="001D57CE" w:rsidRPr="00912505">
        <w:t>y composition (e.g., pest vs. alternative prey density)</w:t>
      </w:r>
      <w:r w:rsidR="0083137F" w:rsidRPr="00912505">
        <w:t xml:space="preserve"> may vary </w:t>
      </w:r>
      <w:r w:rsidR="001D57CE" w:rsidRPr="00912505">
        <w:t xml:space="preserve">with crop stages </w:t>
      </w:r>
      <w:r w:rsidR="0083137F" w:rsidRPr="00912505">
        <w:t xml:space="preserve">over the </w:t>
      </w:r>
      <w:r w:rsidR="001D57CE" w:rsidRPr="00912505">
        <w:t xml:space="preserve">growth </w:t>
      </w:r>
      <w:r w:rsidR="0083137F" w:rsidRPr="00912505">
        <w:t>season and affect predator</w:t>
      </w:r>
      <w:r w:rsidR="0083137F" w:rsidRPr="00A114FB">
        <w:t xml:space="preserve">-prey trophic interactions </w:t>
      </w:r>
      <w:r w:rsidR="00674429" w:rsidRPr="00A114F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lications&lt;/secondary-title&gt;&lt;/titl</w:instrText>
      </w:r>
      <w:r w:rsidR="00D20264">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674429" w:rsidRPr="00A114FB">
        <w:fldChar w:fldCharType="separate"/>
      </w:r>
      <w:r w:rsidR="0083137F" w:rsidRPr="00A114FB">
        <w:rPr>
          <w:noProof/>
        </w:rPr>
        <w:t>(Roubinet et al. 2017)</w:t>
      </w:r>
      <w:r w:rsidR="00674429" w:rsidRPr="00A114FB">
        <w:fldChar w:fldCharType="end"/>
      </w:r>
      <w:r w:rsidR="0083137F" w:rsidRPr="00A114FB">
        <w:t xml:space="preserve">. </w:t>
      </w:r>
      <w:r w:rsidR="0096633A">
        <w:t>Therefore, examining crop stage</w:t>
      </w:r>
      <w:r w:rsidR="00C33E80">
        <w:t xml:space="preserve"> effect</w:t>
      </w:r>
      <w:r w:rsidR="0096633A" w:rsidRPr="00A114FB">
        <w:t xml:space="preserve"> </w:t>
      </w:r>
      <w:r w:rsidR="00C33E80">
        <w:t xml:space="preserve">would </w:t>
      </w:r>
      <w:r w:rsidR="0096633A">
        <w:t xml:space="preserve">help reveal </w:t>
      </w:r>
      <w:r w:rsidR="00C33E80">
        <w:t xml:space="preserve">how the </w:t>
      </w:r>
      <w:r w:rsidR="0096633A">
        <w:t>biocontrol</w:t>
      </w:r>
      <w:r w:rsidR="00C33E80">
        <w:t xml:space="preserve"> value of generalist predators varies</w:t>
      </w:r>
      <w:r w:rsidR="0096633A">
        <w:t xml:space="preserve"> </w:t>
      </w:r>
      <w:r w:rsidR="0096633A" w:rsidRPr="008C4671">
        <w:t xml:space="preserve">within </w:t>
      </w:r>
      <w:r w:rsidR="00C33E80" w:rsidRPr="008C4671">
        <w:t>a</w:t>
      </w:r>
      <w:r w:rsidR="0096633A" w:rsidRPr="008C4671">
        <w:t xml:space="preserve"> growth season</w:t>
      </w:r>
      <w:r w:rsidR="00C33E80" w:rsidRPr="008C4671">
        <w:t>.</w:t>
      </w:r>
      <w:r w:rsidR="0096633A" w:rsidRPr="008C4671">
        <w:t xml:space="preserve"> </w:t>
      </w:r>
      <w:r w:rsidR="0083137F" w:rsidRPr="008C4671">
        <w:t xml:space="preserve">Second, </w:t>
      </w:r>
      <w:r w:rsidR="00C33E80" w:rsidRPr="008C4671">
        <w:t xml:space="preserve">studies should examine whether </w:t>
      </w:r>
      <w:r w:rsidR="0083137F" w:rsidRPr="008C4671">
        <w:t>farming practices (e.g., organic and conven</w:t>
      </w:r>
      <w:r w:rsidR="0083137F" w:rsidRPr="00A114FB">
        <w:t>tional) influence the diet compositions of predators</w:t>
      </w:r>
      <w:r w:rsidR="00C33E80">
        <w:t xml:space="preserve"> (e.g., pest consumption)</w:t>
      </w:r>
      <w:r w:rsidR="0083137F" w:rsidRPr="00A114FB">
        <w:t xml:space="preserve"> </w:t>
      </w:r>
      <w:r w:rsidR="00674429"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674429" w:rsidRPr="00A114FB">
        <w:fldChar w:fldCharType="separate"/>
      </w:r>
      <w:r w:rsidR="0083137F" w:rsidRPr="00A114FB">
        <w:rPr>
          <w:noProof/>
        </w:rPr>
        <w:t>(Birkhofer et al. 2011)</w:t>
      </w:r>
      <w:r w:rsidR="00674429" w:rsidRPr="00A114FB">
        <w:fldChar w:fldCharType="end"/>
      </w:r>
      <w:r w:rsidR="00ED6165" w:rsidRPr="00A114FB">
        <w:t xml:space="preserve">. </w:t>
      </w:r>
      <w:r w:rsidR="00C33E80">
        <w:t>In general,</w:t>
      </w:r>
      <w:r w:rsidR="0083137F" w:rsidRPr="00A114FB">
        <w:t xml:space="preserve"> </w:t>
      </w:r>
      <w:r w:rsidR="00C63C33">
        <w:t xml:space="preserve">compared to conventional farming, </w:t>
      </w:r>
      <w:r w:rsidR="0083137F" w:rsidRPr="00A114FB">
        <w:t>organic farming promotes arthropod diversity</w:t>
      </w:r>
      <w:r w:rsidR="009378D8">
        <w:t xml:space="preserve"> (</w:t>
      </w:r>
      <w:r w:rsidR="001F1F80">
        <w:t>both pest and alternative prey)</w:t>
      </w:r>
      <w:r w:rsidR="0083137F" w:rsidRPr="00A114FB">
        <w:t xml:space="preserve"> </w:t>
      </w:r>
      <w:r w:rsidR="00674429"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674429" w:rsidRPr="00A114FB">
        <w:fldChar w:fldCharType="separate"/>
      </w:r>
      <w:r w:rsidR="0083137F" w:rsidRPr="00A114FB">
        <w:rPr>
          <w:noProof/>
        </w:rPr>
        <w:t>(Bengtsson et al. 2005)</w:t>
      </w:r>
      <w:r w:rsidR="00674429" w:rsidRPr="00A114FB">
        <w:fldChar w:fldCharType="end"/>
      </w:r>
      <w:r w:rsidR="0083137F" w:rsidRPr="00A114FB">
        <w:t xml:space="preserve">, </w:t>
      </w:r>
      <w:r w:rsidR="00D5461B">
        <w:t xml:space="preserve">potentially lowering the consumption </w:t>
      </w:r>
      <w:r w:rsidR="00FE7577">
        <w:t>of pest by generalist predators</w:t>
      </w:r>
      <w:r w:rsidR="00FE7577">
        <w:rPr>
          <w:rFonts w:hint="eastAsia"/>
        </w:rPr>
        <w:t xml:space="preserve"> </w:t>
      </w:r>
      <w:r w:rsidR="00674429">
        <w:fldChar w:fldCharType="begin"/>
      </w:r>
      <w:r w:rsid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74429">
        <w:fldChar w:fldCharType="separate"/>
      </w:r>
      <w:r w:rsidR="00FE7577">
        <w:rPr>
          <w:noProof/>
        </w:rPr>
        <w:t>(Hsu et al. 2021)</w:t>
      </w:r>
      <w:r w:rsidR="00674429">
        <w:fldChar w:fldCharType="end"/>
      </w:r>
      <w:r w:rsidR="00FE7577">
        <w:rPr>
          <w:rFonts w:hint="eastAsia"/>
        </w:rPr>
        <w:t xml:space="preserve">. </w:t>
      </w:r>
      <w:r w:rsidR="0083137F" w:rsidRPr="00A114FB">
        <w:t>In contrast, the application of synthetic chemicals</w:t>
      </w:r>
      <w:r w:rsidR="002F79B4">
        <w:t xml:space="preserve"> in conventional</w:t>
      </w:r>
      <w:r w:rsidR="00B559BB">
        <w:t xml:space="preserve"> </w:t>
      </w:r>
      <w:r w:rsidR="00B559BB">
        <w:lastRenderedPageBreak/>
        <w:t>farms may promote</w:t>
      </w:r>
      <w:r w:rsidR="0083137F" w:rsidRPr="00A114FB">
        <w:t xml:space="preserve"> </w:t>
      </w:r>
      <w:r w:rsidR="00B559BB">
        <w:t>the</w:t>
      </w:r>
      <w:r w:rsidR="001F1840">
        <w:rPr>
          <w:rFonts w:hint="eastAsia"/>
        </w:rPr>
        <w:t xml:space="preserve"> abundance or even </w:t>
      </w:r>
      <w:r w:rsidR="00984B0F">
        <w:rPr>
          <w:rFonts w:hint="eastAsia"/>
        </w:rPr>
        <w:t>resurgence</w:t>
      </w:r>
      <w:r w:rsidR="00B559BB">
        <w:t xml:space="preserve"> of </w:t>
      </w:r>
      <w:r w:rsidR="0083137F" w:rsidRPr="00A114FB">
        <w:t xml:space="preserve">pest herbivores </w:t>
      </w:r>
      <w:r w:rsidR="00674429" w:rsidRPr="00A114FB">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 </w:instrText>
      </w:r>
      <w:r w:rsidR="00674429">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DATA </w:instrText>
      </w:r>
      <w:r w:rsidR="00674429">
        <w:fldChar w:fldCharType="end"/>
      </w:r>
      <w:r w:rsidR="00674429" w:rsidRPr="00A114FB">
        <w:fldChar w:fldCharType="separate"/>
      </w:r>
      <w:r w:rsidR="001E1B97">
        <w:rPr>
          <w:noProof/>
        </w:rPr>
        <w:t>(Hardin et al. 1995, Settle et al. 1996, Birkhofer et al. 2008a, Guedes et al. 2016)</w:t>
      </w:r>
      <w:r w:rsidR="00674429" w:rsidRPr="00A114FB">
        <w:fldChar w:fldCharType="end"/>
      </w:r>
      <w:r w:rsidR="0083137F" w:rsidRPr="00A114FB">
        <w:t xml:space="preserve">, potentially leading to higher pest consumption in predators’ diet. Third, </w:t>
      </w:r>
      <w:r w:rsidR="00785EDF">
        <w:t xml:space="preserve">studies should </w:t>
      </w:r>
      <w:r w:rsidR="00395187">
        <w:t xml:space="preserve">investigate </w:t>
      </w:r>
      <w:r w:rsidR="00785EDF">
        <w:t xml:space="preserve">the relationship between </w:t>
      </w:r>
      <w:r w:rsidR="0083137F" w:rsidRPr="00A114FB">
        <w:t>the relative</w:t>
      </w:r>
      <w:r w:rsidR="00785EDF">
        <w:t xml:space="preserve"> p</w:t>
      </w:r>
      <w:r w:rsidR="00D62E59">
        <w:t>rey</w:t>
      </w:r>
      <w:r w:rsidR="0083137F" w:rsidRPr="00A114FB">
        <w:t xml:space="preserve"> abundance </w:t>
      </w:r>
      <w:r w:rsidR="00785EDF">
        <w:t>and predators’ diet composition</w:t>
      </w:r>
      <w:r w:rsidR="001F1840">
        <w:t>.</w:t>
      </w:r>
      <w:r w:rsidR="00601F0F">
        <w:rPr>
          <w:rFonts w:hint="eastAsia"/>
        </w:rPr>
        <w:t xml:space="preserve"> </w:t>
      </w:r>
      <w:r w:rsidR="00395187">
        <w:t xml:space="preserve">This will clarify whether </w:t>
      </w:r>
      <w:r w:rsidR="00D62E59">
        <w:t>pest</w:t>
      </w:r>
      <w:r w:rsidR="00395187">
        <w:t xml:space="preserve"> consumption by predators is due to </w:t>
      </w:r>
      <w:r w:rsidR="00D20264">
        <w:rPr>
          <w:rFonts w:hint="eastAsia"/>
        </w:rPr>
        <w:t xml:space="preserve">pest </w:t>
      </w:r>
      <w:r w:rsidR="00395187" w:rsidRPr="00A114FB">
        <w:t>availability</w:t>
      </w:r>
      <w:r w:rsidR="00395187">
        <w:t xml:space="preserve"> (e.g.,</w:t>
      </w:r>
      <w:r w:rsidR="00D62E59">
        <w:t xml:space="preserve"> </w:t>
      </w:r>
      <w:r w:rsidR="00395187">
        <w:t xml:space="preserve">density effect) </w:t>
      </w:r>
      <w:r w:rsidR="00674429">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w:instrText>
      </w:r>
      <w:r w:rsidR="00D20264">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674429">
        <w:fldChar w:fldCharType="separate"/>
      </w:r>
      <w:r w:rsidR="00D20264">
        <w:rPr>
          <w:noProof/>
        </w:rPr>
        <w:t>(Roubinet et al. 2017)</w:t>
      </w:r>
      <w:r w:rsidR="00674429">
        <w:fldChar w:fldCharType="end"/>
      </w:r>
      <w:r w:rsidR="00D20264">
        <w:rPr>
          <w:rFonts w:hint="eastAsia"/>
        </w:rPr>
        <w:t xml:space="preserve"> </w:t>
      </w:r>
      <w:r w:rsidR="00395187">
        <w:t>or feeding preference</w:t>
      </w:r>
      <w:r w:rsidR="00D20264">
        <w:rPr>
          <w:rFonts w:hint="eastAsia"/>
        </w:rPr>
        <w:t xml:space="preserve"> for pests</w:t>
      </w:r>
      <w:r w:rsidR="00D62E59">
        <w:t xml:space="preserve"> </w:t>
      </w:r>
      <w:r w:rsidR="00674429" w:rsidRPr="00A114F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
</w:fldData>
        </w:fldChar>
      </w:r>
      <w:r w:rsidR="00B54A53">
        <w:instrText xml:space="preserve"> ADDIN EN.CITE </w:instrText>
      </w:r>
      <w:r w:rsidR="00B54A53">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
</w:fldData>
        </w:fldChar>
      </w:r>
      <w:r w:rsidR="00B54A53">
        <w:instrText xml:space="preserve"> ADDIN EN.CITE.DATA </w:instrText>
      </w:r>
      <w:r w:rsidR="00B54A53">
        <w:fldChar w:fldCharType="end"/>
      </w:r>
      <w:r w:rsidR="00674429" w:rsidRPr="00A114FB">
        <w:fldChar w:fldCharType="separate"/>
      </w:r>
      <w:r w:rsidR="008C4671">
        <w:rPr>
          <w:noProof/>
        </w:rPr>
        <w:t>(Wise et al. 2006, Kuusk and Ekbom 2012, Eitzinger et al. 2019)</w:t>
      </w:r>
      <w:r w:rsidR="00674429" w:rsidRPr="00A114FB">
        <w:fldChar w:fldCharType="end"/>
      </w:r>
      <w:r w:rsidR="00B461C8" w:rsidRPr="00A114FB">
        <w:t xml:space="preserve">. </w:t>
      </w:r>
      <w:r w:rsidR="00B461C8" w:rsidRPr="00A114FB">
        <w:rPr>
          <w:rFonts w:hint="eastAsia"/>
        </w:rPr>
        <w:t>Lastly</w:t>
      </w:r>
      <w:r w:rsidR="0083137F" w:rsidRPr="00A114FB">
        <w:t xml:space="preserve">, </w:t>
      </w:r>
      <w:r w:rsidR="00A606A4">
        <w:t>we</w:t>
      </w:r>
      <w:r w:rsidR="00906606">
        <w:t xml:space="preserve"> should examine how </w:t>
      </w:r>
      <w:r w:rsidR="0083137F" w:rsidRPr="00A114FB">
        <w:t>surrounding vegetation</w:t>
      </w:r>
      <w:r w:rsidR="00906606">
        <w:t xml:space="preserve"> (e.g., forest cover)</w:t>
      </w:r>
      <w:r w:rsidR="0083137F" w:rsidRPr="00A114FB">
        <w:t xml:space="preserve"> </w:t>
      </w:r>
      <w:r w:rsidR="00906606">
        <w:t>affects the diet compo</w:t>
      </w:r>
      <w:r w:rsidR="004C0E88">
        <w:t>sition of generalist predators.</w:t>
      </w:r>
      <w:r w:rsidR="00906606">
        <w:t xml:space="preserve"> </w:t>
      </w:r>
      <w:r w:rsidR="00A606A4">
        <w:t>P</w:t>
      </w:r>
      <w:r w:rsidR="00A606A4" w:rsidRPr="005E54CC">
        <w:rPr>
          <w:rFonts w:hint="eastAsia"/>
        </w:rPr>
        <w:t>revious</w:t>
      </w:r>
      <w:r w:rsidR="00A606A4" w:rsidRPr="005E54CC">
        <w:t xml:space="preserve"> studies have </w:t>
      </w:r>
      <w:r w:rsidR="00A606A4">
        <w:t xml:space="preserve">shown that surrounding vegetation </w:t>
      </w:r>
      <w:r w:rsidR="0083137F" w:rsidRPr="00A114FB">
        <w:t xml:space="preserve">could affect </w:t>
      </w:r>
      <w:r w:rsidR="00A606A4">
        <w:t>arthropod diversity and predator-prey interactions in agro</w:t>
      </w:r>
      <w:r w:rsidR="002D0B0F">
        <w:rPr>
          <w:rFonts w:hint="eastAsia"/>
        </w:rPr>
        <w:t>-</w:t>
      </w:r>
      <w:r w:rsidR="00A606A4">
        <w:t>ecosystems</w:t>
      </w:r>
      <w:r w:rsidR="0083137F" w:rsidRPr="005E54CC">
        <w:t xml:space="preserve"> </w:t>
      </w:r>
      <w:r w:rsidR="00674429" w:rsidRPr="005E54C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 </w:instrText>
      </w:r>
      <w:r w:rsidR="00674429">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DATA </w:instrText>
      </w:r>
      <w:r w:rsidR="00674429">
        <w:fldChar w:fldCharType="end"/>
      </w:r>
      <w:r w:rsidR="00674429" w:rsidRPr="005E54CC">
        <w:fldChar w:fldCharType="separate"/>
      </w:r>
      <w:r w:rsidR="00E76641">
        <w:rPr>
          <w:noProof/>
        </w:rPr>
        <w:t>(Altieri and Letourneau 1982, Altieri 1999, Barbosa and Castellanos 2005, Diehl et al. 2013, Lichtenberg et al. 2017)</w:t>
      </w:r>
      <w:r w:rsidR="00674429" w:rsidRPr="005E54CC">
        <w:fldChar w:fldCharType="end"/>
      </w:r>
      <w:r w:rsidR="00527105">
        <w:t xml:space="preserve">. </w:t>
      </w:r>
      <w:r w:rsidR="00A606A4">
        <w:t>However,</w:t>
      </w:r>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r w:rsidR="00A606A4">
        <w:t xml:space="preserve"> </w:t>
      </w:r>
      <w:r w:rsidR="005E54CC" w:rsidRPr="005E54CC">
        <w:rPr>
          <w:rFonts w:hint="eastAsia"/>
        </w:rPr>
        <w:t>effect</w:t>
      </w:r>
      <w:r w:rsidR="00A606A4">
        <w:t xml:space="preserve"> of surrounding vegetation</w:t>
      </w:r>
      <w:r w:rsidR="005E54CC" w:rsidRPr="005E54CC">
        <w:rPr>
          <w:rFonts w:hint="eastAsia"/>
        </w:rPr>
        <w:t xml:space="preserve"> on</w:t>
      </w:r>
      <w:r w:rsidR="00645D29" w:rsidRPr="005E54CC">
        <w:rPr>
          <w:rFonts w:hint="eastAsia"/>
        </w:rPr>
        <w:t xml:space="preserve"> </w:t>
      </w:r>
      <w:r w:rsidR="00A606A4">
        <w:t xml:space="preserve">predators’ </w:t>
      </w:r>
      <w:r w:rsidR="00E068F7" w:rsidRPr="005E54CC">
        <w:t>diet composition</w:t>
      </w:r>
      <w:r w:rsidR="00645D29" w:rsidRPr="005E54CC">
        <w:rPr>
          <w:rFonts w:hint="eastAsia"/>
        </w:rPr>
        <w:t>s</w:t>
      </w:r>
      <w:r w:rsidR="00E068F7" w:rsidRPr="005E54CC">
        <w:t xml:space="preserve">. </w:t>
      </w:r>
      <w:r w:rsidR="00A606A4">
        <w:t>U</w:t>
      </w:r>
      <w:r w:rsidR="002B238E" w:rsidRPr="005E54CC">
        <w:t>nderstanding</w:t>
      </w:r>
      <w:r w:rsidR="00A606A4">
        <w:t xml:space="preserve"> this will</w:t>
      </w:r>
      <w:r w:rsidR="002B238E" w:rsidRPr="005E54CC">
        <w:t xml:space="preserve"> </w:t>
      </w:r>
      <w:r w:rsidR="0083137F" w:rsidRPr="005E54CC">
        <w:t xml:space="preserve">provide </w:t>
      </w:r>
      <w:r w:rsidR="00E617B5">
        <w:t>insights</w:t>
      </w:r>
      <w:r w:rsidR="0083137F" w:rsidRPr="005E54CC">
        <w:t xml:space="preserve"> for </w:t>
      </w:r>
      <w:r w:rsidR="00E617B5">
        <w:t xml:space="preserve">managing </w:t>
      </w:r>
      <w:r w:rsidR="0083137F" w:rsidRPr="005E54CC">
        <w:t xml:space="preserve">agricultural </w:t>
      </w:r>
      <w:r w:rsidR="00E617B5">
        <w:t xml:space="preserve">landscape and promoting </w:t>
      </w:r>
      <w:r w:rsidR="0083137F" w:rsidRPr="005E54CC">
        <w:t>biocontrol services</w:t>
      </w:r>
      <w:r w:rsidR="005E54CC" w:rsidRPr="005E54CC">
        <w:rPr>
          <w:rFonts w:hint="eastAsia"/>
        </w:rPr>
        <w:t xml:space="preserve"> </w:t>
      </w:r>
      <w:r w:rsidR="00E617B5">
        <w:t>by generalist predators</w:t>
      </w:r>
      <w:r w:rsidR="0083137F" w:rsidRPr="005E54CC">
        <w:t>.</w:t>
      </w:r>
    </w:p>
    <w:p w:rsidR="00894950" w:rsidRDefault="00C36465" w:rsidP="005D3DA3">
      <w:pPr>
        <w:jc w:val="left"/>
      </w:pPr>
      <w:r>
        <w:rPr>
          <w:rFonts w:hint="eastAsia"/>
        </w:rPr>
        <w:tab/>
      </w:r>
      <w:r w:rsidR="006B1038">
        <w:t>The objective of this study is to address the aforementioned critical knowledge gaps: 1) quantify</w:t>
      </w:r>
      <w:r w:rsidR="003160B2">
        <w:rPr>
          <w:rFonts w:hint="eastAsia"/>
        </w:rPr>
        <w:t xml:space="preserve"> t</w:t>
      </w:r>
      <w:r w:rsidR="003160B2">
        <w:t xml:space="preserve">he diet composition of </w:t>
      </w:r>
      <w:r w:rsidR="0057433B">
        <w:t>generalist predators</w:t>
      </w:r>
      <w:r w:rsidR="003160B2">
        <w:t>,</w:t>
      </w:r>
      <w:r w:rsidR="003160B2">
        <w:rPr>
          <w:rFonts w:hint="eastAsia"/>
        </w:rPr>
        <w:t xml:space="preserve"> </w:t>
      </w:r>
      <w:r w:rsidR="003160B2">
        <w:t>2</w:t>
      </w:r>
      <w:r w:rsidR="003160B2">
        <w:rPr>
          <w:rFonts w:hint="eastAsia"/>
        </w:rPr>
        <w:t xml:space="preserve">) </w:t>
      </w:r>
      <w:r w:rsidR="003160B2">
        <w:t>examine the</w:t>
      </w:r>
      <w:r w:rsidR="00497C2E">
        <w:t xml:space="preserve"> predators’</w:t>
      </w:r>
      <w:r w:rsidR="003160B2">
        <w:t xml:space="preserve"> consistency in pest consumption</w:t>
      </w:r>
      <w:r w:rsidR="00497C2E">
        <w:t>, and 3) investigate how abiotic and biotic factors affect these predators’ diet composition.</w:t>
      </w:r>
      <w:r w:rsidR="000E5FA0">
        <w:t xml:space="preserve">  F</w:t>
      </w:r>
      <w:r w:rsidR="00B71D5A">
        <w:t xml:space="preserve">illing </w:t>
      </w:r>
      <w:r w:rsidR="000A570E">
        <w:t>the</w:t>
      </w:r>
      <w:r w:rsidR="00810104">
        <w:rPr>
          <w:rFonts w:hint="eastAsia"/>
        </w:rPr>
        <w:t xml:space="preserve">se </w:t>
      </w:r>
      <w:r w:rsidR="000A570E">
        <w:t xml:space="preserve">gaps will provide insights for biocontrol potential and application of </w:t>
      </w:r>
      <w:r w:rsidR="00810104">
        <w:t xml:space="preserve">generalist predators. </w:t>
      </w:r>
      <w:r w:rsidR="006C08FD">
        <w:t>Specifically</w:t>
      </w:r>
      <w:r w:rsidR="000A570E">
        <w:t xml:space="preserve">, this study </w:t>
      </w:r>
      <w:r w:rsidR="008C3362">
        <w:t>sampled</w:t>
      </w:r>
      <w:r w:rsidR="00567E5C">
        <w:t xml:space="preserve"> arthropod prey and generalist predators in</w:t>
      </w:r>
      <w:r w:rsidR="000A570E">
        <w:t xml:space="preserve"> </w:t>
      </w:r>
      <w:r w:rsidR="008C3362">
        <w:t xml:space="preserve">sub-tropical </w:t>
      </w:r>
      <w:r w:rsidR="00567E5C">
        <w:t xml:space="preserve">organic and conventional rice farms </w:t>
      </w:r>
      <w:r w:rsidR="00593DE5">
        <w:t>over rice growth season (</w:t>
      </w:r>
      <w:r w:rsidR="00567E5C" w:rsidRPr="002E6BA9">
        <w:t xml:space="preserve">seedling, </w:t>
      </w:r>
      <w:proofErr w:type="spellStart"/>
      <w:r w:rsidR="00567E5C" w:rsidRPr="002E6BA9">
        <w:t>tillering</w:t>
      </w:r>
      <w:proofErr w:type="spellEnd"/>
      <w:r w:rsidR="00567E5C" w:rsidRPr="002E6BA9">
        <w:t>, flowering, and ripening stages</w:t>
      </w:r>
      <w:r w:rsidR="00593DE5">
        <w:t>)</w:t>
      </w:r>
      <w:r w:rsidR="00567E5C">
        <w:t xml:space="preserve"> in </w:t>
      </w:r>
      <w:r w:rsidR="00567E5C" w:rsidRPr="002E6BA9">
        <w:t>Miaoli</w:t>
      </w:r>
      <w:r w:rsidR="00567E5C">
        <w:t xml:space="preserve"> County</w:t>
      </w:r>
      <w:r w:rsidR="00567E5C" w:rsidRPr="002E6BA9">
        <w:t xml:space="preserve">, </w:t>
      </w:r>
      <w:r w:rsidR="00567E5C">
        <w:t xml:space="preserve">Taiwan </w:t>
      </w:r>
      <w:r w:rsidR="006C08FD">
        <w:t xml:space="preserve">and </w:t>
      </w:r>
      <w:r w:rsidR="00567E5C">
        <w:t xml:space="preserve">from 2017 to </w:t>
      </w:r>
      <w:r w:rsidR="00567E5C">
        <w:lastRenderedPageBreak/>
        <w:t>2019</w:t>
      </w:r>
      <w:r w:rsidR="006C08FD">
        <w:t>.</w:t>
      </w:r>
      <w:r w:rsidR="008C3362">
        <w:t xml:space="preserve"> </w:t>
      </w:r>
      <w:r w:rsidR="004E473F">
        <w:t>This study</w:t>
      </w:r>
      <w:r w:rsidR="00013048" w:rsidRPr="0024789C">
        <w:rPr>
          <w:rFonts w:hint="eastAsia"/>
        </w:rPr>
        <w:t xml:space="preserve"> </w:t>
      </w:r>
      <w:r w:rsidR="004E473F">
        <w:t xml:space="preserve">aimed </w:t>
      </w:r>
      <w:r w:rsidR="00013048" w:rsidRPr="0024789C">
        <w:rPr>
          <w:rFonts w:hint="eastAsia"/>
        </w:rPr>
        <w:t xml:space="preserve">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Pr="0024789C">
        <w:rPr>
          <w:rFonts w:hint="eastAsia"/>
        </w:rPr>
        <w:t>g</w:t>
      </w:r>
      <w:r w:rsidR="00524990" w:rsidRPr="0024789C">
        <w:rPr>
          <w:rFonts w:hint="eastAsia"/>
        </w:rPr>
        <w:t>eneralist</w:t>
      </w:r>
      <w:r w:rsidRPr="0024789C">
        <w:rPr>
          <w:rFonts w:hint="eastAsia"/>
        </w:rPr>
        <w:t xml:space="preserve"> arthropod</w:t>
      </w:r>
      <w:r w:rsidR="00524990" w:rsidRPr="0024789C">
        <w:rPr>
          <w:rFonts w:hint="eastAsia"/>
        </w:rPr>
        <w:t xml:space="preserve"> predator</w:t>
      </w:r>
      <w:r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w:t>
      </w:r>
      <w:r w:rsidR="00C42C69">
        <w:t xml:space="preserve"> at each rice stage</w:t>
      </w:r>
      <w:r w:rsidR="003951AB" w:rsidRPr="003951AB">
        <w:rPr>
          <w:rFonts w:hint="eastAsia"/>
        </w:rPr>
        <w:t xml:space="preserve"> </w:t>
      </w:r>
      <w:r w:rsidR="00C42C69" w:rsidRPr="0024789C">
        <w:rPr>
          <w:rFonts w:hint="eastAsia"/>
        </w:rPr>
        <w:t>us</w:t>
      </w:r>
      <w:r w:rsidR="00C42C69">
        <w:t>ing</w:t>
      </w:r>
      <w:r w:rsidR="00C42C69" w:rsidRPr="0024789C">
        <w:rPr>
          <w:rFonts w:hint="eastAsia"/>
        </w:rPr>
        <w:t xml:space="preserve"> stable isotope analysis</w:t>
      </w:r>
      <w:r w:rsidR="00C42C69">
        <w:t xml:space="preserve"> </w:t>
      </w:r>
      <w:r w:rsidR="00C42C69" w:rsidRPr="002E6BA9">
        <w:t>(δ</w:t>
      </w:r>
      <w:r w:rsidR="00C42C69" w:rsidRPr="00BF19AD">
        <w:rPr>
          <w:vertAlign w:val="superscript"/>
        </w:rPr>
        <w:t>13</w:t>
      </w:r>
      <w:r w:rsidR="00C42C69" w:rsidRPr="002E6BA9">
        <w:t>C and δ</w:t>
      </w:r>
      <w:r w:rsidR="00C42C69" w:rsidRPr="00BF19AD">
        <w:rPr>
          <w:vertAlign w:val="superscript"/>
        </w:rPr>
        <w:t>15</w:t>
      </w:r>
      <w:r w:rsidR="00C42C69" w:rsidRPr="002E6BA9">
        <w:t>N)</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xamine</w:t>
      </w:r>
      <w:r w:rsidR="00C42C69">
        <w:t xml:space="preserve"> predators’ consistency in </w:t>
      </w:r>
      <w:r w:rsidR="00DC1A18" w:rsidRPr="003951AB">
        <w:rPr>
          <w:rFonts w:hint="eastAsia"/>
        </w:rPr>
        <w:t>pest consumption</w:t>
      </w:r>
      <w:r w:rsidR="00C42C69">
        <w:t xml:space="preserve"> </w:t>
      </w:r>
      <w:r w:rsidR="00CF4AE4">
        <w:t>over years</w:t>
      </w:r>
      <w:r w:rsidR="00CF4AE4" w:rsidRPr="003951AB">
        <w:rPr>
          <w:rFonts w:hint="eastAsia"/>
        </w:rPr>
        <w:t xml:space="preserve"> </w:t>
      </w:r>
      <w:r w:rsidR="003951AB" w:rsidRPr="003951AB">
        <w:rPr>
          <w:rFonts w:hint="eastAsia"/>
        </w:rPr>
        <w:t>(i.e., the proportion of rice pests in predators</w:t>
      </w:r>
      <w:r w:rsidR="003951AB" w:rsidRPr="003951AB">
        <w:t>’</w:t>
      </w:r>
      <w:r w:rsidR="003951AB" w:rsidRPr="003951AB">
        <w:rPr>
          <w:rFonts w:hint="eastAsia"/>
        </w:rPr>
        <w:t xml:space="preserve"> diet</w:t>
      </w:r>
      <w:r w:rsidR="00CF4AE4">
        <w:t xml:space="preserve"> in 2017-2019</w:t>
      </w:r>
      <w:r w:rsidR="003951AB" w:rsidRPr="003951AB">
        <w:rPr>
          <w:rFonts w:hint="eastAsia"/>
        </w:rPr>
        <w: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w:t>
      </w:r>
      <w:r w:rsidR="00DC1A18" w:rsidRPr="003951AB">
        <w:rPr>
          <w:rFonts w:hint="eastAsia"/>
        </w:rPr>
        <w:t>local</w:t>
      </w:r>
      <w:r w:rsidR="00CF4AE4">
        <w:t xml:space="preserve"> abiotic and biotic</w:t>
      </w:r>
      <w:r w:rsidR="00DC1A18" w:rsidRPr="003951AB">
        <w:rPr>
          <w:rFonts w:hint="eastAsia"/>
        </w:rPr>
        <w:t xml:space="preserve"> factors </w:t>
      </w:r>
      <w:r w:rsidR="00257F83" w:rsidRPr="003951AB">
        <w:rPr>
          <w:rFonts w:hint="eastAsia"/>
        </w:rPr>
        <w:t>(</w:t>
      </w:r>
      <w:r w:rsidR="0035237D">
        <w:t xml:space="preserve">e.g., </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studies to </w:t>
      </w:r>
      <w:r w:rsidR="000B4181" w:rsidRPr="00BA1F75">
        <w:t xml:space="preserve">infer predator-prey trophic interactions and to estimate the proportion </w:t>
      </w:r>
      <w:r w:rsidR="00E5129E">
        <w:t xml:space="preserve">contribution </w:t>
      </w:r>
      <w:r w:rsidR="000B4181" w:rsidRPr="00BA1F75">
        <w:t xml:space="preserve">of different prey </w:t>
      </w:r>
      <w:r w:rsidR="000B4181" w:rsidRPr="0024789C">
        <w:t xml:space="preserve">sources </w:t>
      </w:r>
      <w:r w:rsidR="00E5129E">
        <w:t>to</w:t>
      </w:r>
      <w:r w:rsidR="000B4181" w:rsidRPr="0024789C">
        <w:t xml:space="preserve"> predators’ diet</w:t>
      </w:r>
      <w:r w:rsidR="000B4181" w:rsidRPr="0024789C">
        <w:rPr>
          <w:rFonts w:hint="eastAsia"/>
        </w:rPr>
        <w:t xml:space="preserve"> </w:t>
      </w:r>
      <w:r w:rsidR="00674429"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674429"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674429" w:rsidRPr="0024789C">
        <w:fldChar w:fldCharType="end"/>
      </w:r>
      <w:r w:rsidR="00674429" w:rsidRPr="0024789C">
        <w:fldChar w:fldCharType="separate"/>
      </w:r>
      <w:r w:rsidR="000B4181" w:rsidRPr="0024789C">
        <w:rPr>
          <w:noProof/>
        </w:rPr>
        <w:t>(Post 2002, Boecklen et al. 2011, Layman et al. 2012)</w:t>
      </w:r>
      <w:r w:rsidR="00674429" w:rsidRPr="0024789C">
        <w:fldChar w:fldCharType="end"/>
      </w:r>
      <w:r w:rsidR="000B4181" w:rsidRPr="0024789C">
        <w:rPr>
          <w:rFonts w:hint="eastAsia"/>
        </w:rPr>
        <w:t xml:space="preserve">. </w:t>
      </w:r>
      <w:r w:rsidR="000B4181" w:rsidRPr="0024789C">
        <w:t xml:space="preserve">This </w:t>
      </w:r>
      <w:r w:rsidR="00222EE9">
        <w:t xml:space="preserve">quantification </w:t>
      </w:r>
      <w:r w:rsidR="003D1645">
        <w:t>method</w:t>
      </w:r>
      <w:r w:rsidR="00280246">
        <w:t xml:space="preserve"> reflects </w:t>
      </w:r>
      <w:r w:rsidR="00FE6C6C">
        <w:t xml:space="preserve">accumulated </w:t>
      </w:r>
      <w:r w:rsidR="00280246">
        <w:t>prey</w:t>
      </w:r>
      <w:r w:rsidR="00FE6C6C">
        <w:t xml:space="preserve"> </w:t>
      </w:r>
      <w:r w:rsidR="006213FB">
        <w:t>consumption in</w:t>
      </w:r>
      <w:r w:rsidR="00FE6C6C">
        <w:t xml:space="preserve"> predators’ diet</w:t>
      </w:r>
      <w:r w:rsidR="005D5EBD">
        <w:t xml:space="preserve">, which </w:t>
      </w:r>
      <w:r w:rsidR="00222EE9">
        <w:t xml:space="preserve">may not be achieved by </w:t>
      </w:r>
      <w:r w:rsidR="005D5EBD">
        <w:t xml:space="preserve">some </w:t>
      </w:r>
      <w:r w:rsidR="000B4181" w:rsidRPr="0024789C">
        <w:t>“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w:t>
      </w:r>
      <w:r w:rsidR="006213FB">
        <w:t>molecular</w:t>
      </w:r>
      <w:r w:rsidR="006213FB" w:rsidRPr="0024789C">
        <w:t xml:space="preserve"> </w:t>
      </w:r>
      <w:r w:rsidR="000B4181" w:rsidRPr="0024789C">
        <w:t xml:space="preserve">gut content analysis) </w:t>
      </w:r>
      <w:r w:rsidR="00674429"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674429" w:rsidRPr="0024789C">
        <w:fldChar w:fldCharType="separate"/>
      </w:r>
      <w:r w:rsidR="000B4181" w:rsidRPr="0024789C">
        <w:rPr>
          <w:noProof/>
        </w:rPr>
        <w:t>(Newton 2016)</w:t>
      </w:r>
      <w:r w:rsidR="00674429" w:rsidRPr="0024789C">
        <w:fldChar w:fldCharType="end"/>
      </w:r>
      <w:r w:rsidR="000B4181" w:rsidRPr="0024789C">
        <w:rPr>
          <w:rFonts w:hint="eastAsia"/>
        </w:rPr>
        <w:t>.</w:t>
      </w:r>
      <w:r w:rsidR="00486704">
        <w:rPr>
          <w:rFonts w:hint="eastAsia"/>
        </w:rPr>
        <w:t xml:space="preserve"> </w:t>
      </w:r>
      <w:r w:rsidR="00A56C77">
        <w:t>W</w:t>
      </w:r>
      <w:r w:rsidR="00A56C77">
        <w:rPr>
          <w:rFonts w:hint="eastAsia"/>
        </w:rPr>
        <w:t>e f</w:t>
      </w:r>
      <w:r w:rsidR="008C3362">
        <w:rPr>
          <w:rFonts w:hint="eastAsia"/>
        </w:rPr>
        <w:t>i</w:t>
      </w:r>
      <w:r w:rsidR="008C3362">
        <w:t>n</w:t>
      </w:r>
      <w:r w:rsidR="00A56C77">
        <w:rPr>
          <w:rFonts w:hint="eastAsia"/>
        </w:rPr>
        <w:t>d that predators consumed high proportion</w:t>
      </w:r>
      <w:r w:rsidR="00CA353C">
        <w:t>s</w:t>
      </w:r>
      <w:r w:rsidR="00A56C77">
        <w:rPr>
          <w:rFonts w:hint="eastAsia"/>
        </w:rPr>
        <w:t xml:space="preserve"> of rice pests in the</w:t>
      </w:r>
      <w:r w:rsidR="000C0BC5">
        <w:t>ir</w:t>
      </w:r>
      <w:r w:rsidR="00A56C77">
        <w:rPr>
          <w:rFonts w:hint="eastAsia"/>
        </w:rPr>
        <w:t xml:space="preserve"> diet</w:t>
      </w:r>
      <w:r w:rsidR="000C0BC5">
        <w:t xml:space="preserve"> at late </w:t>
      </w:r>
      <w:r w:rsidR="00A56C77">
        <w:rPr>
          <w:rFonts w:hint="eastAsia"/>
        </w:rPr>
        <w:t>crop stages</w:t>
      </w:r>
      <w:r w:rsidR="00780966">
        <w:t xml:space="preserve"> (e.g., from </w:t>
      </w:r>
      <w:r w:rsidR="00780966" w:rsidRPr="00810104">
        <w:rPr>
          <w:i/>
        </w:rPr>
        <w:t>ca.</w:t>
      </w:r>
      <w:r w:rsidR="00D47F62">
        <w:t xml:space="preserve"> 25-</w:t>
      </w:r>
      <w:r w:rsidR="00D47F62">
        <w:rPr>
          <w:rFonts w:hint="eastAsia"/>
        </w:rPr>
        <w:t>40</w:t>
      </w:r>
      <w:r w:rsidR="00780966">
        <w:t xml:space="preserve">% at </w:t>
      </w:r>
      <w:r w:rsidR="00810104">
        <w:rPr>
          <w:rFonts w:hint="eastAsia"/>
        </w:rPr>
        <w:t xml:space="preserve">the </w:t>
      </w:r>
      <w:proofErr w:type="spellStart"/>
      <w:r w:rsidR="00780966">
        <w:t>tillering</w:t>
      </w:r>
      <w:proofErr w:type="spellEnd"/>
      <w:r w:rsidR="00810104">
        <w:rPr>
          <w:rFonts w:hint="eastAsia"/>
        </w:rPr>
        <w:t xml:space="preserve"> stage</w:t>
      </w:r>
      <w:r w:rsidR="00780966">
        <w:t xml:space="preserve"> to </w:t>
      </w:r>
      <w:r w:rsidR="00780966" w:rsidRPr="00810104">
        <w:rPr>
          <w:i/>
        </w:rPr>
        <w:t>ca.</w:t>
      </w:r>
      <w:r w:rsidR="00780966">
        <w:t xml:space="preserve"> </w:t>
      </w:r>
      <w:r w:rsidR="00D47F62">
        <w:t>87-</w:t>
      </w:r>
      <w:r w:rsidR="00D47F62">
        <w:rPr>
          <w:rFonts w:hint="eastAsia"/>
        </w:rPr>
        <w:t>9</w:t>
      </w:r>
      <w:r w:rsidR="00D47F62">
        <w:t>4</w:t>
      </w:r>
      <w:r w:rsidR="00780966">
        <w:t xml:space="preserve">% at </w:t>
      </w:r>
      <w:r w:rsidR="00810104">
        <w:rPr>
          <w:rFonts w:hint="eastAsia"/>
        </w:rPr>
        <w:t xml:space="preserve">the </w:t>
      </w:r>
      <w:r w:rsidR="00780966">
        <w:t>ripening</w:t>
      </w:r>
      <w:r w:rsidR="00810104">
        <w:rPr>
          <w:rFonts w:hint="eastAsia"/>
        </w:rPr>
        <w:t xml:space="preserve"> stage</w:t>
      </w:r>
      <w:r w:rsidR="00D47F62">
        <w:t xml:space="preserve"> in all rice farms during 2017-2019</w:t>
      </w:r>
      <w:r w:rsidR="00780966">
        <w:t>)</w:t>
      </w:r>
      <w:r w:rsidR="00670B44">
        <w:rPr>
          <w:rFonts w:hint="eastAsia"/>
        </w:rPr>
        <w:t xml:space="preserve">. </w:t>
      </w:r>
      <w:r w:rsidR="008C3C26">
        <w:t>S</w:t>
      </w:r>
      <w:r w:rsidR="00A56C77">
        <w:rPr>
          <w:rFonts w:hint="eastAsia"/>
        </w:rPr>
        <w:t xml:space="preserve">uch </w:t>
      </w:r>
      <w:r w:rsidR="00112767">
        <w:t xml:space="preserve">high </w:t>
      </w:r>
      <w:r w:rsidR="00A56C77">
        <w:rPr>
          <w:rFonts w:hint="eastAsia"/>
        </w:rPr>
        <w:t>pest consumption patterns were simil</w:t>
      </w:r>
      <w:r w:rsidR="00670B44">
        <w:rPr>
          <w:rFonts w:hint="eastAsia"/>
        </w:rPr>
        <w:t>a</w:t>
      </w:r>
      <w:r w:rsidR="00A56C77">
        <w:rPr>
          <w:rFonts w:hint="eastAsia"/>
        </w:rPr>
        <w:t>r</w:t>
      </w:r>
      <w:r w:rsidR="00670B44">
        <w:rPr>
          <w:rFonts w:hint="eastAsia"/>
        </w:rPr>
        <w:t xml:space="preserve"> across the three study years</w:t>
      </w:r>
      <w:r w:rsidR="00112767">
        <w:t>, suggesting</w:t>
      </w:r>
      <w:r w:rsidR="00E95FE8">
        <w:t xml:space="preserve"> that</w:t>
      </w:r>
      <w:r w:rsidR="00112767">
        <w:t xml:space="preserve"> </w:t>
      </w:r>
      <w:proofErr w:type="spellStart"/>
      <w:r w:rsidR="00E95FE8">
        <w:t>i</w:t>
      </w:r>
      <w:proofErr w:type="spellEnd"/>
      <w:r w:rsidR="00E95FE8">
        <w:t>) generalist</w:t>
      </w:r>
      <w:r w:rsidR="00112767">
        <w:t xml:space="preserve"> predators’ top-down control of pest</w:t>
      </w:r>
      <w:r w:rsidR="00E95FE8">
        <w:t xml:space="preserve"> are consistent over years, and ii) generalist predators may function as “specialist predators” of pest</w:t>
      </w:r>
      <w:r w:rsidR="00686574">
        <w:t>s</w:t>
      </w:r>
      <w:r w:rsidR="00E95FE8">
        <w:t xml:space="preserve"> at late crop stages (when pest</w:t>
      </w:r>
      <w:r w:rsidR="00686574">
        <w:t>s</w:t>
      </w:r>
      <w:r w:rsidR="00E95FE8">
        <w:t xml:space="preserve"> </w:t>
      </w:r>
      <w:r w:rsidR="00876764">
        <w:t>are abundant)</w:t>
      </w:r>
      <w:r w:rsidR="00670B44">
        <w:rPr>
          <w:rFonts w:hint="eastAsia"/>
        </w:rPr>
        <w:t xml:space="preserve">. </w:t>
      </w:r>
      <w:r w:rsidR="008C3C26">
        <w:t xml:space="preserve">Moreover,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w:t>
      </w:r>
      <w:r w:rsidR="008C3C26">
        <w:t>than those</w:t>
      </w:r>
      <w:r w:rsidR="00486704" w:rsidRPr="00934F5F">
        <w:rPr>
          <w:rFonts w:hint="eastAsia"/>
        </w:rPr>
        <w:t xml:space="preserve"> in organic farms</w:t>
      </w:r>
      <w:r w:rsidR="00486704">
        <w:rPr>
          <w:rFonts w:hint="eastAsia"/>
        </w:rPr>
        <w:t xml:space="preserve">. </w:t>
      </w:r>
      <w:r w:rsidR="00B90E02">
        <w:t>By quantifying diet composition over crop stages and years, o</w:t>
      </w:r>
      <w:r w:rsidR="00663F8B" w:rsidRPr="00013048">
        <w:rPr>
          <w:rFonts w:hint="eastAsia"/>
        </w:rPr>
        <w:t xml:space="preserve">ur </w:t>
      </w:r>
      <w:r w:rsidR="00B90E02">
        <w:t xml:space="preserve">study </w:t>
      </w:r>
      <w:r w:rsidR="00810104">
        <w:rPr>
          <w:rFonts w:hint="eastAsia"/>
        </w:rPr>
        <w:t>lends</w:t>
      </w:r>
      <w:r w:rsidR="00810104">
        <w:t xml:space="preserve"> </w:t>
      </w:r>
      <w:r w:rsidR="00D17707">
        <w:t xml:space="preserve">strong </w:t>
      </w:r>
      <w:r w:rsidR="00B938E4">
        <w:t>support</w:t>
      </w:r>
      <w:r w:rsidR="00D17707">
        <w:t xml:space="preserve"> to apply</w:t>
      </w:r>
      <w:r w:rsidR="00810104">
        <w:rPr>
          <w:rFonts w:hint="eastAsia"/>
        </w:rPr>
        <w:t>ing</w:t>
      </w:r>
      <w:r w:rsidR="00D17707">
        <w:t xml:space="preserve"> generalist predators as biocontrol agents </w:t>
      </w:r>
      <w:r w:rsidR="00D17707" w:rsidRPr="00044150">
        <w:t xml:space="preserve">in </w:t>
      </w:r>
      <w:proofErr w:type="spellStart"/>
      <w:r w:rsidR="00D17707" w:rsidRPr="00044150">
        <w:t>agro</w:t>
      </w:r>
      <w:proofErr w:type="spellEnd"/>
      <w:r w:rsidR="00D17707" w:rsidRPr="00044150">
        <w:rPr>
          <w:rFonts w:hint="eastAsia"/>
        </w:rPr>
        <w:t>-</w:t>
      </w:r>
      <w:r w:rsidR="00D17707" w:rsidRPr="00044150">
        <w:t>ecosystems</w:t>
      </w:r>
      <w:r w:rsidR="001C6084">
        <w:t xml:space="preserve"> (e.g., high pest consumption regardless of organic and conventional</w:t>
      </w:r>
      <w:r w:rsidR="00B938E4">
        <w:t xml:space="preserve"> rice</w:t>
      </w:r>
      <w:r w:rsidR="001C6084">
        <w:t xml:space="preserve"> farms)</w:t>
      </w:r>
      <w:r w:rsidR="00D17707">
        <w:t xml:space="preserve">. </w:t>
      </w:r>
      <w:r w:rsidR="00B938E4">
        <w:t xml:space="preserve">To promote sustainable agriculture, we encourage studies to investigate if generalist predators may </w:t>
      </w:r>
      <w:r w:rsidR="00B938E4">
        <w:lastRenderedPageBreak/>
        <w:t>commonly function as “specialist</w:t>
      </w:r>
      <w:r w:rsidR="001C1520">
        <w:rPr>
          <w:rFonts w:hint="eastAsia"/>
        </w:rPr>
        <w:t xml:space="preserve"> p</w:t>
      </w:r>
      <w:r w:rsidR="001C1520">
        <w:t>redators” of crop pest</w:t>
      </w:r>
      <w:r w:rsidR="00686574">
        <w:t>s</w:t>
      </w:r>
      <w:r w:rsidR="00E95FE8">
        <w:t xml:space="preserve"> </w:t>
      </w:r>
      <w:r w:rsidR="001C1520">
        <w:t>in various agro-ecosystems.</w:t>
      </w:r>
    </w:p>
    <w:p w:rsidR="00B90E02" w:rsidRDefault="001C1520" w:rsidP="005D3DA3">
      <w:pPr>
        <w:jc w:val="left"/>
      </w:pPr>
      <w:r>
        <w:t xml:space="preserve"> </w:t>
      </w:r>
      <w:r w:rsidR="00B938E4">
        <w:t xml:space="preserve"> </w:t>
      </w:r>
      <w:r w:rsidR="00D17707">
        <w:t xml:space="preserve"> </w:t>
      </w:r>
    </w:p>
    <w:p w:rsidR="00D75A61" w:rsidRPr="00C52EB8" w:rsidRDefault="00EC0E62" w:rsidP="00894950">
      <w:pPr>
        <w:rPr>
          <w:b/>
        </w:rPr>
      </w:pPr>
      <w:r w:rsidRPr="00C52EB8">
        <w:rPr>
          <w:rFonts w:hint="eastAsia"/>
          <w:b/>
        </w:rPr>
        <w:t xml:space="preserve">Materials and </w:t>
      </w:r>
      <w:r w:rsidR="005C5F94" w:rsidRPr="00C52EB8">
        <w:rPr>
          <w:rFonts w:hint="eastAsia"/>
          <w:b/>
        </w:rPr>
        <w:t>M</w:t>
      </w:r>
      <w:r w:rsidR="00D42777" w:rsidRPr="00C52EB8">
        <w:rPr>
          <w:rFonts w:hint="eastAsia"/>
          <w:b/>
        </w:rPr>
        <w:t>ethods</w:t>
      </w:r>
    </w:p>
    <w:p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rsidR="006E7FB3" w:rsidRPr="0019769D" w:rsidRDefault="00DB22A6" w:rsidP="006E7FB3">
      <w:pPr>
        <w:rPr>
          <w:i/>
        </w:rPr>
      </w:pPr>
      <w:r w:rsidRPr="0019769D">
        <w:rPr>
          <w:rFonts w:hint="eastAsia"/>
        </w:rPr>
        <w:tab/>
        <w:t xml:space="preserve">We collected terrestrial arthropods in </w:t>
      </w:r>
      <w:r w:rsidR="003D0FF1" w:rsidRPr="0019769D">
        <w:rPr>
          <w:rFonts w:hint="eastAsia"/>
        </w:rPr>
        <w:t>organic and</w:t>
      </w:r>
      <w:r w:rsidRPr="0019769D">
        <w:rPr>
          <w:rFonts w:hint="eastAsia"/>
        </w:rPr>
        <w:t xml:space="preserve"> </w:t>
      </w:r>
      <w:r w:rsidR="003D0FF1" w:rsidRPr="0019769D">
        <w:rPr>
          <w:rFonts w:hint="eastAsia"/>
        </w:rPr>
        <w:t xml:space="preserve">conventional rice farms </w:t>
      </w:r>
      <w:r w:rsidR="003D0FF1" w:rsidRPr="0019769D">
        <w:t xml:space="preserve">in </w:t>
      </w:r>
      <w:r w:rsidR="00314ACB" w:rsidRPr="0019769D">
        <w:t xml:space="preserve">subtropical </w:t>
      </w:r>
      <w:r w:rsidR="003D0FF1" w:rsidRPr="0019769D">
        <w:t>Taiwan</w:t>
      </w:r>
      <w:r w:rsidR="00314ACB" w:rsidRPr="0019769D">
        <w:t xml:space="preserve"> (latitude and longitude ranges)</w:t>
      </w:r>
      <w:r w:rsidR="003D0FF1" w:rsidRPr="0019769D">
        <w:rPr>
          <w:rFonts w:hint="eastAsia"/>
        </w:rPr>
        <w:t xml:space="preserve"> </w:t>
      </w:r>
      <w:r w:rsidRPr="0019769D">
        <w:rPr>
          <w:rFonts w:hint="eastAsia"/>
        </w:rPr>
        <w:t xml:space="preserve">from 2017 to 2019 (three farms each in 2017 and seven farms each in 2018 and 2019). </w:t>
      </w:r>
      <w:r w:rsidRPr="0019769D">
        <w:t xml:space="preserve">These farms were </w:t>
      </w:r>
      <w:r w:rsidR="00241D22" w:rsidRPr="0019769D">
        <w:t xml:space="preserve">irrigated with surface water and averaged at </w:t>
      </w:r>
      <w:r w:rsidRPr="0019769D">
        <w:t>0.2 hectares.</w:t>
      </w:r>
      <w:r w:rsidRPr="0019769D">
        <w:rPr>
          <w:rFonts w:hint="eastAsia"/>
        </w:rPr>
        <w:t xml:space="preserve"> </w:t>
      </w:r>
      <w:r w:rsidR="00241D22" w:rsidRPr="0019769D">
        <w:t xml:space="preserve">The organic farms </w:t>
      </w:r>
      <w:r w:rsidR="00410F1E" w:rsidRPr="0019769D">
        <w:t>were managed with o</w:t>
      </w:r>
      <w:r w:rsidRPr="0019769D">
        <w:t>rganic fertilizers (manure; 2-3 applications/crop season) and natural pesticides (tea sapon</w:t>
      </w:r>
      <w:r w:rsidR="0019769D">
        <w:t>ins; 1 application/crop season)</w:t>
      </w:r>
      <w:r w:rsidRPr="0019769D">
        <w:t>.</w:t>
      </w:r>
      <w:r w:rsidRPr="0019769D">
        <w:rPr>
          <w:rFonts w:hint="eastAsia"/>
        </w:rPr>
        <w:t xml:space="preserve"> </w:t>
      </w:r>
      <w:r w:rsidR="00410F1E" w:rsidRPr="0019769D">
        <w:rPr>
          <w:rFonts w:hint="eastAsia"/>
        </w:rPr>
        <w:t>Th</w:t>
      </w:r>
      <w:r w:rsidR="00410F1E" w:rsidRPr="0019769D">
        <w:t>e conventional farms were managed with s</w:t>
      </w:r>
      <w:r w:rsidRPr="0019769D">
        <w:t>ynthetic nitrogen fertilizers (2-3 applications/crop season) and organophosphate pesticides (1 application/crop season).</w:t>
      </w:r>
      <w:r w:rsidR="003D0FF1" w:rsidRPr="0019769D">
        <w:rPr>
          <w:rFonts w:hint="eastAsia"/>
        </w:rPr>
        <w:t xml:space="preserve"> </w:t>
      </w:r>
      <w:r w:rsidR="00300464" w:rsidRPr="0019769D">
        <w:t xml:space="preserve">At each major </w:t>
      </w:r>
      <w:r w:rsidR="00300464" w:rsidRPr="0019769D">
        <w:rPr>
          <w:rFonts w:hint="eastAsia"/>
        </w:rPr>
        <w:t xml:space="preserve">rice </w:t>
      </w:r>
      <w:r w:rsidR="00300464" w:rsidRPr="0019769D">
        <w:t>crop stages (</w:t>
      </w:r>
      <w:r w:rsidR="00300464" w:rsidRPr="0019769D">
        <w:rPr>
          <w:rFonts w:hint="eastAsia"/>
        </w:rPr>
        <w:t xml:space="preserve">seedling, </w:t>
      </w:r>
      <w:proofErr w:type="spellStart"/>
      <w:r w:rsidR="00300464" w:rsidRPr="0019769D">
        <w:t>tillering</w:t>
      </w:r>
      <w:proofErr w:type="spellEnd"/>
      <w:r w:rsidR="00300464" w:rsidRPr="0019769D">
        <w:t>, flowering</w:t>
      </w:r>
      <w:r w:rsidR="00300464" w:rsidRPr="0019769D">
        <w:rPr>
          <w:rFonts w:hint="eastAsia"/>
        </w:rPr>
        <w:t>,</w:t>
      </w:r>
      <w:r w:rsidR="00300464" w:rsidRPr="0019769D">
        <w:t xml:space="preserve"> and ripening stage) during the</w:t>
      </w:r>
      <w:r w:rsidR="00300464" w:rsidRPr="0019769D">
        <w:rPr>
          <w:rFonts w:hint="eastAsia"/>
        </w:rPr>
        <w:t xml:space="preserve"> </w:t>
      </w:r>
      <w:r w:rsidR="00300464" w:rsidRPr="0019769D">
        <w:t>growing season</w:t>
      </w:r>
      <w:r w:rsidR="00300464" w:rsidRPr="0019769D">
        <w:rPr>
          <w:rFonts w:hint="eastAsia"/>
        </w:rPr>
        <w:t xml:space="preserve"> (</w:t>
      </w:r>
      <w:r w:rsidR="00300464" w:rsidRPr="0019769D">
        <w:t>April - July</w:t>
      </w:r>
      <w:r w:rsidR="00300464" w:rsidRPr="0019769D">
        <w:rPr>
          <w:rFonts w:hint="eastAsia"/>
        </w:rPr>
        <w:t>) in each study year</w:t>
      </w:r>
      <w:r w:rsidR="006570CA" w:rsidRPr="0019769D">
        <w:t>, we collected a</w:t>
      </w:r>
      <w:r w:rsidRPr="0019769D">
        <w:t>rthropod</w:t>
      </w:r>
      <w:r w:rsidR="006570CA" w:rsidRPr="0019769D">
        <w:t xml:space="preserve"> </w:t>
      </w:r>
      <w:r w:rsidRPr="0019769D">
        <w:t>s</w:t>
      </w:r>
      <w:r w:rsidR="006570CA" w:rsidRPr="0019769D">
        <w:t>amples</w:t>
      </w:r>
      <w:r w:rsidRPr="0019769D">
        <w:t xml:space="preserve"> by sweep-netting</w:t>
      </w:r>
      <w:r w:rsidR="0019769D" w:rsidRPr="0019769D">
        <w:rPr>
          <w:rFonts w:hint="eastAsia"/>
        </w:rPr>
        <w:t xml:space="preserve"> </w:t>
      </w:r>
      <w:r w:rsidR="0019769D" w:rsidRPr="0019769D">
        <w:t>(</w:t>
      </w:r>
      <w:r w:rsidR="0019769D" w:rsidRPr="0019769D">
        <w:rPr>
          <w:rFonts w:hint="eastAsia"/>
        </w:rPr>
        <w:t xml:space="preserve">36 cm in </w:t>
      </w:r>
      <w:r w:rsidR="0019769D" w:rsidRPr="0019769D">
        <w:t>diameter</w:t>
      </w:r>
      <w:r w:rsidR="0019769D" w:rsidRPr="0019769D">
        <w:rPr>
          <w:rFonts w:hint="eastAsia"/>
        </w:rPr>
        <w:t xml:space="preserve"> with a </w:t>
      </w:r>
      <w:r w:rsidR="0019769D" w:rsidRPr="0019769D">
        <w:t>mesh size</w:t>
      </w:r>
      <w:r w:rsidR="0019769D" w:rsidRPr="0019769D">
        <w:rPr>
          <w:rFonts w:hint="eastAsia"/>
        </w:rPr>
        <w:t xml:space="preserve"> of 0.2</w:t>
      </w:r>
      <w:r w:rsidR="008D2684">
        <w:rPr>
          <w:rFonts w:hint="eastAsia"/>
        </w:rPr>
        <w:t xml:space="preserve"> </w:t>
      </w:r>
      <w:r w:rsidR="008D2684" w:rsidRPr="008D2684">
        <w:t>×</w:t>
      </w:r>
      <w:r w:rsidR="008D2684">
        <w:rPr>
          <w:rFonts w:hint="eastAsia"/>
        </w:rPr>
        <w:t xml:space="preserve"> </w:t>
      </w:r>
      <w:r w:rsidR="0019769D" w:rsidRPr="0019769D">
        <w:rPr>
          <w:rFonts w:hint="eastAsia"/>
        </w:rPr>
        <w:t>0.2 mm)</w:t>
      </w:r>
      <w:r w:rsidRPr="0019769D">
        <w:t xml:space="preserve"> the crop canopy 60 times</w:t>
      </w:r>
      <w:r w:rsidRPr="0019769D">
        <w:rPr>
          <w:rFonts w:hint="eastAsia"/>
        </w:rPr>
        <w:t xml:space="preserve"> along the</w:t>
      </w:r>
      <w:r w:rsidRPr="0019769D">
        <w:t xml:space="preserve"> </w:t>
      </w:r>
      <w:r w:rsidRPr="0019769D">
        <w:rPr>
          <w:rFonts w:hint="eastAsia"/>
        </w:rPr>
        <w:t>farm ridges</w:t>
      </w:r>
      <w:r w:rsidR="0019769D">
        <w:rPr>
          <w:rFonts w:hint="eastAsia"/>
        </w:rPr>
        <w:t xml:space="preserve">. </w:t>
      </w:r>
      <w:r w:rsidR="00E448E3" w:rsidRPr="0019769D">
        <w:rPr>
          <w:rFonts w:hint="eastAsia"/>
        </w:rPr>
        <w:t>S</w:t>
      </w:r>
      <w:r w:rsidR="00E448E3" w:rsidRPr="0019769D">
        <w:t xml:space="preserve">amples were </w:t>
      </w:r>
      <w:r w:rsidR="006570CA" w:rsidRPr="0019769D">
        <w:t>sealed in bags without chemical preservatives</w:t>
      </w:r>
      <w:r w:rsidR="00E448E3" w:rsidRPr="0019769D">
        <w:t xml:space="preserve">, iced, and </w:t>
      </w:r>
      <w:r w:rsidR="006570CA" w:rsidRPr="0019769D">
        <w:t xml:space="preserve">transferred to </w:t>
      </w:r>
      <w:r w:rsidR="00564B84" w:rsidRPr="0019769D">
        <w:t xml:space="preserve">refrigerator </w:t>
      </w:r>
      <w:r w:rsidR="00E448E3" w:rsidRPr="0019769D">
        <w:t xml:space="preserve">  </w:t>
      </w:r>
      <w:r w:rsidR="00564B84" w:rsidRPr="0019769D">
        <w:t>(</w:t>
      </w:r>
      <w:r w:rsidR="00E448E3" w:rsidRPr="0019769D">
        <w:t>−20ºC</w:t>
      </w:r>
      <w:r w:rsidR="00564B84" w:rsidRPr="0019769D">
        <w:t>)</w:t>
      </w:r>
      <w:r w:rsidR="00E448E3" w:rsidRPr="0019769D">
        <w:t xml:space="preserve"> in the laboratory. </w:t>
      </w:r>
      <w:r w:rsidR="002833FE" w:rsidRPr="0019769D">
        <w:t>We identified</w:t>
      </w:r>
      <w:r w:rsidR="00F57921" w:rsidRPr="0019769D">
        <w:t xml:space="preserve"> and counted</w:t>
      </w:r>
      <w:r w:rsidR="002833FE" w:rsidRPr="0019769D">
        <w:t xml:space="preserve"> a</w:t>
      </w:r>
      <w:r w:rsidR="00E448E3" w:rsidRPr="0019769D">
        <w:t>rthropod</w:t>
      </w:r>
      <w:r w:rsidR="00E448E3" w:rsidRPr="0019769D">
        <w:rPr>
          <w:rFonts w:hint="eastAsia"/>
        </w:rPr>
        <w:t>s</w:t>
      </w:r>
      <w:r w:rsidR="00E448E3" w:rsidRPr="0019769D">
        <w:t xml:space="preserve"> </w:t>
      </w:r>
      <w:r w:rsidR="002833FE" w:rsidRPr="0019769D">
        <w:t>under a dissecting scope</w:t>
      </w:r>
      <w:r w:rsidR="002833FE" w:rsidRPr="0019769D">
        <w:rPr>
          <w:rFonts w:hint="eastAsia"/>
        </w:rPr>
        <w:t xml:space="preserve"> </w:t>
      </w:r>
      <w:r w:rsidR="00E448E3" w:rsidRPr="0019769D">
        <w:t xml:space="preserve">to the </w:t>
      </w:r>
      <w:r w:rsidR="002833FE" w:rsidRPr="0019769D">
        <w:t xml:space="preserve">lowest possible </w:t>
      </w:r>
      <w:r w:rsidR="00E448E3" w:rsidRPr="0019769D">
        <w:t xml:space="preserve">taxonomic </w:t>
      </w:r>
      <w:r w:rsidR="002833FE" w:rsidRPr="0019769D">
        <w:t>level</w:t>
      </w:r>
      <w:r w:rsidR="00C52EB8" w:rsidRPr="0019769D">
        <w:rPr>
          <w:rFonts w:hint="eastAsia"/>
        </w:rPr>
        <w:t xml:space="preserve">. </w:t>
      </w:r>
      <w:r w:rsidR="00F57921" w:rsidRPr="0019769D">
        <w:t xml:space="preserve">Main </w:t>
      </w:r>
      <w:r w:rsidR="004A6175" w:rsidRPr="0019769D">
        <w:t>orders, families, and genera have been documented in</w:t>
      </w:r>
      <w:r w:rsidR="00827566">
        <w:rPr>
          <w:rFonts w:hint="eastAsia"/>
        </w:rPr>
        <w:t xml:space="preserve"> </w:t>
      </w:r>
      <w:r w:rsidR="00674429">
        <w:fldChar w:fldCharType="begin"/>
      </w:r>
      <w:r w:rsidR="00827566">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74429">
        <w:fldChar w:fldCharType="separate"/>
      </w:r>
      <w:r w:rsidR="00827566">
        <w:rPr>
          <w:noProof/>
        </w:rPr>
        <w:t>(Hsu et al. 2021)</w:t>
      </w:r>
      <w:r w:rsidR="00674429">
        <w:fldChar w:fldCharType="end"/>
      </w:r>
      <w:r w:rsidR="006570CA" w:rsidRPr="0019769D">
        <w:t>.</w:t>
      </w:r>
    </w:p>
    <w:p w:rsidR="00940299" w:rsidRDefault="0027670F" w:rsidP="008A2587">
      <w:pPr>
        <w:pStyle w:val="ListParagraph"/>
        <w:ind w:left="0"/>
        <w:jc w:val="left"/>
      </w:pPr>
      <w:r>
        <w:rPr>
          <w:rFonts w:hint="eastAsia"/>
        </w:rPr>
        <w:tab/>
      </w:r>
      <w:r w:rsidR="00830253">
        <w:rPr>
          <w:rFonts w:hint="eastAsia"/>
        </w:rPr>
        <w:t xml:space="preserve"> </w:t>
      </w:r>
    </w:p>
    <w:p w:rsidR="006E7FB3" w:rsidRPr="008D2684" w:rsidRDefault="00E448E3" w:rsidP="00940299">
      <w:pPr>
        <w:pStyle w:val="ListParagraph"/>
        <w:ind w:left="0"/>
        <w:jc w:val="center"/>
        <w:rPr>
          <w:i/>
        </w:rPr>
      </w:pPr>
      <w:r w:rsidRPr="008D2684">
        <w:rPr>
          <w:rFonts w:hint="eastAsia"/>
          <w:i/>
        </w:rPr>
        <w:t>Stable isotope analysis of arthropod samples</w:t>
      </w:r>
    </w:p>
    <w:p w:rsidR="003E7ADF" w:rsidRPr="008D2684" w:rsidRDefault="00586963" w:rsidP="006E7FB3">
      <w:r w:rsidRPr="008D2684">
        <w:rPr>
          <w:rFonts w:hint="eastAsia"/>
        </w:rPr>
        <w:lastRenderedPageBreak/>
        <w:tab/>
      </w:r>
      <w:r w:rsidR="00A83805" w:rsidRPr="008D2684">
        <w:t xml:space="preserve">After identification, </w:t>
      </w:r>
      <w:r w:rsidR="003E7ADF" w:rsidRPr="008D2684">
        <w:t>arthropod</w:t>
      </w:r>
      <w:r w:rsidR="00A83805" w:rsidRPr="008D2684">
        <w:t xml:space="preserve"> </w:t>
      </w:r>
      <w:r w:rsidR="003E7ADF" w:rsidRPr="008D2684">
        <w:t>s</w:t>
      </w:r>
      <w:r w:rsidR="00A83805" w:rsidRPr="008D2684">
        <w:t>amples</w:t>
      </w:r>
      <w:r w:rsidR="003E7ADF" w:rsidRPr="008D2684">
        <w:t xml:space="preserve"> were </w:t>
      </w:r>
      <w:r w:rsidR="00A83805" w:rsidRPr="008D2684">
        <w:t xml:space="preserve">prepared for stable isotope analysis.  First, samples were </w:t>
      </w:r>
      <w:r w:rsidR="003E7ADF" w:rsidRPr="008D2684">
        <w:t xml:space="preserve">oven dried </w:t>
      </w:r>
      <w:r w:rsidR="00A83805" w:rsidRPr="008D2684">
        <w:t>(</w:t>
      </w:r>
      <w:r w:rsidR="003E7ADF" w:rsidRPr="008D2684">
        <w:t>50ºC</w:t>
      </w:r>
      <w:r w:rsidR="00A83805" w:rsidRPr="008D2684">
        <w:t>)</w:t>
      </w:r>
      <w:r w:rsidR="003E7ADF" w:rsidRPr="008D2684">
        <w:t xml:space="preserve"> for one week, </w:t>
      </w:r>
      <w:r w:rsidR="00A83805" w:rsidRPr="008D2684">
        <w:t>ground</w:t>
      </w:r>
      <w:r w:rsidR="003E7ADF" w:rsidRPr="008D2684">
        <w:t>, and</w:t>
      </w:r>
      <w:r w:rsidR="003E7ADF" w:rsidRPr="008D2684">
        <w:rPr>
          <w:rFonts w:hint="eastAsia"/>
        </w:rPr>
        <w:t xml:space="preserve"> </w:t>
      </w:r>
      <w:r w:rsidR="003E7ADF" w:rsidRPr="008D2684">
        <w:t>weighed into</w:t>
      </w:r>
      <w:r w:rsidR="00A83805" w:rsidRPr="008D2684">
        <w:t xml:space="preserve"> individual</w:t>
      </w:r>
      <w:r w:rsidR="003E7ADF" w:rsidRPr="008D2684">
        <w:t xml:space="preserve"> tin capsules (5</w:t>
      </w:r>
      <w:r w:rsidR="00F23893">
        <w:rPr>
          <w:rFonts w:hint="eastAsia"/>
        </w:rPr>
        <w:t xml:space="preserve"> </w:t>
      </w:r>
      <w:r w:rsidR="003E7ADF" w:rsidRPr="008D2684">
        <w:t>×</w:t>
      </w:r>
      <w:r w:rsidR="00F23893">
        <w:rPr>
          <w:rFonts w:hint="eastAsia"/>
        </w:rPr>
        <w:t xml:space="preserve"> </w:t>
      </w:r>
      <w:r w:rsidR="003E7ADF" w:rsidRPr="008D2684">
        <w:t xml:space="preserve">9 mm). </w:t>
      </w:r>
      <w:r w:rsidR="00256ECB" w:rsidRPr="008D2684">
        <w:rPr>
          <w:rFonts w:hint="eastAsia"/>
        </w:rPr>
        <w:t>I</w:t>
      </w:r>
      <w:r w:rsidR="00256ECB" w:rsidRPr="008D2684">
        <w:t xml:space="preserve">f a species had low biomass, </w:t>
      </w:r>
      <w:r w:rsidR="003E7ADF" w:rsidRPr="008D2684">
        <w:t xml:space="preserve">several </w:t>
      </w:r>
      <w:r w:rsidR="00256ECB" w:rsidRPr="008D2684">
        <w:t>conspecifics would be</w:t>
      </w:r>
      <w:r w:rsidR="003E7ADF" w:rsidRPr="008D2684">
        <w:t xml:space="preserve"> pooled into a capsule to meet the minimum weight </w:t>
      </w:r>
      <w:r w:rsidR="00256ECB" w:rsidRPr="008D2684">
        <w:t xml:space="preserve">required </w:t>
      </w:r>
      <w:r w:rsidR="003E7ADF" w:rsidRPr="008D2684">
        <w:t xml:space="preserve">for </w:t>
      </w:r>
      <w:r w:rsidR="00256ECB" w:rsidRPr="008D2684">
        <w:t>stable isotope analysis (i.e., 2 mg in this study)</w:t>
      </w:r>
      <w:r w:rsidR="003E7ADF" w:rsidRPr="008D2684">
        <w:t xml:space="preserve">. </w:t>
      </w:r>
      <w:r w:rsidR="00191500" w:rsidRPr="008D2684">
        <w:t xml:space="preserve">Stable isotope analysis </w:t>
      </w:r>
      <w:r w:rsidRPr="008D2684">
        <w:rPr>
          <w:rFonts w:hint="eastAsia"/>
        </w:rPr>
        <w:t>w</w:t>
      </w:r>
      <w:r w:rsidR="00191500" w:rsidRPr="008D2684">
        <w:t>as</w:t>
      </w:r>
      <w:r w:rsidR="003E7ADF" w:rsidRPr="008D2684">
        <w:t xml:space="preserve"> </w:t>
      </w:r>
      <w:r w:rsidR="00191500" w:rsidRPr="008D2684">
        <w:t>conducted</w:t>
      </w:r>
      <w:r w:rsidRPr="008D2684">
        <w:rPr>
          <w:rFonts w:hint="eastAsia"/>
        </w:rPr>
        <w:t xml:space="preserve"> at</w:t>
      </w:r>
      <w:r w:rsidR="003E7ADF" w:rsidRPr="008D2684">
        <w:t xml:space="preserve"> the UC Davis Stable Isotope Facility using a PDZ Europa ANCA-GSL elemental analyzer interfaced to a PDZ Europa 20-20 isotope ratio mass spectrometer (</w:t>
      </w:r>
      <w:proofErr w:type="spellStart"/>
      <w:r w:rsidR="003E7ADF" w:rsidRPr="008D2684">
        <w:t>Sercon</w:t>
      </w:r>
      <w:proofErr w:type="spellEnd"/>
      <w:r w:rsidR="003E7ADF" w:rsidRPr="008D2684">
        <w:t xml:space="preserve"> Ltd., Cheshire, UK). The</w:t>
      </w:r>
      <w:r w:rsidR="00862747" w:rsidRPr="008D2684">
        <w:t xml:space="preserve"> standards for carbon and nitrogen stable isotope ratios were Vienna </w:t>
      </w:r>
      <w:proofErr w:type="spellStart"/>
      <w:r w:rsidR="00862747" w:rsidRPr="008D2684">
        <w:t>PeeDee</w:t>
      </w:r>
      <w:proofErr w:type="spellEnd"/>
      <w:r w:rsidR="00862747" w:rsidRPr="008D2684">
        <w:t xml:space="preserve"> </w:t>
      </w:r>
      <w:proofErr w:type="spellStart"/>
      <w:r w:rsidR="00862747" w:rsidRPr="008D2684">
        <w:t>Beleminte</w:t>
      </w:r>
      <w:proofErr w:type="spellEnd"/>
      <w:r w:rsidR="00862747" w:rsidRPr="008D2684">
        <w:rPr>
          <w:rFonts w:hint="eastAsia"/>
        </w:rPr>
        <w:t xml:space="preserve"> </w:t>
      </w:r>
      <w:r w:rsidR="00862747" w:rsidRPr="008D2684">
        <w:t>and atmospheric N</w:t>
      </w:r>
      <w:r w:rsidR="00862747" w:rsidRPr="008D2684">
        <w:rPr>
          <w:vertAlign w:val="subscript"/>
        </w:rPr>
        <w:t>2</w:t>
      </w:r>
      <w:r w:rsidR="00862747" w:rsidRPr="008D2684">
        <w:t>,</w:t>
      </w:r>
      <w:r w:rsidR="00312D75">
        <w:rPr>
          <w:rFonts w:hint="eastAsia"/>
        </w:rPr>
        <w:t xml:space="preserve"> </w:t>
      </w:r>
      <w:r w:rsidR="00862747" w:rsidRPr="008D2684">
        <w:t xml:space="preserve">respectively.  The results of our samples </w:t>
      </w:r>
      <w:r w:rsidR="003E7ADF" w:rsidRPr="008D2684">
        <w:t>were expressed in per mil (‰) relative to the</w:t>
      </w:r>
      <w:r w:rsidR="00862747" w:rsidRPr="008D2684">
        <w:t xml:space="preserve"> aforementioned</w:t>
      </w:r>
      <w:r w:rsidR="003E7ADF" w:rsidRPr="008D2684">
        <w:t xml:space="preserve"> international standards </w:t>
      </w:r>
      <w:r w:rsidR="00C460D3" w:rsidRPr="008D2684">
        <w:t>(</w:t>
      </w:r>
      <w:r w:rsidR="00862747" w:rsidRPr="008D2684">
        <w:t>δ</w:t>
      </w:r>
      <w:r w:rsidR="00862747" w:rsidRPr="008D2684">
        <w:rPr>
          <w:vertAlign w:val="superscript"/>
        </w:rPr>
        <w:t>13</w:t>
      </w:r>
      <w:r w:rsidR="00862747" w:rsidRPr="008D2684">
        <w:t>C and δ</w:t>
      </w:r>
      <w:r w:rsidR="00862747" w:rsidRPr="008D2684">
        <w:rPr>
          <w:vertAlign w:val="superscript"/>
        </w:rPr>
        <w:t>15</w:t>
      </w:r>
      <w:r w:rsidR="00862747" w:rsidRPr="008D2684">
        <w:t>N</w:t>
      </w:r>
      <w:r w:rsidR="00C460D3" w:rsidRPr="008D2684">
        <w:t>)</w:t>
      </w:r>
      <w:r w:rsidR="003E7ADF" w:rsidRPr="008D2684">
        <w:rPr>
          <w:rFonts w:hint="eastAsia"/>
        </w:rPr>
        <w:t>.</w:t>
      </w:r>
    </w:p>
    <w:p w:rsidR="00DB45AA" w:rsidRPr="001961A8" w:rsidRDefault="00DB45AA" w:rsidP="002A056D">
      <w:pPr>
        <w:pStyle w:val="ListParagraph"/>
        <w:ind w:left="0"/>
        <w:jc w:val="left"/>
        <w:rPr>
          <w:color w:val="FF0000"/>
        </w:rPr>
      </w:pPr>
    </w:p>
    <w:p w:rsidR="00E448E3" w:rsidRPr="00F27838" w:rsidRDefault="003E7ADF" w:rsidP="003E7ADF">
      <w:pPr>
        <w:jc w:val="center"/>
        <w:rPr>
          <w:i/>
        </w:rPr>
      </w:pPr>
      <w:r w:rsidRPr="00F27838">
        <w:rPr>
          <w:rFonts w:hint="eastAsia"/>
          <w:i/>
        </w:rPr>
        <w:t>A</w:t>
      </w:r>
      <w:r w:rsidR="00DB45AA" w:rsidRPr="00F27838">
        <w:rPr>
          <w:rFonts w:hint="eastAsia"/>
          <w:i/>
        </w:rPr>
        <w:t>rthropod t</w:t>
      </w:r>
      <w:r w:rsidR="00163BC0" w:rsidRPr="00F27838">
        <w:rPr>
          <w:rFonts w:hint="eastAsia"/>
          <w:i/>
        </w:rPr>
        <w:t>rophic guild assignment</w:t>
      </w:r>
    </w:p>
    <w:p w:rsidR="005B03F0" w:rsidRPr="008B33F5" w:rsidRDefault="00C92888" w:rsidP="005B03F0">
      <w:r w:rsidRPr="00155CC6">
        <w:rPr>
          <w:rFonts w:hint="eastAsia"/>
        </w:rPr>
        <w:tab/>
      </w:r>
      <w:r w:rsidR="00F66BBC" w:rsidRPr="00D41DCA">
        <w:t xml:space="preserve">A trophic guild represents a group </w:t>
      </w:r>
      <w:r w:rsidR="00263692" w:rsidRPr="00D41DCA">
        <w:t xml:space="preserve">of </w:t>
      </w:r>
      <w:r w:rsidR="00F66BBC" w:rsidRPr="00D41DCA">
        <w:t xml:space="preserve">species using similar </w:t>
      </w:r>
      <w:r w:rsidR="00263692" w:rsidRPr="00D41DCA">
        <w:t>re</w:t>
      </w:r>
      <w:r w:rsidR="00F66BBC" w:rsidRPr="00D41DCA">
        <w:t xml:space="preserve">sources and forms </w:t>
      </w:r>
      <w:r w:rsidR="00263692" w:rsidRPr="00D41DCA">
        <w:t xml:space="preserve">a </w:t>
      </w:r>
      <w:r w:rsidR="00F66BBC" w:rsidRPr="00D41DCA">
        <w:t xml:space="preserve">basic component of food webs (Root 1967, Hawkins and </w:t>
      </w:r>
      <w:proofErr w:type="spellStart"/>
      <w:r w:rsidR="00F66BBC" w:rsidRPr="00D41DCA">
        <w:t>Macmahon</w:t>
      </w:r>
      <w:proofErr w:type="spellEnd"/>
      <w:r w:rsidR="00F66BBC" w:rsidRPr="00D41DCA">
        <w:t xml:space="preserve"> 1989)</w:t>
      </w:r>
      <w:r w:rsidR="00AF2F62">
        <w:t>.</w:t>
      </w:r>
      <w:r w:rsidR="00F66BBC" w:rsidRPr="00D41DCA">
        <w:t xml:space="preserve"> The concept has</w:t>
      </w:r>
      <w:r w:rsidR="00263692" w:rsidRPr="00D41DCA">
        <w:t xml:space="preserve"> been proved to be practical in current ecology because it </w:t>
      </w:r>
      <w:r w:rsidR="00263692" w:rsidRPr="00C62712">
        <w:t>condens</w:t>
      </w:r>
      <w:r w:rsidR="00263692" w:rsidRPr="00C62712">
        <w:rPr>
          <w:rFonts w:hint="eastAsia"/>
        </w:rPr>
        <w:t>e</w:t>
      </w:r>
      <w:r w:rsidR="00263692" w:rsidRPr="00C62712">
        <w:t xml:space="preserve">s </w:t>
      </w:r>
      <w:r w:rsidR="00263692" w:rsidRPr="00C62712">
        <w:rPr>
          <w:rFonts w:hint="eastAsia"/>
        </w:rPr>
        <w:t xml:space="preserve">broad </w:t>
      </w:r>
      <w:r w:rsidR="00263692" w:rsidRPr="00C62712">
        <w:t>taxonomic information</w:t>
      </w:r>
      <w:r w:rsidR="00263692" w:rsidRPr="00C62712">
        <w:rPr>
          <w:rFonts w:hint="eastAsia"/>
        </w:rPr>
        <w:t xml:space="preserve"> into</w:t>
      </w:r>
      <w:r w:rsidR="00263692" w:rsidRPr="00C62712">
        <w:t xml:space="preserve"> distinct functional groups in communities</w:t>
      </w:r>
      <w:r w:rsidR="00C62712" w:rsidRPr="00C62712">
        <w:rPr>
          <w:rFonts w:hint="eastAsia"/>
        </w:rPr>
        <w:t xml:space="preserve"> </w:t>
      </w:r>
      <w:r w:rsidR="00674429" w:rsidRPr="00C62712">
        <w:fldChar w:fldCharType="begin"/>
      </w:r>
      <w:r w:rsidR="00C62712" w:rsidRPr="00C62712">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674429" w:rsidRPr="00C62712">
        <w:fldChar w:fldCharType="separate"/>
      </w:r>
      <w:r w:rsidR="00C62712" w:rsidRPr="00C62712">
        <w:rPr>
          <w:noProof/>
        </w:rPr>
        <w:t>(Blondel 2003)</w:t>
      </w:r>
      <w:r w:rsidR="00674429" w:rsidRPr="00C62712">
        <w:fldChar w:fldCharType="end"/>
      </w:r>
      <w:r w:rsidR="00263692" w:rsidRPr="00C62712">
        <w:t>.</w:t>
      </w:r>
      <w:r w:rsidR="003D0445" w:rsidRPr="00C62712">
        <w:t xml:space="preserve"> In this</w:t>
      </w:r>
      <w:r w:rsidR="003D0445" w:rsidRPr="00D41DCA">
        <w:t xml:space="preserve"> study, we </w:t>
      </w:r>
      <w:r w:rsidR="003D0445" w:rsidRPr="00D41DCA">
        <w:rPr>
          <w:rFonts w:hint="eastAsia"/>
        </w:rPr>
        <w:t xml:space="preserve">classified </w:t>
      </w:r>
      <w:r w:rsidR="00A70F07" w:rsidRPr="00D41DCA">
        <w:rPr>
          <w:rFonts w:hint="eastAsia"/>
        </w:rPr>
        <w:t>arthropod samples</w:t>
      </w:r>
      <w:r w:rsidR="00155CC6" w:rsidRPr="00D41DCA">
        <w:rPr>
          <w:rFonts w:hint="eastAsia"/>
        </w:rPr>
        <w:t xml:space="preserve"> into four trophic guilds based on their diet</w:t>
      </w:r>
      <w:r w:rsidR="005B03F0" w:rsidRPr="00D41DCA">
        <w:rPr>
          <w:rFonts w:hint="eastAsia"/>
        </w:rPr>
        <w:t>ary information and isotope signatures</w:t>
      </w:r>
      <w:r w:rsidR="00155CC6" w:rsidRPr="00D41DCA">
        <w:rPr>
          <w:rFonts w:hint="eastAsia"/>
        </w:rPr>
        <w:t xml:space="preserve"> </w:t>
      </w:r>
      <w:r w:rsidR="00674429">
        <w:fldChar w:fldCharType="begin"/>
      </w:r>
      <w:r w:rsidR="00854D2E">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74429">
        <w:fldChar w:fldCharType="separate"/>
      </w:r>
      <w:r w:rsidR="00854D2E">
        <w:rPr>
          <w:noProof/>
        </w:rPr>
        <w:t>(see Hsu et al. [2021] for more details)</w:t>
      </w:r>
      <w:r w:rsidR="00674429">
        <w:fldChar w:fldCharType="end"/>
      </w:r>
      <w:r w:rsidR="00155CC6" w:rsidRPr="00D41DCA">
        <w:rPr>
          <w:rFonts w:hint="eastAsia"/>
        </w:rPr>
        <w:t>: (</w:t>
      </w:r>
      <w:r w:rsidR="00155CC6" w:rsidRPr="008B33F5">
        <w:rPr>
          <w:rFonts w:hint="eastAsia"/>
        </w:rPr>
        <w:t xml:space="preserve">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005B03F0" w:rsidRPr="008B33F5">
        <w:t>“Rice herbivore</w:t>
      </w:r>
      <w:r w:rsidR="005B03F0" w:rsidRPr="008B33F5">
        <w:rPr>
          <w:rFonts w:hint="eastAsia"/>
        </w:rPr>
        <w:t>s</w:t>
      </w:r>
      <w:r w:rsidR="005B03F0" w:rsidRPr="008B33F5">
        <w:t>” consisted of major rice pests</w:t>
      </w:r>
      <w:r w:rsidR="005B03F0" w:rsidRPr="008B33F5">
        <w:rPr>
          <w:rFonts w:hint="eastAsia"/>
        </w:rPr>
        <w:t xml:space="preserve">, including planthoppers, leafhoppers, and stink bugs. (3) </w:t>
      </w:r>
      <w:r w:rsidR="005B03F0" w:rsidRPr="008B33F5">
        <w:t>“</w:t>
      </w:r>
      <w:r w:rsidR="005B03F0" w:rsidRPr="008B33F5">
        <w:rPr>
          <w:rFonts w:hint="eastAsia"/>
        </w:rPr>
        <w:t>T</w:t>
      </w:r>
      <w:r w:rsidR="005B03F0" w:rsidRPr="008B33F5">
        <w:t>ourist herbivore</w:t>
      </w:r>
      <w:r w:rsidR="005B03F0" w:rsidRPr="008B33F5">
        <w:rPr>
          <w:rFonts w:hint="eastAsia"/>
        </w:rPr>
        <w:t>s</w:t>
      </w:r>
      <w:r w:rsidR="005B03F0" w:rsidRPr="008B33F5">
        <w:t xml:space="preserve">” consisted of herbivorous species </w:t>
      </w:r>
      <w:r w:rsidR="005B03F0" w:rsidRPr="008B33F5">
        <w:lastRenderedPageBreak/>
        <w:t>with</w:t>
      </w:r>
      <w:r w:rsidR="005B03F0" w:rsidRPr="008B33F5">
        <w:rPr>
          <w:rFonts w:hint="eastAsia"/>
        </w:rPr>
        <w:t xml:space="preserve">out </w:t>
      </w:r>
      <w:r w:rsidR="005B03F0" w:rsidRPr="008B33F5">
        <w:t>direct trophic association with rice plants</w:t>
      </w:r>
      <w:r w:rsidR="005B03F0" w:rsidRPr="008B33F5">
        <w:rPr>
          <w:rFonts w:hint="eastAsia"/>
        </w:rPr>
        <w:t>, including grasshoppers and leaf beetles. (4)</w:t>
      </w:r>
      <w:r w:rsidR="005B03F0" w:rsidRPr="008B33F5">
        <w:t xml:space="preserve"> “</w:t>
      </w:r>
      <w:r w:rsidR="005B03F0" w:rsidRPr="008B33F5">
        <w:rPr>
          <w:rFonts w:hint="eastAsia"/>
        </w:rPr>
        <w:t>D</w:t>
      </w:r>
      <w:r w:rsidR="005B03F0" w:rsidRPr="008B33F5">
        <w:t>etritivore</w:t>
      </w:r>
      <w:r w:rsidR="005B03F0" w:rsidRPr="008B33F5">
        <w:rPr>
          <w:rFonts w:hint="eastAsia"/>
        </w:rPr>
        <w:t>s</w:t>
      </w:r>
      <w:r w:rsidR="005B03F0" w:rsidRPr="008B33F5">
        <w:t>” consisted of arthropod</w:t>
      </w:r>
      <w:r w:rsidR="005B03F0" w:rsidRPr="008B33F5">
        <w:rPr>
          <w:rFonts w:hint="eastAsia"/>
        </w:rPr>
        <w:t>s</w:t>
      </w:r>
      <w:r w:rsidR="005B03F0" w:rsidRPr="008B33F5">
        <w:t xml:space="preserve"> that feed on decaying organic material or plankton</w:t>
      </w:r>
      <w:r w:rsidR="005B03F0" w:rsidRPr="008B33F5">
        <w:rPr>
          <w:rFonts w:hint="eastAsia"/>
        </w:rPr>
        <w:t>, including various midge and fly species</w:t>
      </w:r>
      <w:r w:rsidR="005B03F0" w:rsidRPr="008B33F5">
        <w:t>.</w:t>
      </w:r>
      <w:r w:rsidR="005B03F0"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trophic guild</w:t>
      </w:r>
      <w:r w:rsidR="00A70F07" w:rsidRPr="00DE29FD">
        <w:rPr>
          <w:bCs/>
        </w:rPr>
        <w:t xml:space="preserve"> </w:t>
      </w:r>
      <w:r w:rsidR="00A70F07" w:rsidRPr="00DE29FD">
        <w:t xml:space="preserve">is </w:t>
      </w:r>
      <w:r w:rsidR="00A70F07" w:rsidRPr="00D41DCA">
        <w:t xml:space="preserve">provided in </w:t>
      </w:r>
      <w:r w:rsidR="007F3C18" w:rsidRPr="00D41DCA">
        <w:t>Appendix</w:t>
      </w:r>
      <w:r w:rsidR="00D41DCA" w:rsidRPr="00D41DCA">
        <w:rPr>
          <w:rFonts w:hint="eastAsia"/>
        </w:rPr>
        <w:t xml:space="preserve"> S1</w:t>
      </w:r>
      <w:r w:rsidR="00B30645">
        <w:rPr>
          <w:rFonts w:hint="eastAsia"/>
        </w:rPr>
        <w:t>:</w:t>
      </w:r>
      <w:r w:rsidR="007F3C18" w:rsidRPr="00D41DCA">
        <w:t xml:space="preserve"> Table S1</w:t>
      </w:r>
      <w:r w:rsidR="00A70F07" w:rsidRPr="00D41DCA">
        <w:t>.</w:t>
      </w:r>
      <w:r w:rsidR="00A70F07" w:rsidRPr="00D41DCA">
        <w:rPr>
          <w:rFonts w:hint="eastAsia"/>
        </w:rPr>
        <w:t xml:space="preserve"> </w:t>
      </w:r>
      <w:r w:rsidR="007C61EB" w:rsidRPr="00D41DCA">
        <w:t>This</w:t>
      </w:r>
      <w:r w:rsidR="005B03F0" w:rsidRPr="008B33F5">
        <w:t xml:space="preserve"> study focused on</w:t>
      </w:r>
      <w:r w:rsidR="005B03F0" w:rsidRPr="008B33F5">
        <w:rPr>
          <w:rFonts w:hint="eastAsia"/>
        </w:rPr>
        <w:t xml:space="preserve"> the trophic interactions between </w:t>
      </w:r>
      <w:r w:rsidR="005B03F0" w:rsidRPr="008B33F5">
        <w:t xml:space="preserve">generalist predators and their prey </w:t>
      </w:r>
      <w:r w:rsidR="005B03F0" w:rsidRPr="008B33F5">
        <w:rPr>
          <w:rFonts w:hint="eastAsia"/>
        </w:rPr>
        <w:t>sources</w:t>
      </w:r>
      <w:r w:rsidR="007C61EB">
        <w:t xml:space="preserve"> and therefore </w:t>
      </w:r>
      <w:r w:rsidR="005B03F0" w:rsidRPr="008B33F5">
        <w:t>did not consider other trophic guilds (e.g., parasitoids)</w:t>
      </w:r>
      <w:r w:rsidR="005B03F0" w:rsidRPr="008B33F5">
        <w:rPr>
          <w:rFonts w:hint="eastAsia"/>
        </w:rPr>
        <w:t xml:space="preserve"> in subsequent analyses</w:t>
      </w:r>
      <w:r w:rsidR="005B03F0" w:rsidRPr="008B33F5">
        <w:t>.</w:t>
      </w:r>
      <w:r w:rsidR="00A70F07" w:rsidRPr="008B33F5">
        <w:rPr>
          <w:rFonts w:hint="eastAsia"/>
        </w:rPr>
        <w:t xml:space="preserve"> </w:t>
      </w:r>
    </w:p>
    <w:p w:rsidR="006A7E7C" w:rsidRDefault="006A7E7C">
      <w:pPr>
        <w:rPr>
          <w:i/>
          <w:color w:val="FF0000"/>
        </w:rPr>
      </w:pPr>
    </w:p>
    <w:p w:rsidR="00D75A61" w:rsidRPr="00194A27" w:rsidRDefault="006A7E7C" w:rsidP="009C40A4">
      <w:pPr>
        <w:pStyle w:val="ListParagraph"/>
        <w:ind w:left="0"/>
        <w:jc w:val="center"/>
        <w:rPr>
          <w:i/>
        </w:rPr>
      </w:pPr>
      <w:r w:rsidRPr="00194A27">
        <w:rPr>
          <w:rFonts w:hint="eastAsia"/>
          <w:i/>
        </w:rPr>
        <w:t>Data analysis</w:t>
      </w:r>
    </w:p>
    <w:p w:rsidR="006A7E7C" w:rsidRPr="009027A8" w:rsidRDefault="00190C3D" w:rsidP="00A8217C">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proofErr w:type="spellStart"/>
      <w:r w:rsidR="00700621">
        <w:t>MixSIAR</w:t>
      </w:r>
      <w:proofErr w:type="spellEnd"/>
      <w:r w:rsidR="00700621">
        <w:t xml:space="preserve"> package</w:t>
      </w:r>
      <w:r w:rsidR="00700621">
        <w:rPr>
          <w:rFonts w:hint="eastAsia"/>
        </w:rPr>
        <w:t xml:space="preserve"> </w:t>
      </w:r>
      <w:r w:rsidR="00674429">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674429">
        <w:fldChar w:fldCharType="separate"/>
      </w:r>
      <w:r w:rsidR="00700621">
        <w:rPr>
          <w:noProof/>
        </w:rPr>
        <w:t>(Stock and Semmens 2017)</w:t>
      </w:r>
      <w:r w:rsidR="00674429">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and detritivore</w:t>
      </w:r>
      <w:r w:rsidR="00194A27" w:rsidRPr="00194A27">
        <w:rPr>
          <w:rFonts w:hint="eastAsia"/>
        </w:rPr>
        <w:t>s</w:t>
      </w:r>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B73B20">
        <w:t>In the mixing model, i</w:t>
      </w:r>
      <w:r w:rsidR="00E54BF3" w:rsidRPr="00700621">
        <w:t>ndividual farm</w:t>
      </w:r>
      <w:r w:rsidR="00E54BF3" w:rsidRPr="00700621">
        <w:rPr>
          <w:rFonts w:hint="eastAsia"/>
        </w:rPr>
        <w:t>-year</w:t>
      </w:r>
      <w:r w:rsidR="00014AF1">
        <w:t xml:space="preserve"> combination</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E1228D">
        <w:t xml:space="preserve"> </w:t>
      </w:r>
      <w:r w:rsidR="00E1228D">
        <w:rPr>
          <w:rFonts w:hint="eastAsia"/>
        </w:rPr>
        <w:t>(i</w:t>
      </w:r>
      <w:r w:rsidR="00E1228D">
        <w:t>n order to examine their effect on predators’ diet composition)</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9E49FB">
        <w:t xml:space="preserve"> due to th</w:t>
      </w:r>
      <w:r w:rsidR="00F16994">
        <w:t xml:space="preserve">eir high mobility across farms </w:t>
      </w:r>
      <w:r w:rsidR="00674429">
        <w:fldChar w:fldCharType="begin"/>
      </w:r>
      <w:r w:rsidR="000A7983">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674429">
        <w:fldChar w:fldCharType="separate"/>
      </w:r>
      <w:r w:rsidR="000A7983">
        <w:rPr>
          <w:noProof/>
        </w:rPr>
        <w:t>(Mazzi and Dorn 2012, Sun et al. 2015)</w:t>
      </w:r>
      <w:r w:rsidR="00674429">
        <w:fldChar w:fldCharType="end"/>
      </w:r>
      <w:r w:rsidR="00E54BF3" w:rsidRPr="00700621">
        <w:rPr>
          <w:rFonts w:hint="eastAsia"/>
        </w:rPr>
        <w:t>.</w:t>
      </w:r>
      <w:r w:rsidR="00700621">
        <w:rPr>
          <w:rFonts w:hint="eastAsia"/>
        </w:rPr>
        <w:t xml:space="preserve"> </w:t>
      </w:r>
      <w:r w:rsidR="00E1228D" w:rsidRPr="00700621">
        <w:rPr>
          <w:rFonts w:hint="eastAsia"/>
        </w:rPr>
        <w:t>Isotope data</w:t>
      </w:r>
      <w:r w:rsidR="00E1228D" w:rsidRPr="00700621">
        <w:t xml:space="preserve"> at the seedling stage</w:t>
      </w:r>
      <w:r w:rsidR="00E1228D" w:rsidRPr="00700621">
        <w:rPr>
          <w:rFonts w:hint="eastAsia"/>
        </w:rPr>
        <w:t xml:space="preserve"> for the three study years</w:t>
      </w:r>
      <w:r w:rsidR="00E1228D" w:rsidRPr="00700621">
        <w:t xml:space="preserve"> w</w:t>
      </w:r>
      <w:r w:rsidR="00E1228D" w:rsidRPr="00700621">
        <w:rPr>
          <w:rFonts w:hint="eastAsia"/>
        </w:rPr>
        <w:t>ere omitted from the analysis</w:t>
      </w:r>
      <w:r w:rsidR="00E1228D" w:rsidRPr="00700621">
        <w:t xml:space="preserve"> </w:t>
      </w:r>
      <w:r w:rsidR="00E1228D" w:rsidRPr="00700621">
        <w:rPr>
          <w:rFonts w:hint="eastAsia"/>
        </w:rPr>
        <w:t>due to in</w:t>
      </w:r>
      <w:r w:rsidR="00E1228D" w:rsidRPr="00700621">
        <w:t>sufficient</w:t>
      </w:r>
      <w:r w:rsidR="00E1228D" w:rsidRPr="00700621">
        <w:rPr>
          <w:rFonts w:hint="eastAsia"/>
        </w:rPr>
        <w:t xml:space="preserve"> sample sizes for model estimation</w:t>
      </w:r>
      <w:r w:rsidR="00E1228D" w:rsidRPr="00700621">
        <w:t>.</w:t>
      </w:r>
      <w:r w:rsidR="00E1228D" w:rsidRPr="00700621">
        <w:rPr>
          <w:rFonts w:hint="eastAsia"/>
        </w:rPr>
        <w:t xml:space="preserve"> </w:t>
      </w:r>
      <w:r w:rsidR="009C0404">
        <w:t>T</w:t>
      </w:r>
      <w:r w:rsidR="009C0404" w:rsidRPr="00700621">
        <w:rPr>
          <w:rFonts w:hint="eastAsia"/>
        </w:rPr>
        <w:t xml:space="preserve">o </w:t>
      </w:r>
      <w:r w:rsidR="009C0404" w:rsidRPr="00700621">
        <w:t>improve</w:t>
      </w:r>
      <w:r w:rsidR="009C0404">
        <w:t xml:space="preserve"> our</w:t>
      </w:r>
      <w:r w:rsidR="009C0404" w:rsidRPr="00700621">
        <w:t xml:space="preserve"> model estimates</w:t>
      </w:r>
      <w:r w:rsidR="009C0404">
        <w:t>, 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00674429"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674429" w:rsidRPr="00700621">
        <w:fldChar w:fldCharType="separate"/>
      </w:r>
      <w:r w:rsidR="00700621" w:rsidRPr="00700621">
        <w:rPr>
          <w:noProof/>
        </w:rPr>
        <w:t>(Phillips and Koch 2002, Stock and Semmens 2016)</w:t>
      </w:r>
      <w:r w:rsidR="00674429" w:rsidRPr="00700621">
        <w:fldChar w:fldCharType="end"/>
      </w:r>
      <w:r w:rsidRPr="00700621">
        <w:t>.</w:t>
      </w:r>
      <w:r w:rsidRPr="00700621">
        <w:rPr>
          <w:rFonts w:hint="eastAsia"/>
        </w:rPr>
        <w:t xml:space="preserve"> Trophic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w:t>
      </w:r>
      <w:r w:rsidRPr="00700621">
        <w:lastRenderedPageBreak/>
        <w:t>from the diet-dependent discrimination equation</w:t>
      </w:r>
      <w:r w:rsidR="00700621" w:rsidRPr="00700621">
        <w:t xml:space="preserve"> proposed by</w:t>
      </w:r>
      <w:r w:rsidR="00700621" w:rsidRPr="00700621">
        <w:rPr>
          <w:rFonts w:hint="eastAsia"/>
        </w:rPr>
        <w:t xml:space="preserve"> </w:t>
      </w:r>
      <w:r w:rsidR="00674429"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674429" w:rsidRPr="009027A8">
        <w:fldChar w:fldCharType="separate"/>
      </w:r>
      <w:r w:rsidR="00700621" w:rsidRPr="009027A8">
        <w:rPr>
          <w:noProof/>
        </w:rPr>
        <w:t>Caut et al. (2009)</w:t>
      </w:r>
      <w:r w:rsidR="00674429" w:rsidRPr="009027A8">
        <w:fldChar w:fldCharType="end"/>
      </w:r>
      <w:r w:rsidR="00700621" w:rsidRPr="009027A8">
        <w:rPr>
          <w:rFonts w:hint="eastAsia"/>
        </w:rPr>
        <w:t>.</w:t>
      </w:r>
      <w:r w:rsidR="009027A8" w:rsidRPr="009027A8">
        <w:rPr>
          <w:rFonts w:hint="eastAsia"/>
        </w:rPr>
        <w:t xml:space="preserve"> </w:t>
      </w:r>
      <w:r w:rsidR="005B6FB1">
        <w:t>We ran t</w:t>
      </w:r>
      <w:r w:rsidRPr="009027A8">
        <w:t>hree Markov Chain Monte Carlo (MCMC) chains,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non-informative Dirichlet prior.</w:t>
      </w:r>
      <w:r w:rsidRPr="009027A8">
        <w:rPr>
          <w:rFonts w:hint="eastAsia"/>
        </w:rPr>
        <w:t xml:space="preserve"> C</w:t>
      </w:r>
      <w:r w:rsidRPr="009027A8">
        <w:t>hain convergence</w:t>
      </w:r>
      <w:r w:rsidRPr="009027A8">
        <w:rPr>
          <w:rFonts w:hint="eastAsia"/>
        </w:rPr>
        <w:t xml:space="preserve"> was assessed via </w:t>
      </w:r>
      <w:r w:rsidRPr="009027A8">
        <w:t xml:space="preserve">Gelman-Rubin and </w:t>
      </w:r>
      <w:proofErr w:type="spellStart"/>
      <w:r w:rsidRPr="009027A8">
        <w:t>Geweke</w:t>
      </w:r>
      <w:proofErr w:type="spellEnd"/>
      <w:r w:rsidRPr="009027A8">
        <w:t xml:space="preserve"> </w:t>
      </w:r>
      <w:r w:rsidRPr="009027A8">
        <w:rPr>
          <w:rFonts w:hint="eastAsia"/>
        </w:rPr>
        <w:t xml:space="preserve">diagnostics. </w:t>
      </w:r>
      <w:r w:rsidRPr="009027A8">
        <w:t>Bayesian posterior mean estimates</w:t>
      </w:r>
      <w:r w:rsidR="005B6FB1">
        <w:t xml:space="preserve"> of diet compositions (for each farm-year-stage combination)</w:t>
      </w:r>
      <w:r w:rsidRPr="009027A8">
        <w:t xml:space="preserve"> were</w:t>
      </w:r>
      <w:r w:rsidR="00CC4B85">
        <w:t xml:space="preserve"> extracted for further analysis</w:t>
      </w:r>
      <w:r w:rsidR="00CC4B85">
        <w:rPr>
          <w:rFonts w:hint="eastAsia"/>
        </w:rPr>
        <w:t>.</w:t>
      </w:r>
    </w:p>
    <w:p w:rsidR="00A70F07" w:rsidRPr="00BC1B86" w:rsidRDefault="00795C02" w:rsidP="00A70F07">
      <w:r>
        <w:rPr>
          <w:rFonts w:hint="eastAsia"/>
        </w:rPr>
        <w:tab/>
      </w:r>
      <w:r w:rsidR="00CC4B85" w:rsidRPr="00CC4B85">
        <w:rPr>
          <w:rFonts w:hint="eastAsia"/>
        </w:rPr>
        <w:t>To examine how</w:t>
      </w:r>
      <w:r w:rsidR="00190C3D" w:rsidRPr="00CC4B85">
        <w:t xml:space="preserve"> </w:t>
      </w:r>
      <w:r w:rsidR="00146DAD" w:rsidRPr="003951AB">
        <w:rPr>
          <w:rFonts w:hint="eastAsia"/>
        </w:rPr>
        <w:t>local</w:t>
      </w:r>
      <w:r w:rsidR="00146DAD">
        <w:t xml:space="preserve"> abiotic and biotic</w:t>
      </w:r>
      <w:r w:rsidR="00146DAD" w:rsidRPr="003951AB">
        <w:rPr>
          <w:rFonts w:hint="eastAsia"/>
        </w:rPr>
        <w:t xml:space="preserve"> factors (</w:t>
      </w:r>
      <w:r w:rsidR="00146DAD">
        <w:t xml:space="preserve">e.g., </w:t>
      </w:r>
      <w:r w:rsidR="00146DAD" w:rsidRPr="003951AB">
        <w:rPr>
          <w:rFonts w:hint="eastAsia"/>
        </w:rPr>
        <w:t xml:space="preserve">farm type, crop stage, percent forest cover, and the relative </w:t>
      </w:r>
      <w:r w:rsidR="00146DAD" w:rsidRPr="0023008D">
        <w:rPr>
          <w:rFonts w:hint="eastAsia"/>
        </w:rPr>
        <w:t>abundance of pests in the field)</w:t>
      </w:r>
      <w:r w:rsidR="00CC4B85" w:rsidRPr="00CC4B85">
        <w:rPr>
          <w:rFonts w:hint="eastAsia"/>
        </w:rPr>
        <w:t xml:space="preserve"> may </w:t>
      </w:r>
      <w:r w:rsidR="00CC4B85" w:rsidRPr="00CC4B85">
        <w:t>affect</w:t>
      </w:r>
      <w:r w:rsidR="00CC4B85" w:rsidRPr="00CC4B85">
        <w:rPr>
          <w:rFonts w:hint="eastAsia"/>
        </w:rPr>
        <w:t xml:space="preserve"> the pest consumption by predators, we </w:t>
      </w:r>
      <w:r w:rsidR="00CC4B85">
        <w:rPr>
          <w:rFonts w:hint="eastAsia"/>
        </w:rPr>
        <w:t xml:space="preserve">first </w:t>
      </w:r>
      <w:r w:rsidR="00CC4B85" w:rsidRPr="00CC4B85">
        <w:t>fit beta regression model</w:t>
      </w:r>
      <w:r w:rsidR="00CC4B85" w:rsidRPr="00CC4B85">
        <w:rPr>
          <w:rFonts w:hint="eastAsia"/>
        </w:rPr>
        <w:t>s</w:t>
      </w:r>
      <w:r w:rsidR="00CC4B85" w:rsidRPr="00CC4B85">
        <w:t xml:space="preserve"> with </w:t>
      </w:r>
      <w:r w:rsidR="00CC4B85" w:rsidRPr="00CC4B85">
        <w:rPr>
          <w:rFonts w:hint="eastAsia"/>
        </w:rPr>
        <w:t xml:space="preserve">year, </w:t>
      </w:r>
      <w:r w:rsidR="00CC4B85" w:rsidRPr="00CC4B85">
        <w:t>farm type, crop stage,</w:t>
      </w:r>
      <w:r w:rsidR="00CC4B85" w:rsidRPr="00CC4B85">
        <w:rPr>
          <w:rFonts w:hint="eastAsia"/>
        </w:rPr>
        <w:t xml:space="preserve"> p</w:t>
      </w:r>
      <w:r w:rsidR="00CC4B85" w:rsidRPr="00CC4B85">
        <w:t>ercent forest cover</w:t>
      </w:r>
      <w:r w:rsidR="00CC4B85" w:rsidRPr="00CC4B85">
        <w:rPr>
          <w:rFonts w:hint="eastAsia"/>
        </w:rPr>
        <w:t>, and</w:t>
      </w:r>
      <w:r w:rsidR="00CC4B85" w:rsidRPr="00CC4B85">
        <w:t xml:space="preserve"> the relative abundance of rice herbivores as fixed effects</w:t>
      </w:r>
      <w:r w:rsidR="00A8217C">
        <w:rPr>
          <w:rFonts w:hint="eastAsia"/>
        </w:rPr>
        <w:t xml:space="preserve"> without interactions </w:t>
      </w:r>
      <w:r w:rsidR="00CC4B85" w:rsidRPr="00CC4B85">
        <w:rPr>
          <w:rFonts w:hint="eastAsia"/>
        </w:rPr>
        <w:t>and the proportion of rice herbivores consumed in predators</w:t>
      </w:r>
      <w:r w:rsidR="00CC4B85" w:rsidRPr="00CC4B85">
        <w:t>’</w:t>
      </w:r>
      <w:r w:rsidR="00CC4B85" w:rsidRPr="00CC4B85">
        <w:rPr>
          <w:rFonts w:hint="eastAsia"/>
        </w:rPr>
        <w:t xml:space="preserve"> diet </w:t>
      </w:r>
      <w:r w:rsidR="00CC4B85" w:rsidRPr="00CC4B85">
        <w:t>as the response</w:t>
      </w:r>
      <w:r w:rsidR="009A5621">
        <w:t xml:space="preserve"> variable</w:t>
      </w:r>
      <w:r w:rsidR="00CC4B85" w:rsidRPr="00CC4B85">
        <w:t xml:space="preserve"> using the </w:t>
      </w:r>
      <w:r w:rsidR="00CC4B85" w:rsidRPr="00CC4B85">
        <w:rPr>
          <w:rFonts w:hint="eastAsia"/>
        </w:rPr>
        <w:t xml:space="preserve">R </w:t>
      </w:r>
      <w:proofErr w:type="spellStart"/>
      <w:r w:rsidR="00CC4B85">
        <w:t>betareg</w:t>
      </w:r>
      <w:proofErr w:type="spellEnd"/>
      <w:r w:rsidR="00CC4B85">
        <w:t xml:space="preserve"> package </w:t>
      </w:r>
      <w:r w:rsidR="00674429">
        <w:fldChar w:fldCharType="begin"/>
      </w:r>
      <w:r w:rsidR="00CC4B85">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674429">
        <w:fldChar w:fldCharType="separate"/>
      </w:r>
      <w:r w:rsidR="00CC4B85">
        <w:rPr>
          <w:noProof/>
        </w:rPr>
        <w:t>(Zeileis et al. 2016)</w:t>
      </w:r>
      <w:r w:rsidR="00674429">
        <w:fldChar w:fldCharType="end"/>
      </w:r>
      <w:r w:rsidR="00CC4B85" w:rsidRPr="00CC4B85">
        <w:t>.</w:t>
      </w:r>
      <w:r w:rsidR="00CC4B85">
        <w:rPr>
          <w:rFonts w:hint="eastAsia"/>
        </w:rPr>
        <w:t xml:space="preserve"> </w:t>
      </w:r>
      <w:r w:rsidR="00A8217C">
        <w:rPr>
          <w:rFonts w:hint="eastAsia"/>
        </w:rPr>
        <w:t xml:space="preserve">We then refit the first model by adding the interaction terms among all the significant factors </w:t>
      </w:r>
      <w:r w:rsidR="00AB307C">
        <w:t>to create</w:t>
      </w:r>
      <w:r w:rsidR="00A8217C">
        <w:rPr>
          <w:rFonts w:hint="eastAsia"/>
        </w:rPr>
        <w:t xml:space="preserve">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AB307C">
        <w:t>,</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w:t>
      </w:r>
      <w:proofErr w:type="spellStart"/>
      <w:r w:rsidR="00190C3D" w:rsidRPr="00FA796C">
        <w:t>Anova</w:t>
      </w:r>
      <w:proofErr w:type="spellEnd"/>
      <w:r w:rsidR="00190C3D" w:rsidRPr="00FA796C">
        <w:t>” function in the</w:t>
      </w:r>
      <w:r w:rsidR="00190C3D" w:rsidRPr="00FA796C">
        <w:rPr>
          <w:rFonts w:hint="eastAsia"/>
        </w:rPr>
        <w:t xml:space="preserve"> R</w:t>
      </w:r>
      <w:r w:rsidR="00CC4B85" w:rsidRPr="00FA796C">
        <w:t xml:space="preserve"> car package </w:t>
      </w:r>
      <w:r w:rsidR="00674429" w:rsidRPr="00FA796C">
        <w:fldChar w:fldCharType="begin"/>
      </w:r>
      <w:r w:rsidR="00CC4B85"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674429" w:rsidRPr="00FA796C">
        <w:fldChar w:fldCharType="separate"/>
      </w:r>
      <w:r w:rsidR="00CC4B85" w:rsidRPr="00FA796C">
        <w:rPr>
          <w:noProof/>
        </w:rPr>
        <w:t>(Fox and Weisberg 2018)</w:t>
      </w:r>
      <w:r w:rsidR="00674429" w:rsidRPr="00FA796C">
        <w:fldChar w:fldCharType="end"/>
      </w:r>
      <w:r w:rsidR="00190C3D" w:rsidRPr="00FA796C">
        <w:t>.</w:t>
      </w:r>
      <w:r w:rsidR="00FA796C" w:rsidRPr="00FA796C">
        <w:rPr>
          <w:rFonts w:hint="eastAsia"/>
        </w:rPr>
        <w:t xml:space="preserve"> </w:t>
      </w:r>
      <w:r w:rsidR="00190C3D" w:rsidRPr="00FA796C">
        <w:t>Tukey’s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w:t>
      </w:r>
      <w:proofErr w:type="spellStart"/>
      <w:r w:rsidR="00190C3D" w:rsidRPr="00BC1B86">
        <w:t>cld</w:t>
      </w:r>
      <w:proofErr w:type="spellEnd"/>
      <w:r w:rsidR="00190C3D" w:rsidRPr="00BC1B86">
        <w:t>” function in the</w:t>
      </w:r>
      <w:r w:rsidR="00190C3D" w:rsidRPr="00BC1B86">
        <w:rPr>
          <w:rFonts w:hint="eastAsia"/>
        </w:rPr>
        <w:t xml:space="preserve"> R</w:t>
      </w:r>
      <w:r w:rsidR="00FA796C" w:rsidRPr="00BC1B86">
        <w:t xml:space="preserve"> </w:t>
      </w:r>
      <w:proofErr w:type="spellStart"/>
      <w:r w:rsidR="00FA796C" w:rsidRPr="00BC1B86">
        <w:t>emmeans</w:t>
      </w:r>
      <w:proofErr w:type="spellEnd"/>
      <w:r w:rsidR="00FA796C" w:rsidRPr="00BC1B86">
        <w:t xml:space="preserve"> package </w:t>
      </w:r>
      <w:r w:rsidR="00674429"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674429" w:rsidRPr="00BC1B86">
        <w:fldChar w:fldCharType="separate"/>
      </w:r>
      <w:r w:rsidR="00FA796C" w:rsidRPr="00BC1B86">
        <w:rPr>
          <w:noProof/>
        </w:rPr>
        <w:t>(Lenth and Lenth 2018)</w:t>
      </w:r>
      <w:r w:rsidR="00674429" w:rsidRPr="00BC1B86">
        <w:fldChar w:fldCharType="end"/>
      </w:r>
      <w:r w:rsidR="00190C3D" w:rsidRPr="00BC1B86">
        <w:t>.</w:t>
      </w:r>
      <w:r w:rsidR="00190C3D" w:rsidRPr="00BC1B86">
        <w:rPr>
          <w:rFonts w:hint="eastAsia"/>
        </w:rPr>
        <w:t xml:space="preserve"> </w:t>
      </w:r>
      <w:r w:rsidR="00DA1314">
        <w:t>Note that t</w:t>
      </w:r>
      <w:r w:rsidR="00DA1314">
        <w:rPr>
          <w:rFonts w:hint="eastAsia"/>
        </w:rPr>
        <w:t xml:space="preserve">he </w:t>
      </w:r>
      <w:r w:rsidR="00DA1314" w:rsidRPr="00C5025E">
        <w:rPr>
          <w:rFonts w:hint="eastAsia"/>
        </w:rPr>
        <w:t>percent forest cover</w:t>
      </w:r>
      <w:r w:rsidR="00DA1314">
        <w:rPr>
          <w:rFonts w:hint="eastAsia"/>
        </w:rPr>
        <w:t xml:space="preserve"> around each study farm was estimated from </w:t>
      </w:r>
      <w:r w:rsidR="00DA1314">
        <w:t>Google Earth</w:t>
      </w:r>
      <w:r w:rsidR="00DA1314" w:rsidRPr="00830253">
        <w:t xml:space="preserve"> images</w:t>
      </w:r>
      <w:r w:rsidR="00DA1314">
        <w:rPr>
          <w:rFonts w:hint="eastAsia"/>
        </w:rPr>
        <w:t xml:space="preserve"> by manually delimiting the forested areas </w:t>
      </w:r>
      <w:r w:rsidR="00DA1314" w:rsidRPr="00C5025E">
        <w:t>within</w:t>
      </w:r>
      <w:r w:rsidR="00DA1314" w:rsidRPr="00C5025E">
        <w:rPr>
          <w:rFonts w:hint="eastAsia"/>
        </w:rPr>
        <w:t xml:space="preserve"> a 1-km radius</w:t>
      </w:r>
      <w:r w:rsidR="00DA1314">
        <w:t xml:space="preserve"> circular</w:t>
      </w:r>
      <w:r w:rsidR="00DA1314" w:rsidRPr="00C5025E">
        <w:rPr>
          <w:rFonts w:hint="eastAsia"/>
        </w:rPr>
        <w:t xml:space="preserve"> buffer</w:t>
      </w:r>
      <w:r w:rsidR="00DA1314">
        <w:rPr>
          <w:rFonts w:hint="eastAsia"/>
        </w:rPr>
        <w:t xml:space="preserve"> </w:t>
      </w:r>
      <w:r w:rsidR="00DA1314" w:rsidRPr="00C5025E">
        <w:rPr>
          <w:rFonts w:hint="eastAsia"/>
        </w:rPr>
        <w:t>surrounding</w:t>
      </w:r>
      <w:r w:rsidR="00DA1314">
        <w:rPr>
          <w:rFonts w:hint="eastAsia"/>
        </w:rPr>
        <w:t xml:space="preserve"> the farm and computing the fraction of these areas in the buffer zone.</w:t>
      </w:r>
      <w:r w:rsidR="00DA1314">
        <w:t xml:space="preserve"> </w:t>
      </w:r>
      <w:r w:rsidR="00D42177" w:rsidRPr="00BC1B86">
        <w:rPr>
          <w:rFonts w:hint="eastAsia"/>
        </w:rPr>
        <w:t>Because s</w:t>
      </w:r>
      <w:r w:rsidR="00A70F07" w:rsidRPr="00BC1B86">
        <w:rPr>
          <w:rFonts w:hint="eastAsia"/>
        </w:rPr>
        <w:t>piders and ladybeetles were the most abundant</w:t>
      </w:r>
      <w:r w:rsidR="00D42177" w:rsidRPr="00BC1B86">
        <w:rPr>
          <w:rFonts w:hint="eastAsia"/>
        </w:rPr>
        <w:t xml:space="preserve"> generalist predator</w:t>
      </w:r>
      <w:r w:rsidR="00A70F07" w:rsidRPr="00BC1B86">
        <w:rPr>
          <w:rFonts w:hint="eastAsia"/>
        </w:rPr>
        <w:t xml:space="preserve"> groups in our </w:t>
      </w:r>
      <w:r w:rsidR="00DA1314">
        <w:t>agro-eco</w:t>
      </w:r>
      <w:r w:rsidR="00A70F07" w:rsidRPr="00BC1B86">
        <w:rPr>
          <w:rFonts w:hint="eastAsia"/>
        </w:rPr>
        <w:t xml:space="preserve">system and </w:t>
      </w:r>
      <w:r w:rsidR="00D42177" w:rsidRPr="00BC1B86">
        <w:rPr>
          <w:rFonts w:hint="eastAsia"/>
        </w:rPr>
        <w:t>exhibit</w:t>
      </w:r>
      <w:r w:rsidR="00DA1314">
        <w:t>ed</w:t>
      </w:r>
      <w:r w:rsidR="00D42177" w:rsidRPr="00BC1B86">
        <w:rPr>
          <w:rFonts w:hint="eastAsia"/>
        </w:rPr>
        <w:t xml:space="preserve"> </w:t>
      </w:r>
      <w:r w:rsidR="00D42177" w:rsidRPr="00BC1B86">
        <w:rPr>
          <w:rFonts w:hint="eastAsia"/>
        </w:rPr>
        <w:lastRenderedPageBreak/>
        <w:t>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674429" w:rsidRPr="00BC1B86">
        <w:fldChar w:fldCharType="begin"/>
      </w:r>
      <w:r w:rsidR="000A7983">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674429" w:rsidRPr="00BC1B86">
        <w:fldChar w:fldCharType="separate"/>
      </w:r>
      <w:r w:rsidR="000A7983">
        <w:rPr>
          <w:noProof/>
        </w:rPr>
        <w:t>(R Core Team 2021)</w:t>
      </w:r>
      <w:r w:rsidR="00674429" w:rsidRPr="00BC1B86">
        <w:fldChar w:fldCharType="end"/>
      </w:r>
      <w:r w:rsidR="00BC1B86" w:rsidRPr="00BC1B86">
        <w:rPr>
          <w:rFonts w:hint="eastAsia"/>
        </w:rPr>
        <w:t>.</w:t>
      </w:r>
    </w:p>
    <w:p w:rsidR="00106D29" w:rsidRDefault="00106D29">
      <w:pPr>
        <w:rPr>
          <w:b/>
        </w:rPr>
      </w:pPr>
    </w:p>
    <w:p w:rsidR="00D75A61" w:rsidRDefault="00D42777" w:rsidP="004433AA">
      <w:pPr>
        <w:rPr>
          <w:b/>
        </w:rPr>
      </w:pPr>
      <w:r w:rsidRPr="000B5778">
        <w:rPr>
          <w:rFonts w:hint="eastAsia"/>
          <w:b/>
        </w:rPr>
        <w:t>Results</w:t>
      </w:r>
    </w:p>
    <w:p w:rsidR="00D75A61" w:rsidRDefault="00D034EF" w:rsidP="001253D8">
      <w:pPr>
        <w:jc w:val="center"/>
        <w:rPr>
          <w:i/>
        </w:rPr>
      </w:pPr>
      <w:r w:rsidRPr="00D034EF">
        <w:rPr>
          <w:rFonts w:hint="eastAsia"/>
          <w:i/>
        </w:rPr>
        <w:t>Diet compositions of predators in rice farms</w:t>
      </w:r>
    </w:p>
    <w:p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w:t>
      </w:r>
      <w:proofErr w:type="spellStart"/>
      <w:r w:rsidR="00C12421">
        <w:rPr>
          <w:rFonts w:hint="eastAsia"/>
        </w:rPr>
        <w:t>tillering</w:t>
      </w:r>
      <w:proofErr w:type="spellEnd"/>
      <w:r w:rsidR="00C12421">
        <w:rPr>
          <w:rFonts w:hint="eastAsia"/>
        </w:rPr>
        <w:t xml:space="preserve">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detritivores</w:t>
      </w:r>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detritivores</w:t>
      </w:r>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proofErr w:type="spellStart"/>
      <w:r w:rsidR="00956D19" w:rsidRPr="009905DD">
        <w:rPr>
          <w:rFonts w:hint="eastAsia"/>
        </w:rPr>
        <w:t>tillering</w:t>
      </w:r>
      <w:proofErr w:type="spellEnd"/>
      <w:r w:rsidR="00956D19" w:rsidRPr="009905DD">
        <w:rPr>
          <w:rFonts w:hint="eastAsia"/>
        </w:rPr>
        <w:t xml:space="preserve">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r w:rsidR="00BE7B2C">
        <w:rPr>
          <w:rFonts w:hint="eastAsia"/>
        </w:rPr>
        <w:t xml:space="preserve">detritivores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9B6B74">
        <w:t xml:space="preserve"> (Fig. 1b, 1c)</w:t>
      </w:r>
      <w:r w:rsidR="0042052D">
        <w:rPr>
          <w:rFonts w:hint="eastAsia"/>
        </w:rPr>
        <w:t>.</w:t>
      </w:r>
    </w:p>
    <w:p w:rsidR="00D75A61" w:rsidRDefault="00D75A61" w:rsidP="004433AA">
      <w:pPr>
        <w:rPr>
          <w:color w:val="FF0000"/>
        </w:rPr>
      </w:pPr>
    </w:p>
    <w:p w:rsidR="00D75A61" w:rsidRDefault="00BF17B7" w:rsidP="00B15CD5">
      <w:pPr>
        <w:jc w:val="center"/>
        <w:rPr>
          <w:i/>
        </w:rPr>
      </w:pPr>
      <w:r>
        <w:rPr>
          <w:rFonts w:hint="eastAsia"/>
          <w:i/>
        </w:rPr>
        <w:t>P</w:t>
      </w:r>
      <w:r w:rsidR="00463564" w:rsidRPr="00463564">
        <w:rPr>
          <w:rFonts w:hint="eastAsia"/>
          <w:i/>
        </w:rPr>
        <w:t>atterns of rice herbivore consumption by predators</w:t>
      </w:r>
    </w:p>
    <w:p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patterns of rice 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w:t>
      </w:r>
      <w:proofErr w:type="spellStart"/>
      <w:r w:rsidR="004F10D2" w:rsidRPr="00934F5F">
        <w:t>tillering</w:t>
      </w:r>
      <w:proofErr w:type="spellEnd"/>
      <w:r w:rsidR="004F10D2" w:rsidRPr="00934F5F">
        <w:t>)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E94776">
        <w:t xml:space="preserve"> in</w:t>
      </w:r>
      <w:r w:rsidR="004F10D2" w:rsidRPr="00934F5F">
        <w:t xml:space="preserve">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D75A61" w:rsidRDefault="00D75A61" w:rsidP="004433AA"/>
    <w:p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 xml:space="preserve">predators in conventional farms consumed higher </w:t>
      </w:r>
      <w:r w:rsidRPr="00934F5F">
        <w:rPr>
          <w:rFonts w:hint="eastAsia"/>
        </w:rPr>
        <w:lastRenderedPageBreak/>
        <w:t>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Tukey</w:t>
      </w:r>
      <w:r w:rsidR="00B45D7D" w:rsidRPr="00934F5F">
        <w:t>’</w:t>
      </w:r>
      <w:r w:rsidR="00B45D7D" w:rsidRPr="00934F5F">
        <w:rPr>
          <w:rFonts w:hint="eastAsia"/>
        </w:rPr>
        <w:t>s</w:t>
      </w:r>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D75A61" w:rsidRDefault="00EC568E" w:rsidP="004433AA">
      <w:r w:rsidRPr="00C5025E">
        <w:rPr>
          <w:rFonts w:hint="eastAsia"/>
        </w:rPr>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proofErr w:type="spellStart"/>
      <w:r w:rsidR="007B5D8A" w:rsidRPr="00C5025E">
        <w:rPr>
          <w:rFonts w:hint="eastAsia"/>
        </w:rPr>
        <w:t>tillering</w:t>
      </w:r>
      <w:proofErr w:type="spellEnd"/>
      <w:r w:rsidR="007B5D8A" w:rsidRPr="00C5025E">
        <w:rPr>
          <w:rFonts w:hint="eastAsia"/>
        </w:rPr>
        <w:t xml:space="preserve"> stage </w:t>
      </w:r>
      <w:r w:rsidR="008D05F1" w:rsidRPr="00C5025E">
        <w:rPr>
          <w:rFonts w:hint="eastAsia"/>
        </w:rPr>
        <w:t>(Tukey</w:t>
      </w:r>
      <w:r w:rsidR="008D05F1" w:rsidRPr="00C5025E">
        <w:t>’</w:t>
      </w:r>
      <w:r w:rsidR="008D05F1" w:rsidRPr="00C5025E">
        <w:rPr>
          <w:rFonts w:hint="eastAsia"/>
        </w:rPr>
        <w:t xml:space="preserve">s post-hoc test, </w:t>
      </w:r>
      <w:r w:rsidR="008D05F1" w:rsidRPr="00C5025E">
        <w:rPr>
          <w:rFonts w:hint="eastAsia"/>
          <w:i/>
        </w:rPr>
        <w:t>P</w:t>
      </w:r>
      <w:r w:rsidR="008D05F1" w:rsidRPr="00C5025E">
        <w:rPr>
          <w:rFonts w:hint="eastAsia"/>
        </w:rPr>
        <w:t xml:space="preserve"> &lt; 0.05; Table 3).</w:t>
      </w:r>
    </w:p>
    <w:p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674429"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674429" w:rsidRPr="002A5540">
        <w:fldChar w:fldCharType="separate"/>
      </w:r>
      <w:r w:rsidR="00B305E4" w:rsidRPr="002A5540">
        <w:rPr>
          <w:noProof/>
        </w:rPr>
        <w:t>(Rusch et al. 2016)</w:t>
      </w:r>
      <w:r w:rsidR="00674429"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674429"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674429" w:rsidRPr="002A5540">
        <w:fldChar w:fldCharType="separate"/>
      </w:r>
      <w:r w:rsidR="00B305E4" w:rsidRPr="002A5540">
        <w:rPr>
          <w:noProof/>
        </w:rPr>
        <w:t>Karp et al. (2018)</w:t>
      </w:r>
      <w:r w:rsidR="00674429"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6754DF" w:rsidRPr="00810104">
        <w:t>Furthermore, the proportion of rice herbivores consumed was not associated with the relative abundance of rice herbivores in the field</w:t>
      </w:r>
      <w:r w:rsidR="00AE2109" w:rsidRPr="00C5025E">
        <w:rPr>
          <w:rFonts w:hint="eastAsia"/>
        </w:rPr>
        <w:t xml:space="preserve">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D75A61" w:rsidRDefault="00C925E3" w:rsidP="004433AA">
      <w:pPr>
        <w:rPr>
          <w:color w:val="FF0000"/>
        </w:rPr>
      </w:pPr>
      <w:r>
        <w:rPr>
          <w:color w:val="FF0000"/>
        </w:rPr>
        <w:br w:type="page"/>
      </w:r>
    </w:p>
    <w:p w:rsidR="00D75A61" w:rsidRPr="00DA624C" w:rsidRDefault="002D6718" w:rsidP="00192B6D">
      <w:pPr>
        <w:jc w:val="center"/>
      </w:pPr>
      <w:r w:rsidRPr="00DA624C">
        <w:rPr>
          <w:noProof/>
        </w:rPr>
        <w:lastRenderedPageBreak/>
        <w:drawing>
          <wp:inline distT="0" distB="0" distL="0" distR="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D75A61" w:rsidRDefault="00C71213" w:rsidP="004433AA">
      <w:pPr>
        <w:rPr>
          <w:sz w:val="24"/>
        </w:rPr>
      </w:pPr>
      <w:r w:rsidRPr="00DA624C">
        <w:rPr>
          <w:rFonts w:hint="eastAsia"/>
          <w:sz w:val="24"/>
        </w:rPr>
        <w:t>Figure 1. The proportions</w:t>
      </w:r>
      <w:r w:rsidR="002D6718" w:rsidRPr="00DA624C">
        <w:rPr>
          <w:rFonts w:hint="eastAsia"/>
          <w:sz w:val="24"/>
        </w:rPr>
        <w:t xml:space="preserve"> (mean </w:t>
      </w:r>
      <w:r w:rsidR="002D6718" w:rsidRPr="00DA624C">
        <w:rPr>
          <w:sz w:val="24"/>
        </w:rPr>
        <w:t>±</w:t>
      </w:r>
      <w:r w:rsidR="002D6718" w:rsidRPr="00DA624C">
        <w:rPr>
          <w:rFonts w:hint="eastAsia"/>
          <w:sz w:val="24"/>
        </w:rPr>
        <w:t xml:space="preserve"> SE)</w:t>
      </w:r>
      <w:r w:rsidRPr="00DA624C">
        <w:rPr>
          <w:rFonts w:hint="eastAsia"/>
          <w:sz w:val="24"/>
        </w:rPr>
        <w:t xml:space="preserve"> of prey sources (rice herbivores, tourist herbivores, detritivores) </w:t>
      </w:r>
      <w:r w:rsidR="002B374B" w:rsidRPr="00DA624C">
        <w:rPr>
          <w:rFonts w:hint="eastAsia"/>
          <w:sz w:val="24"/>
        </w:rPr>
        <w:t xml:space="preserve">consumed </w:t>
      </w:r>
      <w:r w:rsidRPr="00DA624C">
        <w:rPr>
          <w:rFonts w:hint="eastAsia"/>
          <w:sz w:val="24"/>
        </w:rPr>
        <w:t>in predators</w:t>
      </w:r>
      <w:r w:rsidRPr="00DA624C">
        <w:rPr>
          <w:sz w:val="24"/>
        </w:rPr>
        <w:t>’</w:t>
      </w:r>
      <w:r w:rsidRPr="00DA624C">
        <w:rPr>
          <w:rFonts w:hint="eastAsia"/>
          <w:sz w:val="24"/>
        </w:rPr>
        <w:t xml:space="preserve"> diet in organic and conventional rice farms</w:t>
      </w:r>
      <w:r w:rsidR="00F02383" w:rsidRPr="00DA624C">
        <w:rPr>
          <w:rFonts w:hint="eastAsia"/>
          <w:sz w:val="24"/>
        </w:rPr>
        <w:t xml:space="preserve"> over crop stage</w:t>
      </w:r>
      <w:r w:rsidR="005B0D0A" w:rsidRPr="00DA624C">
        <w:rPr>
          <w:rFonts w:hint="eastAsia"/>
          <w:sz w:val="24"/>
        </w:rPr>
        <w:t>s</w:t>
      </w:r>
      <w:r w:rsidRPr="00DA624C">
        <w:rPr>
          <w:rFonts w:hint="eastAsia"/>
          <w:sz w:val="24"/>
        </w:rPr>
        <w:t xml:space="preserve">. (a) All predators as a whole </w:t>
      </w:r>
      <w:r w:rsidR="00E92808" w:rsidRPr="00DA624C">
        <w:rPr>
          <w:rFonts w:hint="eastAsia"/>
          <w:sz w:val="24"/>
        </w:rPr>
        <w:t xml:space="preserve">feeding </w:t>
      </w:r>
      <w:r w:rsidRPr="00DA624C">
        <w:rPr>
          <w:rFonts w:hint="eastAsia"/>
          <w:sz w:val="24"/>
        </w:rPr>
        <w:t>guild; (b) spiders</w:t>
      </w:r>
      <w:r w:rsidR="00E13665" w:rsidRPr="00DA624C">
        <w:rPr>
          <w:rFonts w:hint="eastAsia"/>
          <w:sz w:val="24"/>
        </w:rPr>
        <w:t xml:space="preserve"> only</w:t>
      </w:r>
      <w:r w:rsidRPr="00DA624C">
        <w:rPr>
          <w:rFonts w:hint="eastAsia"/>
          <w:sz w:val="24"/>
        </w:rPr>
        <w:t>; (c) ladybeetles</w:t>
      </w:r>
      <w:r w:rsidR="00E13665" w:rsidRPr="00DA624C">
        <w:rPr>
          <w:rFonts w:hint="eastAsia"/>
          <w:sz w:val="24"/>
        </w:rPr>
        <w:t xml:space="preserve"> only</w:t>
      </w:r>
      <w:r w:rsidRPr="00DA624C">
        <w:rPr>
          <w:rFonts w:hint="eastAsia"/>
          <w:sz w:val="24"/>
        </w:rPr>
        <w:t>.</w:t>
      </w:r>
      <w:r w:rsidR="006220FD" w:rsidRPr="00DA624C">
        <w:rPr>
          <w:rFonts w:hint="eastAsia"/>
          <w:sz w:val="24"/>
        </w:rPr>
        <w:t xml:space="preserve"> The prop</w:t>
      </w:r>
      <w:r w:rsidR="00F64C76" w:rsidRPr="00DA624C">
        <w:rPr>
          <w:rFonts w:hint="eastAsia"/>
          <w:sz w:val="24"/>
        </w:rPr>
        <w:t xml:space="preserve">ortions are the posterior mean estimates </w:t>
      </w:r>
      <w:r w:rsidR="006220FD" w:rsidRPr="00DA624C">
        <w:rPr>
          <w:rFonts w:hint="eastAsia"/>
          <w:sz w:val="24"/>
        </w:rPr>
        <w:t>from the Bayesian stable isoto</w:t>
      </w:r>
      <w:r w:rsidR="000B2BD9">
        <w:rPr>
          <w:rFonts w:hint="eastAsia"/>
          <w:sz w:val="24"/>
        </w:rPr>
        <w:t>pe mixing models averaged over</w:t>
      </w:r>
      <w:r w:rsidR="006220FD" w:rsidRPr="00DA624C">
        <w:rPr>
          <w:rFonts w:hint="eastAsia"/>
          <w:sz w:val="24"/>
        </w:rPr>
        <w:t xml:space="preserve"> </w:t>
      </w:r>
      <w:r w:rsidR="000B2BD9">
        <w:rPr>
          <w:rFonts w:hint="eastAsia"/>
          <w:sz w:val="24"/>
        </w:rPr>
        <w:t>all replicate farms and across</w:t>
      </w:r>
      <w:r w:rsidR="00F64C76" w:rsidRPr="00DA624C">
        <w:rPr>
          <w:rFonts w:hint="eastAsia"/>
          <w:sz w:val="24"/>
        </w:rPr>
        <w:t xml:space="preserve"> </w:t>
      </w:r>
      <w:r w:rsidR="006220FD" w:rsidRPr="00DA624C">
        <w:rPr>
          <w:rFonts w:hint="eastAsia"/>
          <w:sz w:val="24"/>
        </w:rPr>
        <w:t>three study years.</w:t>
      </w:r>
    </w:p>
    <w:p w:rsidR="007B2F15" w:rsidRPr="00DA624C" w:rsidRDefault="007B2F15" w:rsidP="004433AA">
      <w:pPr>
        <w:rPr>
          <w:sz w:val="24"/>
        </w:rPr>
      </w:pPr>
    </w:p>
    <w:p w:rsidR="00D75A61" w:rsidRDefault="00000A40" w:rsidP="004433AA">
      <w:pPr>
        <w:jc w:val="center"/>
      </w:pPr>
      <w:r w:rsidRPr="00A62E42">
        <w:rPr>
          <w:noProof/>
        </w:rPr>
        <w:lastRenderedPageBreak/>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343D11" w:rsidP="004433AA">
      <w:pPr>
        <w:rPr>
          <w:sz w:val="24"/>
        </w:rPr>
      </w:pPr>
      <w:r>
        <w:rPr>
          <w:rFonts w:hint="eastAsia"/>
          <w:sz w:val="24"/>
        </w:rPr>
        <w:t>Figure 2.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a) All predators as a whole</w:t>
      </w:r>
      <w:r w:rsidR="00E92808">
        <w:rPr>
          <w:rFonts w:hint="eastAsia"/>
          <w:sz w:val="24"/>
        </w:rPr>
        <w:t xml:space="preserve"> feeding</w:t>
      </w:r>
      <w:r w:rsidR="00E45150" w:rsidRPr="00A62E42">
        <w:rPr>
          <w:rFonts w:hint="eastAsia"/>
          <w:sz w:val="24"/>
        </w:rPr>
        <w:t xml:space="preserve"> guild; (b) spiders only; (c) ladybeetles only.</w:t>
      </w:r>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rsidR="004923AD" w:rsidRPr="00DD4D76" w:rsidRDefault="004923AD"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D75A61" w:rsidP="004433AA">
      <w:pPr>
        <w:rPr>
          <w:b/>
          <w:color w:val="FF0000"/>
        </w:rPr>
      </w:pPr>
    </w:p>
    <w:p w:rsidR="00AC6E9B" w:rsidRDefault="00AC6E9B" w:rsidP="00AC6E9B">
      <w:pPr>
        <w:jc w:val="center"/>
        <w:rPr>
          <w:color w:val="FF0000"/>
          <w:sz w:val="24"/>
        </w:rPr>
      </w:pPr>
      <w:r>
        <w:rPr>
          <w:rFonts w:hint="eastAsia"/>
          <w:noProof/>
          <w:color w:val="FF0000"/>
          <w:sz w:val="24"/>
        </w:rPr>
        <w:lastRenderedPageBreak/>
        <w:drawing>
          <wp:inline distT="0" distB="0" distL="0" distR="0">
            <wp:extent cx="4849367" cy="5542059"/>
            <wp:effectExtent l="19050" t="0" r="8383" b="0"/>
            <wp:docPr id="2"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_abd.tiff"/>
                    <pic:cNvPicPr/>
                  </pic:nvPicPr>
                  <pic:blipFill>
                    <a:blip r:embed="rId10" cstate="print"/>
                    <a:stretch>
                      <a:fillRect/>
                    </a:stretch>
                  </pic:blipFill>
                  <pic:spPr>
                    <a:xfrm>
                      <a:off x="0" y="0"/>
                      <a:ext cx="4850925" cy="5543839"/>
                    </a:xfrm>
                    <a:prstGeom prst="rect">
                      <a:avLst/>
                    </a:prstGeom>
                  </pic:spPr>
                </pic:pic>
              </a:graphicData>
            </a:graphic>
          </wp:inline>
        </w:drawing>
      </w:r>
    </w:p>
    <w:p w:rsidR="006E3C1B" w:rsidRPr="005325F6" w:rsidRDefault="006E3C1B" w:rsidP="00AC6E9B">
      <w:pPr>
        <w:jc w:val="left"/>
        <w:rPr>
          <w:sz w:val="24"/>
        </w:rPr>
      </w:pPr>
      <w:r w:rsidRPr="005325F6">
        <w:rPr>
          <w:rFonts w:hint="eastAsia"/>
          <w:sz w:val="24"/>
        </w:rPr>
        <w:t>Figure 3. The relative abundances of prey sources in organic and conventional rice farms over crop stages in the three study years</w:t>
      </w:r>
      <w:r w:rsidR="00AA423F" w:rsidRPr="005325F6">
        <w:rPr>
          <w:rFonts w:hint="eastAsia"/>
          <w:sz w:val="24"/>
        </w:rPr>
        <w:t>.</w:t>
      </w:r>
      <w:r w:rsidRPr="005325F6">
        <w:rPr>
          <w:rFonts w:hint="eastAsia"/>
          <w:sz w:val="24"/>
        </w:rPr>
        <w:t xml:space="preserve"> </w:t>
      </w:r>
      <w:r w:rsidR="00552AC5" w:rsidRPr="005325F6">
        <w:rPr>
          <w:rFonts w:hint="eastAsia"/>
          <w:sz w:val="24"/>
        </w:rPr>
        <w:t xml:space="preserve">The relative abundances were determined from </w:t>
      </w:r>
      <w:r w:rsidR="00493576">
        <w:rPr>
          <w:rFonts w:hint="eastAsia"/>
          <w:sz w:val="24"/>
        </w:rPr>
        <w:t>the sweep-net samples pooled across the replicate farms.</w:t>
      </w:r>
      <w:r w:rsidRPr="005325F6">
        <w:rPr>
          <w:rFonts w:hint="eastAsia"/>
          <w:sz w:val="24"/>
        </w:rPr>
        <w:t xml:space="preserve"> </w:t>
      </w:r>
      <w:r w:rsidRPr="005325F6">
        <w:rPr>
          <w:sz w:val="24"/>
        </w:rPr>
        <w:t xml:space="preserve"> </w:t>
      </w:r>
      <w:r w:rsidRPr="005325F6">
        <w:rPr>
          <w:sz w:val="24"/>
        </w:rPr>
        <w:br w:type="page"/>
      </w:r>
    </w:p>
    <w:p w:rsidR="00D75A61" w:rsidRDefault="00CB70BA" w:rsidP="004433AA">
      <w:pPr>
        <w:rPr>
          <w:sz w:val="24"/>
        </w:rPr>
      </w:pPr>
      <w:r w:rsidRPr="00F3478D">
        <w:rPr>
          <w:rFonts w:hint="eastAsia"/>
          <w:sz w:val="24"/>
        </w:rPr>
        <w:lastRenderedPageBreak/>
        <w:t xml:space="preserve">Table 1.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674429">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674429">
        <w:rPr>
          <w:sz w:val="24"/>
        </w:rPr>
        <w:fldChar w:fldCharType="separate"/>
      </w:r>
      <w:r w:rsidR="00437C53">
        <w:rPr>
          <w:noProof/>
          <w:sz w:val="24"/>
        </w:rPr>
        <w:t>(Fox and Weisberg 2018)</w:t>
      </w:r>
      <w:r w:rsidR="00674429">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firstRow="1" w:lastRow="0" w:firstColumn="1" w:lastColumn="0" w:noHBand="0" w:noVBand="1"/>
      </w:tblPr>
      <w:tblGrid>
        <w:gridCol w:w="1845"/>
        <w:gridCol w:w="2761"/>
        <w:gridCol w:w="1207"/>
        <w:gridCol w:w="1417"/>
        <w:gridCol w:w="1417"/>
      </w:tblGrid>
      <w:tr w:rsidR="00D92EAF" w:rsidRPr="00377FF3" w:rsidTr="00377FF3">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05561A" w:rsidRDefault="00C25CB6" w:rsidP="004433AA">
            <w:pPr>
              <w:rPr>
                <w:rFonts w:asciiTheme="majorHAnsi" w:eastAsiaTheme="majorEastAsia" w:hAnsiTheme="majorHAnsi" w:cs="Arial"/>
                <w:b w:val="0"/>
                <w:color w:val="365F91" w:themeColor="accent1" w:themeShade="BF"/>
                <w:sz w:val="22"/>
                <w:szCs w:val="28"/>
              </w:rPr>
            </w:pPr>
            <w:r w:rsidRPr="0005561A">
              <w:rPr>
                <w:rFonts w:cs="Arial" w:hint="eastAsia"/>
                <w:b w:val="0"/>
                <w:sz w:val="22"/>
              </w:rPr>
              <w:t>Model</w:t>
            </w:r>
          </w:p>
        </w:tc>
        <w:tc>
          <w:tcPr>
            <w:tcW w:w="2761" w:type="dxa"/>
            <w:shd w:val="clear" w:color="auto" w:fill="auto"/>
            <w:vAlign w:val="center"/>
          </w:tcPr>
          <w:p w:rsidR="00D75A61" w:rsidRPr="0005561A" w:rsidRDefault="00C25CB6"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05561A">
              <w:rPr>
                <w:rFonts w:cs="Arial" w:hint="eastAsia"/>
                <w:b w:val="0"/>
                <w:color w:val="auto"/>
                <w:sz w:val="22"/>
              </w:rPr>
              <w:t>Factor</w:t>
            </w:r>
          </w:p>
        </w:tc>
        <w:tc>
          <w:tcPr>
            <w:tcW w:w="1207" w:type="dxa"/>
            <w:shd w:val="clear" w:color="auto" w:fill="auto"/>
            <w:vAlign w:val="center"/>
          </w:tcPr>
          <w:p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proofErr w:type="spellStart"/>
            <w:r w:rsidRPr="0005561A">
              <w:rPr>
                <w:rFonts w:cs="Arial"/>
                <w:b w:val="0"/>
                <w:i/>
                <w:color w:val="auto"/>
                <w:sz w:val="22"/>
              </w:rPr>
              <w:t>d.f.</w:t>
            </w:r>
            <w:proofErr w:type="spellEnd"/>
          </w:p>
        </w:tc>
        <w:tc>
          <w:tcPr>
            <w:tcW w:w="1417" w:type="dxa"/>
            <w:shd w:val="clear" w:color="auto" w:fill="auto"/>
            <w:vAlign w:val="center"/>
          </w:tcPr>
          <w:p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05561A">
              <w:rPr>
                <w:rFonts w:cs="Arial" w:hint="eastAsia"/>
                <w:b w:val="0"/>
                <w:i/>
                <w:color w:val="auto"/>
                <w:sz w:val="22"/>
              </w:rPr>
              <w:t xml:space="preserve">    </w:t>
            </w:r>
            <w:r w:rsidRPr="0005561A">
              <w:rPr>
                <w:rFonts w:cs="Arial"/>
                <w:b w:val="0"/>
                <w:i/>
                <w:color w:val="auto"/>
                <w:sz w:val="22"/>
              </w:rPr>
              <w:t>χ</w:t>
            </w:r>
            <w:r w:rsidRPr="0005561A">
              <w:rPr>
                <w:rFonts w:cs="Arial"/>
                <w:b w:val="0"/>
                <w:color w:val="auto"/>
                <w:sz w:val="22"/>
                <w:vertAlign w:val="superscript"/>
              </w:rPr>
              <w:t>2</w:t>
            </w:r>
          </w:p>
        </w:tc>
        <w:tc>
          <w:tcPr>
            <w:tcW w:w="1417" w:type="dxa"/>
            <w:shd w:val="clear" w:color="auto" w:fill="auto"/>
            <w:vAlign w:val="center"/>
          </w:tcPr>
          <w:p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sidRPr="0005561A">
              <w:rPr>
                <w:rFonts w:cs="Arial" w:hint="eastAsia"/>
                <w:b w:val="0"/>
                <w:i/>
                <w:color w:val="auto"/>
                <w:sz w:val="22"/>
              </w:rPr>
              <w:t xml:space="preserve">    </w:t>
            </w:r>
            <w:r w:rsidRPr="0005561A">
              <w:rPr>
                <w:rFonts w:cs="Arial"/>
                <w:b w:val="0"/>
                <w:i/>
                <w:color w:val="auto"/>
                <w:sz w:val="22"/>
              </w:rPr>
              <w:t>P</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92EAF" w:rsidP="004433AA">
            <w:pPr>
              <w:rPr>
                <w:rFonts w:asciiTheme="majorHAnsi" w:eastAsiaTheme="majorEastAsia" w:hAnsiTheme="majorHAnsi" w:cs="Arial"/>
                <w:b w:val="0"/>
                <w:color w:val="365F91" w:themeColor="accent1" w:themeShade="BF"/>
                <w:sz w:val="22"/>
                <w:szCs w:val="28"/>
              </w:rPr>
            </w:pPr>
            <w:r w:rsidRPr="00B76547">
              <w:rPr>
                <w:rFonts w:cs="Arial" w:hint="eastAsia"/>
                <w:b w:val="0"/>
                <w:sz w:val="22"/>
              </w:rPr>
              <w:t>All predators</w:t>
            </w:r>
          </w:p>
        </w:tc>
        <w:tc>
          <w:tcPr>
            <w:tcW w:w="2761" w:type="dxa"/>
            <w:shd w:val="clear" w:color="auto" w:fill="auto"/>
            <w:vAlign w:val="center"/>
          </w:tcPr>
          <w:p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color w:val="auto"/>
                <w:sz w:val="22"/>
              </w:rPr>
              <w:t>2</w:t>
            </w:r>
          </w:p>
        </w:tc>
        <w:tc>
          <w:tcPr>
            <w:tcW w:w="141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hint="eastAsia"/>
                <w:color w:val="auto"/>
                <w:sz w:val="22"/>
              </w:rPr>
              <w:t xml:space="preserve">    </w:t>
            </w:r>
            <w:r w:rsidR="00413CC5" w:rsidRPr="0005561A">
              <w:rPr>
                <w:rFonts w:cs="Arial" w:hint="eastAsia"/>
                <w:color w:val="auto"/>
                <w:sz w:val="22"/>
              </w:rPr>
              <w:t>1.99</w:t>
            </w:r>
          </w:p>
        </w:tc>
        <w:tc>
          <w:tcPr>
            <w:tcW w:w="141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hint="eastAsia"/>
                <w:color w:val="auto"/>
                <w:sz w:val="22"/>
              </w:rPr>
              <w:t xml:space="preserve">    </w:t>
            </w:r>
            <w:r w:rsidRPr="0005561A">
              <w:rPr>
                <w:rFonts w:cs="Arial"/>
                <w:color w:val="auto"/>
                <w:sz w:val="22"/>
              </w:rPr>
              <w:t>0.3</w:t>
            </w:r>
            <w:r w:rsidR="00413CC5" w:rsidRPr="0005561A">
              <w:rPr>
                <w:rFonts w:cs="Arial" w:hint="eastAsia"/>
                <w:color w:val="auto"/>
                <w:sz w:val="22"/>
              </w:rPr>
              <w:t>7</w:t>
            </w:r>
          </w:p>
        </w:tc>
      </w:tr>
      <w:tr w:rsidR="00D92EAF"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15.</w:t>
            </w:r>
            <w:r w:rsidR="00413CC5" w:rsidRPr="0005561A">
              <w:rPr>
                <w:rFonts w:cs="Arial" w:hint="eastAsia"/>
                <w:color w:val="auto"/>
                <w:sz w:val="22"/>
              </w:rPr>
              <w:t>98</w:t>
            </w:r>
          </w:p>
        </w:tc>
        <w:tc>
          <w:tcPr>
            <w:tcW w:w="141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413CC5"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2</w:t>
            </w:r>
            <w:r w:rsidRPr="0005561A">
              <w:rPr>
                <w:rFonts w:cs="Arial" w:hint="eastAsia"/>
                <w:color w:val="auto"/>
                <w:sz w:val="22"/>
              </w:rPr>
              <w:t>7</w:t>
            </w:r>
            <w:r w:rsidR="00D92EAF" w:rsidRPr="0005561A">
              <w:rPr>
                <w:rFonts w:cs="Arial"/>
                <w:color w:val="auto"/>
                <w:sz w:val="22"/>
              </w:rPr>
              <w:t>.</w:t>
            </w:r>
            <w:r w:rsidRPr="0005561A">
              <w:rPr>
                <w:rFonts w:cs="Arial" w:hint="eastAsia"/>
                <w:color w:val="auto"/>
                <w:sz w:val="22"/>
              </w:rPr>
              <w:t>93</w:t>
            </w:r>
          </w:p>
        </w:tc>
        <w:tc>
          <w:tcPr>
            <w:tcW w:w="141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D92EAF"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22310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Percent f</w:t>
            </w:r>
            <w:r w:rsidR="00D92EAF" w:rsidRPr="0005561A">
              <w:rPr>
                <w:rFonts w:cs="Arial"/>
                <w:color w:val="auto"/>
                <w:sz w:val="22"/>
              </w:rPr>
              <w:t>orest cover</w:t>
            </w:r>
          </w:p>
        </w:tc>
        <w:tc>
          <w:tcPr>
            <w:tcW w:w="120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0</w:t>
            </w:r>
          </w:p>
        </w:tc>
        <w:tc>
          <w:tcPr>
            <w:tcW w:w="1417" w:type="dxa"/>
            <w:shd w:val="clear" w:color="auto" w:fill="auto"/>
            <w:vAlign w:val="center"/>
          </w:tcPr>
          <w:p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8</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6</w:t>
            </w:r>
          </w:p>
        </w:tc>
        <w:tc>
          <w:tcPr>
            <w:tcW w:w="1417" w:type="dxa"/>
            <w:shd w:val="clear" w:color="auto" w:fill="auto"/>
            <w:vAlign w:val="center"/>
          </w:tcPr>
          <w:p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5</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2.06</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36</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Spiders</w:t>
            </w: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7.</w:t>
            </w:r>
            <w:r w:rsidR="005C1141" w:rsidRPr="0005561A">
              <w:rPr>
                <w:rFonts w:cs="Arial" w:hint="eastAsia"/>
                <w:color w:val="000000"/>
                <w:sz w:val="22"/>
              </w:rPr>
              <w:t>92</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02</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3.38</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5C1141"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color w:val="000000"/>
                <w:sz w:val="22"/>
              </w:rPr>
              <w:t>1</w:t>
            </w:r>
            <w:r w:rsidRPr="0005561A">
              <w:rPr>
                <w:rFonts w:cs="Arial" w:hint="eastAsia"/>
                <w:color w:val="000000"/>
                <w:sz w:val="22"/>
              </w:rPr>
              <w:t>15.43</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28</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0.2</w:t>
            </w:r>
            <w:r w:rsidR="005C1141" w:rsidRPr="0005561A">
              <w:rPr>
                <w:rFonts w:cs="Arial" w:hint="eastAsia"/>
                <w:color w:val="000000"/>
                <w:sz w:val="22"/>
              </w:rPr>
              <w:t>6</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1.</w:t>
            </w:r>
            <w:r w:rsidR="005C1141" w:rsidRPr="0005561A">
              <w:rPr>
                <w:rFonts w:cs="Arial" w:hint="eastAsia"/>
                <w:color w:val="000000"/>
                <w:sz w:val="22"/>
              </w:rPr>
              <w:t>38</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2</w:t>
            </w:r>
            <w:r w:rsidR="005C1141" w:rsidRPr="0005561A">
              <w:rPr>
                <w:rFonts w:cs="Arial" w:hint="eastAsia"/>
                <w:color w:val="000000"/>
                <w:sz w:val="22"/>
              </w:rPr>
              <w:t>4</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D17F86" w:rsidRPr="0005561A">
              <w:rPr>
                <w:rFonts w:cs="Arial" w:hint="eastAsia"/>
                <w:color w:val="000000"/>
                <w:sz w:val="22"/>
              </w:rPr>
              <w:t>7.64</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0</w:t>
            </w:r>
            <w:r w:rsidR="00D17F86" w:rsidRPr="0005561A">
              <w:rPr>
                <w:rFonts w:cs="Arial" w:hint="eastAsia"/>
                <w:color w:val="000000"/>
                <w:sz w:val="22"/>
              </w:rPr>
              <w:t>2</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9</w:t>
            </w:r>
          </w:p>
        </w:tc>
        <w:tc>
          <w:tcPr>
            <w:tcW w:w="141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1.12</w:t>
            </w:r>
          </w:p>
        </w:tc>
        <w:tc>
          <w:tcPr>
            <w:tcW w:w="1417" w:type="dxa"/>
            <w:shd w:val="clear" w:color="auto" w:fill="auto"/>
            <w:vAlign w:val="center"/>
          </w:tcPr>
          <w:p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57</w:t>
            </w:r>
          </w:p>
        </w:tc>
      </w:tr>
      <w:tr w:rsidR="00D17F86"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17F86"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44</w:t>
            </w:r>
          </w:p>
        </w:tc>
        <w:tc>
          <w:tcPr>
            <w:tcW w:w="1417" w:type="dxa"/>
            <w:shd w:val="clear" w:color="auto" w:fill="auto"/>
            <w:vAlign w:val="center"/>
          </w:tcPr>
          <w:p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8</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Ladybeetles</w:t>
            </w: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color w:val="000000"/>
                <w:sz w:val="22"/>
              </w:rPr>
              <w:t>1</w:t>
            </w:r>
            <w:r w:rsidR="003C26F7" w:rsidRPr="0005561A">
              <w:rPr>
                <w:rFonts w:cs="Arial" w:hint="eastAsia"/>
                <w:color w:val="000000"/>
                <w:sz w:val="22"/>
              </w:rPr>
              <w:t>3.20</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 xml:space="preserve"> </w:t>
            </w:r>
            <w:r w:rsidRPr="0005561A">
              <w:rPr>
                <w:rFonts w:cs="Arial" w:hint="eastAsia"/>
                <w:color w:val="000000"/>
                <w:sz w:val="22"/>
              </w:rPr>
              <w:t xml:space="preserve"> </w:t>
            </w:r>
            <w:r w:rsidRPr="0005561A">
              <w:rPr>
                <w:rFonts w:cs="Arial"/>
                <w:color w:val="000000"/>
                <w:sz w:val="22"/>
              </w:rPr>
              <w:t>0.00</w:t>
            </w:r>
            <w:r w:rsidR="003C26F7" w:rsidRPr="0005561A">
              <w:rPr>
                <w:rFonts w:cs="Arial" w:hint="eastAsia"/>
                <w:color w:val="000000"/>
                <w:sz w:val="22"/>
              </w:rPr>
              <w:t>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6.70</w:t>
            </w:r>
          </w:p>
        </w:tc>
        <w:tc>
          <w:tcPr>
            <w:tcW w:w="1417" w:type="dxa"/>
            <w:shd w:val="clear" w:color="auto" w:fill="auto"/>
            <w:vAlign w:val="center"/>
          </w:tcPr>
          <w:p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0</w:t>
            </w:r>
            <w:r w:rsidRPr="0005561A">
              <w:rPr>
                <w:rFonts w:cs="Arial" w:hint="eastAsia"/>
                <w:color w:val="000000"/>
                <w:sz w:val="22"/>
              </w:rPr>
              <w:t>0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color w:val="000000"/>
                <w:sz w:val="22"/>
              </w:rPr>
              <w:t>1</w:t>
            </w:r>
            <w:r w:rsidRPr="0005561A">
              <w:rPr>
                <w:rFonts w:cs="Arial" w:hint="eastAsia"/>
                <w:color w:val="000000"/>
                <w:sz w:val="22"/>
              </w:rPr>
              <w:t>52</w:t>
            </w:r>
            <w:r w:rsidRPr="0005561A">
              <w:rPr>
                <w:rFonts w:cs="Arial"/>
                <w:color w:val="000000"/>
                <w:sz w:val="22"/>
              </w:rPr>
              <w:t>.</w:t>
            </w:r>
            <w:r w:rsidRPr="0005561A">
              <w:rPr>
                <w:rFonts w:cs="Arial" w:hint="eastAsia"/>
                <w:color w:val="000000"/>
                <w:sz w:val="22"/>
              </w:rPr>
              <w:t>60</w:t>
            </w:r>
          </w:p>
        </w:tc>
        <w:tc>
          <w:tcPr>
            <w:tcW w:w="141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auto"/>
                <w:sz w:val="22"/>
              </w:rPr>
              <w:t xml:space="preserve"> </w:t>
            </w:r>
            <w:r w:rsidR="00BF532B" w:rsidRPr="0005561A">
              <w:rPr>
                <w:rFonts w:cs="Arial" w:hint="eastAsia"/>
                <w:color w:val="auto"/>
                <w:sz w:val="22"/>
              </w:rPr>
              <w:t>&lt;0.00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77</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8</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93</w:t>
            </w:r>
          </w:p>
        </w:tc>
        <w:tc>
          <w:tcPr>
            <w:tcW w:w="1417" w:type="dxa"/>
            <w:shd w:val="clear" w:color="auto" w:fill="auto"/>
            <w:vAlign w:val="center"/>
          </w:tcPr>
          <w:p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3</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5.78</w:t>
            </w:r>
          </w:p>
        </w:tc>
        <w:tc>
          <w:tcPr>
            <w:tcW w:w="1417" w:type="dxa"/>
            <w:shd w:val="clear" w:color="auto" w:fill="auto"/>
            <w:vAlign w:val="center"/>
          </w:tcPr>
          <w:p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0</w:t>
            </w:r>
            <w:r w:rsidR="003C26F7" w:rsidRPr="0005561A">
              <w:rPr>
                <w:rFonts w:cs="Arial" w:hint="eastAsia"/>
                <w:color w:val="000000"/>
                <w:sz w:val="22"/>
              </w:rPr>
              <w:t>6</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6.80</w:t>
            </w:r>
          </w:p>
        </w:tc>
        <w:tc>
          <w:tcPr>
            <w:tcW w:w="141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15</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1.95</w:t>
            </w:r>
          </w:p>
        </w:tc>
        <w:tc>
          <w:tcPr>
            <w:tcW w:w="1417" w:type="dxa"/>
            <w:shd w:val="clear" w:color="auto" w:fill="auto"/>
            <w:vAlign w:val="center"/>
          </w:tcPr>
          <w:p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38</w:t>
            </w:r>
          </w:p>
        </w:tc>
      </w:tr>
      <w:tr w:rsidR="003C26F7"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3C26F7"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2.37</w:t>
            </w:r>
          </w:p>
        </w:tc>
        <w:tc>
          <w:tcPr>
            <w:tcW w:w="1417" w:type="dxa"/>
            <w:shd w:val="clear" w:color="auto" w:fill="auto"/>
            <w:vAlign w:val="center"/>
          </w:tcPr>
          <w:p w:rsidR="00D75A61" w:rsidRPr="0005561A" w:rsidRDefault="00AC0FD5"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sidR="003C26F7" w:rsidRPr="0005561A">
              <w:rPr>
                <w:rFonts w:cs="Arial" w:hint="eastAsia"/>
                <w:color w:val="000000"/>
                <w:sz w:val="22"/>
              </w:rPr>
              <w:t>0.67</w:t>
            </w:r>
          </w:p>
        </w:tc>
      </w:tr>
    </w:tbl>
    <w:p w:rsidR="00D75A61" w:rsidRDefault="00243F06" w:rsidP="004433AA">
      <w:pPr>
        <w:rPr>
          <w:sz w:val="24"/>
        </w:rPr>
      </w:pPr>
      <w:r>
        <w:rPr>
          <w:color w:val="FF0000"/>
          <w:sz w:val="24"/>
        </w:rPr>
        <w:br w:type="page"/>
      </w:r>
      <w:r w:rsidR="00881881" w:rsidRPr="00271F6F">
        <w:rPr>
          <w:rFonts w:hint="eastAsia"/>
          <w:sz w:val="24"/>
        </w:rPr>
        <w:lastRenderedPageBreak/>
        <w:t xml:space="preserve">Table 2. </w:t>
      </w:r>
      <w:r w:rsidR="00EF3DEE" w:rsidRPr="00271F6F">
        <w:rPr>
          <w:rFonts w:hint="eastAsia"/>
          <w:sz w:val="24"/>
        </w:rPr>
        <w:t>Tukey</w:t>
      </w:r>
      <w:r w:rsidR="00EF3DEE" w:rsidRPr="00271F6F">
        <w:rPr>
          <w:sz w:val="24"/>
        </w:rPr>
        <w:t>’</w:t>
      </w:r>
      <w:r w:rsidR="00EF3DEE" w:rsidRPr="00271F6F">
        <w:rPr>
          <w:rFonts w:hint="eastAsia"/>
          <w:sz w:val="24"/>
        </w:rPr>
        <w:t>s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674429"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674429" w:rsidRPr="00271F6F">
        <w:rPr>
          <w:sz w:val="24"/>
        </w:rPr>
        <w:fldChar w:fldCharType="separate"/>
      </w:r>
      <w:r w:rsidR="00566249" w:rsidRPr="00271F6F">
        <w:rPr>
          <w:noProof/>
          <w:sz w:val="24"/>
        </w:rPr>
        <w:t>(Hothorn et al. 2008)</w:t>
      </w:r>
      <w:r w:rsidR="00674429"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firstRow="1" w:lastRow="0" w:firstColumn="1" w:lastColumn="0" w:noHBand="0" w:noVBand="1"/>
      </w:tblPr>
      <w:tblGrid>
        <w:gridCol w:w="1689"/>
        <w:gridCol w:w="1745"/>
        <w:gridCol w:w="1940"/>
        <w:gridCol w:w="1601"/>
        <w:gridCol w:w="1601"/>
      </w:tblGrid>
      <w:tr w:rsidR="008A76BE" w:rsidRPr="00DD4D76" w:rsidTr="00D8784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8A76BE"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8A76BE" w:rsidRPr="00D741E4" w:rsidRDefault="008A76BE"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8A76BE" w:rsidRPr="00D741E4"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Ladybeetles</w:t>
            </w:r>
          </w:p>
        </w:tc>
        <w:tc>
          <w:tcPr>
            <w:tcW w:w="0" w:type="auto"/>
            <w:shd w:val="clear" w:color="auto" w:fill="auto"/>
            <w:noWrap/>
            <w:vAlign w:val="center"/>
            <w:hideMark/>
          </w:tcPr>
          <w:p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D75A61" w:rsidRDefault="00D75A61" w:rsidP="004433AA">
      <w:pPr>
        <w:rPr>
          <w:b/>
          <w:color w:val="FF0000"/>
        </w:rPr>
      </w:pPr>
    </w:p>
    <w:p w:rsidR="00D75A61" w:rsidRDefault="00D75A61" w:rsidP="004433AA">
      <w:pPr>
        <w:rPr>
          <w:b/>
          <w:color w:val="FF0000"/>
        </w:rPr>
      </w:pPr>
    </w:p>
    <w:p w:rsidR="00D75A61" w:rsidRDefault="00882A0E" w:rsidP="004433AA">
      <w:pPr>
        <w:rPr>
          <w:sz w:val="24"/>
        </w:rPr>
      </w:pPr>
      <w:r>
        <w:rPr>
          <w:sz w:val="24"/>
        </w:rPr>
        <w:br w:type="page"/>
      </w:r>
    </w:p>
    <w:p w:rsidR="00D75A61" w:rsidRDefault="00606188" w:rsidP="004433AA">
      <w:pPr>
        <w:rPr>
          <w:sz w:val="24"/>
        </w:rPr>
      </w:pPr>
      <w:r w:rsidRPr="00271F6F">
        <w:rPr>
          <w:rFonts w:hint="eastAsia"/>
          <w:sz w:val="24"/>
        </w:rPr>
        <w:lastRenderedPageBreak/>
        <w:t xml:space="preserve">Table </w:t>
      </w:r>
      <w:r w:rsidR="003A4D3F">
        <w:rPr>
          <w:rFonts w:hint="eastAsia"/>
          <w:sz w:val="24"/>
        </w:rPr>
        <w:t>3</w:t>
      </w:r>
      <w:r w:rsidRPr="00271F6F">
        <w:rPr>
          <w:rFonts w:hint="eastAsia"/>
          <w:sz w:val="24"/>
        </w:rPr>
        <w:t>. Tukey</w:t>
      </w:r>
      <w:r w:rsidRPr="00271F6F">
        <w:rPr>
          <w:sz w:val="24"/>
        </w:rPr>
        <w:t>’</w:t>
      </w:r>
      <w:r w:rsidRPr="00271F6F">
        <w:rPr>
          <w:rFonts w:hint="eastAsia"/>
          <w:sz w:val="24"/>
        </w:rPr>
        <w:t>s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w:t>
      </w:r>
      <w:proofErr w:type="spellStart"/>
      <w:r w:rsidR="003A4D3F">
        <w:rPr>
          <w:rFonts w:hint="eastAsia"/>
          <w:sz w:val="24"/>
        </w:rPr>
        <w:t>tillering</w:t>
      </w:r>
      <w:proofErr w:type="spellEnd"/>
      <w:r w:rsidR="003A4D3F">
        <w:rPr>
          <w:rFonts w:hint="eastAsia"/>
          <w:sz w:val="24"/>
        </w:rPr>
        <w:t>,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674429"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674429" w:rsidRPr="00271F6F">
        <w:rPr>
          <w:sz w:val="24"/>
        </w:rPr>
        <w:fldChar w:fldCharType="separate"/>
      </w:r>
      <w:r w:rsidRPr="00271F6F">
        <w:rPr>
          <w:noProof/>
          <w:sz w:val="24"/>
        </w:rPr>
        <w:t>(Hothorn et al. 2008)</w:t>
      </w:r>
      <w:r w:rsidR="00674429"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firstRow="1" w:lastRow="0" w:firstColumn="1" w:lastColumn="0" w:noHBand="0" w:noVBand="1"/>
      </w:tblPr>
      <w:tblGrid>
        <w:gridCol w:w="1737"/>
        <w:gridCol w:w="1544"/>
        <w:gridCol w:w="1997"/>
        <w:gridCol w:w="1649"/>
        <w:gridCol w:w="1649"/>
      </w:tblGrid>
      <w:tr w:rsidR="007865EB" w:rsidRPr="00DD4D76" w:rsidTr="00C12421">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7865EB"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proofErr w:type="spellStart"/>
            <w:r w:rsidRPr="007865EB">
              <w:rPr>
                <w:color w:val="auto"/>
                <w:sz w:val="24"/>
              </w:rPr>
              <w:t>Tillering</w:t>
            </w:r>
            <w:proofErr w:type="spellEnd"/>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000000" w:firstRow="0" w:lastRow="0" w:firstColumn="0" w:lastColumn="0" w:oddVBand="0" w:evenVBand="0" w:oddHBand="0" w:evenHBand="0" w:firstRowFirstColumn="0" w:firstRowLastColumn="0" w:lastRowFirstColumn="0" w:lastRowLastColumn="0"/>
              <w:rPr>
                <w:color w:val="auto"/>
                <w:sz w:val="24"/>
              </w:rPr>
            </w:pPr>
            <w:r w:rsidRPr="007865EB">
              <w:rPr>
                <w:color w:val="auto"/>
                <w:sz w:val="24"/>
              </w:rPr>
              <w:t>Flowering</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Ripening</w:t>
            </w:r>
          </w:p>
        </w:tc>
        <w:tc>
          <w:tcPr>
            <w:tcW w:w="0" w:type="auto"/>
            <w:shd w:val="clear" w:color="auto" w:fill="auto"/>
            <w:noWrap/>
            <w:vAlign w:val="center"/>
            <w:hideMark/>
          </w:tcPr>
          <w:p w:rsidR="00D75A61" w:rsidRDefault="002C2F27" w:rsidP="004433AA">
            <w:pPr>
              <w:cnfStyle w:val="000000100000" w:firstRow="0" w:lastRow="0" w:firstColumn="0" w:lastColumn="0" w:oddVBand="0" w:evenVBand="0" w:oddHBand="1" w:evenHBand="0" w:firstRowFirstColumn="0" w:firstRowLastColumn="0" w:lastRowFirstColumn="0" w:lastRowLastColumn="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7865EB"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7865EB" w:rsidRPr="00BC7E68" w:rsidRDefault="007865EB"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proofErr w:type="spellStart"/>
            <w:r w:rsidRPr="00BC7E68">
              <w:rPr>
                <w:color w:val="000000" w:themeColor="text1"/>
                <w:sz w:val="24"/>
              </w:rPr>
              <w:t>Tillering</w:t>
            </w:r>
            <w:proofErr w:type="spellEnd"/>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BC7E68" w:rsidRDefault="007865EB"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FD6347" w:rsidRPr="00BC7E68"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Pr="00B76547" w:rsidRDefault="00FD6347" w:rsidP="004433AA">
            <w:pPr>
              <w:rPr>
                <w:rFonts w:cs="Arial"/>
                <w:b w:val="0"/>
                <w:bCs w:val="0"/>
                <w:color w:val="000000" w:themeColor="text1"/>
                <w:sz w:val="24"/>
                <w:szCs w:val="32"/>
              </w:rPr>
            </w:pPr>
            <w:r w:rsidRPr="00B76547">
              <w:rPr>
                <w:rFonts w:cs="Arial" w:hint="eastAsia"/>
                <w:b w:val="0"/>
                <w:color w:val="000000" w:themeColor="text1"/>
                <w:sz w:val="24"/>
                <w:szCs w:val="32"/>
              </w:rPr>
              <w:t>Ladybeetles</w:t>
            </w:r>
          </w:p>
        </w:tc>
        <w:tc>
          <w:tcPr>
            <w:tcW w:w="0" w:type="auto"/>
            <w:shd w:val="clear" w:color="auto" w:fill="auto"/>
            <w:noWrap/>
            <w:vAlign w:val="center"/>
            <w:hideMark/>
          </w:tcPr>
          <w:p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proofErr w:type="spellStart"/>
            <w:r w:rsidRPr="000A1BEC">
              <w:rPr>
                <w:color w:val="000000" w:themeColor="text1"/>
                <w:sz w:val="24"/>
              </w:rPr>
              <w:t>Tillering</w:t>
            </w:r>
            <w:proofErr w:type="spellEnd"/>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D75A61" w:rsidRDefault="00F824EC" w:rsidP="004433AA">
      <w:pPr>
        <w:rPr>
          <w:b/>
          <w:color w:val="FF0000"/>
        </w:rPr>
      </w:pPr>
      <w:r w:rsidRPr="0068273F">
        <w:rPr>
          <w:b/>
          <w:color w:val="FF0000"/>
        </w:rPr>
        <w:br w:type="page"/>
      </w:r>
    </w:p>
    <w:p w:rsidR="00D75A61" w:rsidRDefault="00D42777" w:rsidP="008B6FEB">
      <w:pPr>
        <w:rPr>
          <w:rFonts w:cs="Arial"/>
          <w:b/>
          <w:szCs w:val="28"/>
        </w:rPr>
      </w:pPr>
      <w:r w:rsidRPr="00EB6F5F">
        <w:rPr>
          <w:rFonts w:cs="Arial"/>
          <w:b/>
          <w:szCs w:val="28"/>
        </w:rPr>
        <w:lastRenderedPageBreak/>
        <w:t>Discussion</w:t>
      </w:r>
    </w:p>
    <w:p w:rsidR="00560725" w:rsidRDefault="00E31E2D" w:rsidP="008B6FEB">
      <w:pPr>
        <w:rPr>
          <w:rFonts w:cs="Arial"/>
          <w:szCs w:val="28"/>
        </w:rPr>
      </w:pPr>
      <w:r>
        <w:rPr>
          <w:rFonts w:cs="Arial" w:hint="eastAsia"/>
          <w:szCs w:val="28"/>
        </w:rPr>
        <w:tab/>
      </w:r>
      <w:r w:rsidR="00EB6F5F" w:rsidRPr="0009699C">
        <w:rPr>
          <w:rFonts w:cs="Arial"/>
          <w:szCs w:val="28"/>
        </w:rPr>
        <w:t xml:space="preserve">To </w:t>
      </w:r>
      <w:r w:rsidR="004F2F24" w:rsidRPr="0009699C">
        <w:rPr>
          <w:rFonts w:cs="Arial" w:hint="eastAsia"/>
          <w:szCs w:val="28"/>
        </w:rPr>
        <w:t>investigate</w:t>
      </w:r>
      <w:r w:rsidR="004F2F24" w:rsidRPr="0009699C">
        <w:rPr>
          <w:rFonts w:cs="Arial"/>
          <w:szCs w:val="28"/>
        </w:rPr>
        <w:t xml:space="preserve"> the</w:t>
      </w:r>
      <w:r w:rsidR="004F2F24" w:rsidRPr="0009699C">
        <w:rPr>
          <w:rFonts w:cs="Arial" w:hint="eastAsia"/>
          <w:szCs w:val="28"/>
        </w:rPr>
        <w:t xml:space="preserve"> potential of</w:t>
      </w:r>
      <w:r w:rsidR="00EB6F5F" w:rsidRPr="0009699C">
        <w:rPr>
          <w:rFonts w:cs="Arial"/>
          <w:szCs w:val="28"/>
        </w:rPr>
        <w:t xml:space="preserve"> generalist arthropod predators</w:t>
      </w:r>
      <w:r w:rsidR="004F2F24" w:rsidRPr="0009699C">
        <w:rPr>
          <w:rFonts w:cs="Arial" w:hint="eastAsia"/>
          <w:szCs w:val="28"/>
        </w:rPr>
        <w:t xml:space="preserve"> as biocontrol agents</w:t>
      </w:r>
      <w:r w:rsidR="00EB6F5F" w:rsidRPr="0009699C">
        <w:rPr>
          <w:rFonts w:cs="Arial"/>
          <w:szCs w:val="28"/>
        </w:rPr>
        <w:t xml:space="preserve"> in </w:t>
      </w:r>
      <w:proofErr w:type="spellStart"/>
      <w:r w:rsidR="00EB6F5F" w:rsidRPr="0009699C">
        <w:rPr>
          <w:rFonts w:cs="Arial"/>
          <w:szCs w:val="28"/>
        </w:rPr>
        <w:t>agro</w:t>
      </w:r>
      <w:proofErr w:type="spellEnd"/>
      <w:r w:rsidR="00EB6F5F" w:rsidRPr="0009699C">
        <w:rPr>
          <w:rFonts w:cs="Arial"/>
          <w:szCs w:val="28"/>
        </w:rPr>
        <w:t xml:space="preserve">-ecosystems, we </w:t>
      </w:r>
      <w:r w:rsidR="001053B2" w:rsidRPr="0009699C">
        <w:rPr>
          <w:rFonts w:cs="Arial" w:hint="eastAsia"/>
          <w:szCs w:val="28"/>
        </w:rPr>
        <w:t xml:space="preserve">collected field samples of arthropod communities </w:t>
      </w:r>
      <w:r w:rsidR="001053B2" w:rsidRPr="0009699C">
        <w:rPr>
          <w:rFonts w:cs="Arial"/>
          <w:szCs w:val="28"/>
        </w:rPr>
        <w:t>in organic and conventional rice</w:t>
      </w:r>
      <w:r w:rsidR="0009699C" w:rsidRPr="0009699C">
        <w:rPr>
          <w:rFonts w:cs="Arial" w:hint="eastAsia"/>
          <w:szCs w:val="28"/>
        </w:rPr>
        <w:t xml:space="preserve"> farms</w:t>
      </w:r>
      <w:r w:rsidR="001053B2" w:rsidRPr="0009699C">
        <w:rPr>
          <w:rFonts w:cs="Arial"/>
          <w:szCs w:val="28"/>
        </w:rPr>
        <w:t xml:space="preserve"> </w:t>
      </w:r>
      <w:r w:rsidR="00EB6F5F" w:rsidRPr="0009699C">
        <w:rPr>
          <w:rFonts w:cs="Arial"/>
          <w:szCs w:val="28"/>
        </w:rPr>
        <w:t>and</w:t>
      </w:r>
      <w:r w:rsidR="001053B2" w:rsidRPr="0009699C">
        <w:rPr>
          <w:rFonts w:cs="Arial" w:hint="eastAsia"/>
          <w:szCs w:val="28"/>
        </w:rPr>
        <w:t xml:space="preserve"> conducted </w:t>
      </w:r>
      <w:r w:rsidR="00EB6F5F" w:rsidRPr="0009699C">
        <w:rPr>
          <w:rFonts w:cs="Arial"/>
          <w:szCs w:val="28"/>
        </w:rPr>
        <w:t>stable isotope analysis to examine the diet composition</w:t>
      </w:r>
      <w:r w:rsidR="001053B2" w:rsidRPr="0009699C">
        <w:rPr>
          <w:rFonts w:cs="Arial" w:hint="eastAsia"/>
          <w:szCs w:val="28"/>
        </w:rPr>
        <w:t>s</w:t>
      </w:r>
      <w:r w:rsidR="0009699C" w:rsidRPr="0009699C">
        <w:rPr>
          <w:rFonts w:cs="Arial"/>
          <w:szCs w:val="28"/>
        </w:rPr>
        <w:t xml:space="preserve"> of</w:t>
      </w:r>
      <w:r w:rsidR="0009699C" w:rsidRPr="0009699C">
        <w:rPr>
          <w:rFonts w:cs="Arial" w:hint="eastAsia"/>
          <w:szCs w:val="28"/>
        </w:rPr>
        <w:t xml:space="preserve"> </w:t>
      </w:r>
      <w:r w:rsidR="00EB6F5F" w:rsidRPr="0009699C">
        <w:rPr>
          <w:rFonts w:cs="Arial"/>
          <w:szCs w:val="28"/>
        </w:rPr>
        <w:t>predators over the course of the</w:t>
      </w:r>
      <w:r w:rsidR="0009699C" w:rsidRPr="0009699C">
        <w:rPr>
          <w:rFonts w:cs="Arial"/>
          <w:szCs w:val="28"/>
        </w:rPr>
        <w:t xml:space="preserve"> crop season</w:t>
      </w:r>
      <w:r w:rsidR="0009699C" w:rsidRPr="0009699C">
        <w:rPr>
          <w:rFonts w:cs="Arial" w:hint="eastAsia"/>
          <w:szCs w:val="28"/>
        </w:rPr>
        <w:t xml:space="preserve"> in three consecutive years.</w:t>
      </w:r>
      <w:r w:rsidR="00032BA5">
        <w:rPr>
          <w:rFonts w:cs="Arial" w:hint="eastAsia"/>
          <w:szCs w:val="28"/>
        </w:rPr>
        <w:t xml:space="preserve"> </w:t>
      </w:r>
      <w:r w:rsidR="000B5D14" w:rsidRPr="00635EEA">
        <w:rPr>
          <w:rFonts w:cs="Arial" w:hint="eastAsia"/>
          <w:szCs w:val="28"/>
        </w:rPr>
        <w:t xml:space="preserve">Our </w:t>
      </w:r>
      <w:r w:rsidR="000B5D14" w:rsidRPr="00635EEA">
        <w:rPr>
          <w:rFonts w:cs="Arial"/>
          <w:szCs w:val="28"/>
        </w:rPr>
        <w:t>results</w:t>
      </w:r>
      <w:r w:rsidR="000B5D14" w:rsidRPr="00635EEA">
        <w:rPr>
          <w:rFonts w:cs="Arial" w:hint="eastAsia"/>
          <w:szCs w:val="28"/>
        </w:rPr>
        <w:t xml:space="preserve"> showed that, a</w:t>
      </w:r>
      <w:r w:rsidR="000B5D14" w:rsidRPr="00635EEA">
        <w:rPr>
          <w:rFonts w:cs="Arial"/>
          <w:szCs w:val="28"/>
        </w:rPr>
        <w:t xml:space="preserve">cross </w:t>
      </w:r>
      <w:r w:rsidR="000B5D14" w:rsidRPr="00635EEA">
        <w:rPr>
          <w:rFonts w:cs="Arial" w:hint="eastAsia"/>
          <w:szCs w:val="28"/>
        </w:rPr>
        <w:t>the three</w:t>
      </w:r>
      <w:r w:rsidR="00614D11" w:rsidRPr="00635EEA">
        <w:rPr>
          <w:rFonts w:cs="Arial" w:hint="eastAsia"/>
          <w:szCs w:val="28"/>
        </w:rPr>
        <w:t xml:space="preserve"> study </w:t>
      </w:r>
      <w:r w:rsidR="000B5D14" w:rsidRPr="00635EEA">
        <w:rPr>
          <w:rFonts w:cs="Arial" w:hint="eastAsia"/>
          <w:szCs w:val="28"/>
        </w:rPr>
        <w:t>years,</w:t>
      </w:r>
      <w:r w:rsidR="004F2F24" w:rsidRPr="00635EEA">
        <w:rPr>
          <w:rFonts w:cs="Arial" w:hint="eastAsia"/>
          <w:szCs w:val="28"/>
        </w:rPr>
        <w:t xml:space="preserve"> predators</w:t>
      </w:r>
      <w:r w:rsidR="000B5D14" w:rsidRPr="00635EEA">
        <w:rPr>
          <w:rFonts w:cs="Arial" w:hint="eastAsia"/>
          <w:szCs w:val="28"/>
        </w:rPr>
        <w:t xml:space="preserve"> in both </w:t>
      </w:r>
      <w:r w:rsidR="000B5D14" w:rsidRPr="00635EEA">
        <w:rPr>
          <w:rFonts w:cs="Arial"/>
          <w:szCs w:val="28"/>
        </w:rPr>
        <w:t>organic and conventional farms</w:t>
      </w:r>
      <w:r w:rsidR="004F2F24" w:rsidRPr="00635EEA">
        <w:rPr>
          <w:rFonts w:cs="Arial" w:hint="eastAsia"/>
          <w:szCs w:val="28"/>
        </w:rPr>
        <w:t xml:space="preserve"> increased </w:t>
      </w:r>
      <w:r w:rsidR="000B5D14" w:rsidRPr="00635EEA">
        <w:rPr>
          <w:rFonts w:cs="Arial" w:hint="eastAsia"/>
          <w:szCs w:val="28"/>
        </w:rPr>
        <w:t xml:space="preserve">their consumption on rice herbivores over the </w:t>
      </w:r>
      <w:r w:rsidR="004F2F24" w:rsidRPr="00635EEA">
        <w:rPr>
          <w:rFonts w:cs="Arial" w:hint="eastAsia"/>
          <w:szCs w:val="28"/>
        </w:rPr>
        <w:t>crop season</w:t>
      </w:r>
      <w:r w:rsidR="000B5D14" w:rsidRPr="00635EEA">
        <w:rPr>
          <w:rFonts w:cs="Arial" w:hint="eastAsia"/>
          <w:szCs w:val="28"/>
        </w:rPr>
        <w:t>,</w:t>
      </w:r>
      <w:r w:rsidR="004F2F24" w:rsidRPr="00635EEA">
        <w:rPr>
          <w:rFonts w:cs="Arial" w:hint="eastAsia"/>
          <w:szCs w:val="28"/>
        </w:rPr>
        <w:t xml:space="preserve"> from </w:t>
      </w:r>
      <w:r w:rsidR="00635EEA" w:rsidRPr="00635EEA">
        <w:rPr>
          <w:rFonts w:cs="Arial" w:hint="eastAsia"/>
          <w:szCs w:val="28"/>
        </w:rPr>
        <w:t>around</w:t>
      </w:r>
      <w:r w:rsidR="004F2F24" w:rsidRPr="00635EEA">
        <w:rPr>
          <w:rFonts w:cs="Arial" w:hint="eastAsia"/>
          <w:szCs w:val="28"/>
        </w:rPr>
        <w:t xml:space="preserve"> </w:t>
      </w:r>
      <w:r w:rsidR="004F2F24" w:rsidRPr="00635EEA">
        <w:rPr>
          <w:rFonts w:cs="Arial"/>
          <w:szCs w:val="28"/>
        </w:rPr>
        <w:t>25-</w:t>
      </w:r>
      <w:r w:rsidR="004F2F24" w:rsidRPr="00635EEA">
        <w:rPr>
          <w:rFonts w:cs="Arial" w:hint="eastAsia"/>
          <w:szCs w:val="28"/>
        </w:rPr>
        <w:t xml:space="preserve">40% at the </w:t>
      </w:r>
      <w:proofErr w:type="spellStart"/>
      <w:r w:rsidR="004F2F24" w:rsidRPr="00635EEA">
        <w:rPr>
          <w:rFonts w:cs="Arial" w:hint="eastAsia"/>
          <w:szCs w:val="28"/>
        </w:rPr>
        <w:t>tillering</w:t>
      </w:r>
      <w:proofErr w:type="spellEnd"/>
      <w:r w:rsidR="004F2F24" w:rsidRPr="00635EEA">
        <w:rPr>
          <w:rFonts w:cs="Arial" w:hint="eastAsia"/>
          <w:szCs w:val="28"/>
        </w:rPr>
        <w:t xml:space="preserve"> stage to over </w:t>
      </w:r>
      <w:r w:rsidR="004F2F24" w:rsidRPr="00635EEA">
        <w:rPr>
          <w:rFonts w:cs="Arial"/>
          <w:szCs w:val="28"/>
        </w:rPr>
        <w:t>87-</w:t>
      </w:r>
      <w:r w:rsidR="004F2F24" w:rsidRPr="00635EEA">
        <w:rPr>
          <w:rFonts w:cs="Arial" w:hint="eastAsia"/>
          <w:szCs w:val="28"/>
        </w:rPr>
        <w:t>9</w:t>
      </w:r>
      <w:r w:rsidR="004F2F24" w:rsidRPr="00635EEA">
        <w:rPr>
          <w:rFonts w:cs="Arial"/>
          <w:szCs w:val="28"/>
        </w:rPr>
        <w:t>4</w:t>
      </w:r>
      <w:r w:rsidR="004F2F24" w:rsidRPr="00635EEA">
        <w:rPr>
          <w:rFonts w:cs="Arial" w:hint="eastAsia"/>
          <w:szCs w:val="28"/>
        </w:rPr>
        <w:t>% at the ripening stage</w:t>
      </w:r>
      <w:r w:rsidR="000B5D14" w:rsidRPr="00635EEA">
        <w:rPr>
          <w:rFonts w:cs="Arial" w:hint="eastAsia"/>
          <w:szCs w:val="28"/>
        </w:rPr>
        <w:t xml:space="preserve"> </w:t>
      </w:r>
      <w:r w:rsidR="004F2F24" w:rsidRPr="00635EEA">
        <w:rPr>
          <w:rFonts w:cs="Arial" w:hint="eastAsia"/>
          <w:szCs w:val="28"/>
        </w:rPr>
        <w:t>(Fig. 1a).</w:t>
      </w:r>
      <w:r w:rsidR="000B5D14" w:rsidRPr="00635EEA">
        <w:rPr>
          <w:rFonts w:cs="Arial" w:hint="eastAsia"/>
          <w:szCs w:val="28"/>
        </w:rPr>
        <w:t xml:space="preserve"> </w:t>
      </w:r>
      <w:r w:rsidRPr="009B2EF0">
        <w:rPr>
          <w:rFonts w:cs="Arial" w:hint="eastAsia"/>
          <w:szCs w:val="28"/>
        </w:rPr>
        <w:t>This indicates that g</w:t>
      </w:r>
      <w:r w:rsidRPr="009B2EF0">
        <w:rPr>
          <w:rFonts w:cs="Arial"/>
          <w:szCs w:val="28"/>
        </w:rPr>
        <w:t xml:space="preserve">eneralist </w:t>
      </w:r>
      <w:r w:rsidR="005952EE">
        <w:rPr>
          <w:rFonts w:cs="Arial" w:hint="eastAsia"/>
          <w:szCs w:val="28"/>
        </w:rPr>
        <w:t xml:space="preserve">arthropod </w:t>
      </w:r>
      <w:r w:rsidRPr="009B2EF0">
        <w:rPr>
          <w:rFonts w:cs="Arial"/>
          <w:szCs w:val="28"/>
        </w:rPr>
        <w:t xml:space="preserve">predators </w:t>
      </w:r>
      <w:r w:rsidR="005952EE">
        <w:rPr>
          <w:rFonts w:cs="Arial" w:hint="eastAsia"/>
          <w:szCs w:val="28"/>
        </w:rPr>
        <w:t>by nature</w:t>
      </w:r>
      <w:r w:rsidRPr="009B2EF0">
        <w:rPr>
          <w:rFonts w:cs="Arial" w:hint="eastAsia"/>
          <w:szCs w:val="28"/>
        </w:rPr>
        <w:t xml:space="preserve"> </w:t>
      </w:r>
      <w:r w:rsidRPr="009B2EF0">
        <w:rPr>
          <w:rFonts w:cs="Arial"/>
          <w:szCs w:val="28"/>
        </w:rPr>
        <w:t xml:space="preserve">could </w:t>
      </w:r>
      <w:r w:rsidRPr="009B2EF0">
        <w:rPr>
          <w:rFonts w:cs="Arial" w:hint="eastAsia"/>
          <w:szCs w:val="28"/>
        </w:rPr>
        <w:t>become</w:t>
      </w:r>
      <w:r w:rsidRPr="009B2EF0">
        <w:rPr>
          <w:rFonts w:cs="Arial"/>
          <w:szCs w:val="28"/>
        </w:rPr>
        <w:t xml:space="preserve"> specialist</w:t>
      </w:r>
      <w:r w:rsidRPr="009B2EF0">
        <w:rPr>
          <w:rFonts w:cs="Arial" w:hint="eastAsia"/>
          <w:szCs w:val="28"/>
        </w:rPr>
        <w:t>s in function</w:t>
      </w:r>
      <w:r w:rsidRPr="009B2EF0">
        <w:rPr>
          <w:rFonts w:cs="Arial"/>
          <w:szCs w:val="28"/>
        </w:rPr>
        <w:t xml:space="preserve"> </w:t>
      </w:r>
      <w:r w:rsidRPr="009B2EF0">
        <w:rPr>
          <w:rFonts w:cs="Arial" w:hint="eastAsia"/>
          <w:szCs w:val="28"/>
        </w:rPr>
        <w:t xml:space="preserve">depending on the </w:t>
      </w:r>
      <w:r w:rsidRPr="009B2EF0">
        <w:rPr>
          <w:rFonts w:cs="Arial"/>
          <w:szCs w:val="28"/>
        </w:rPr>
        <w:t>context</w:t>
      </w:r>
      <w:r w:rsidR="009676E0">
        <w:rPr>
          <w:rFonts w:cs="Arial" w:hint="eastAsia"/>
          <w:szCs w:val="28"/>
        </w:rPr>
        <w:t xml:space="preserve"> and underlines the</w:t>
      </w:r>
      <w:r w:rsidR="00A1449B">
        <w:rPr>
          <w:rFonts w:cs="Arial" w:hint="eastAsia"/>
          <w:szCs w:val="28"/>
        </w:rPr>
        <w:t>ir</w:t>
      </w:r>
      <w:r w:rsidR="009676E0">
        <w:rPr>
          <w:rFonts w:cs="Arial" w:hint="eastAsia"/>
          <w:szCs w:val="28"/>
        </w:rPr>
        <w:t xml:space="preserve"> </w:t>
      </w:r>
      <w:r w:rsidR="009676E0" w:rsidRPr="009676E0">
        <w:rPr>
          <w:rFonts w:cs="Arial"/>
          <w:szCs w:val="28"/>
        </w:rPr>
        <w:t xml:space="preserve">high biocontrol potential </w:t>
      </w:r>
      <w:r w:rsidR="009676E0">
        <w:rPr>
          <w:rFonts w:cs="Arial" w:hint="eastAsia"/>
          <w:szCs w:val="28"/>
        </w:rPr>
        <w:t>at later crop stages</w:t>
      </w:r>
      <w:r w:rsidR="009B2EF0" w:rsidRPr="009B2EF0">
        <w:rPr>
          <w:rFonts w:cs="Arial" w:hint="eastAsia"/>
          <w:szCs w:val="28"/>
        </w:rPr>
        <w:t>.</w:t>
      </w:r>
      <w:r w:rsidR="00203CA3">
        <w:rPr>
          <w:rFonts w:cs="Arial" w:hint="eastAsia"/>
          <w:szCs w:val="28"/>
        </w:rPr>
        <w:t xml:space="preserve"> I</w:t>
      </w:r>
      <w:r w:rsidR="00D05276" w:rsidRPr="009B2EF0">
        <w:rPr>
          <w:rFonts w:cs="Arial"/>
          <w:szCs w:val="28"/>
        </w:rPr>
        <w:t>nterestingly, individual</w:t>
      </w:r>
      <w:r w:rsidR="00D05276" w:rsidRPr="009B2EF0">
        <w:rPr>
          <w:rFonts w:cs="Arial" w:hint="eastAsia"/>
          <w:szCs w:val="28"/>
        </w:rPr>
        <w:t xml:space="preserve"> predator groups (</w:t>
      </w:r>
      <w:r w:rsidR="00D05276" w:rsidRPr="009B2EF0">
        <w:rPr>
          <w:rFonts w:cs="Arial"/>
          <w:szCs w:val="28"/>
        </w:rPr>
        <w:t>s</w:t>
      </w:r>
      <w:r w:rsidR="00D05276" w:rsidRPr="009B2EF0">
        <w:rPr>
          <w:rFonts w:cs="Arial" w:hint="eastAsia"/>
          <w:szCs w:val="28"/>
        </w:rPr>
        <w:t>piders and ladybeetles) exhibited distinct within-season patterns</w:t>
      </w:r>
      <w:r w:rsidR="00D05276" w:rsidRPr="00635EEA">
        <w:rPr>
          <w:rFonts w:cs="Arial" w:hint="eastAsia"/>
          <w:szCs w:val="28"/>
        </w:rPr>
        <w:t xml:space="preserve"> of rice herbivore consumption. </w:t>
      </w:r>
      <w:r w:rsidR="00020A2A" w:rsidRPr="00635EEA">
        <w:rPr>
          <w:rFonts w:cs="Arial" w:hint="eastAsia"/>
          <w:szCs w:val="28"/>
        </w:rPr>
        <w:t>T</w:t>
      </w:r>
      <w:r w:rsidR="00D05276" w:rsidRPr="00635EEA">
        <w:rPr>
          <w:rFonts w:cs="Arial" w:hint="eastAsia"/>
          <w:szCs w:val="28"/>
        </w:rPr>
        <w:t xml:space="preserve">he </w:t>
      </w:r>
      <w:r w:rsidR="00D05276" w:rsidRPr="00635EEA">
        <w:rPr>
          <w:rFonts w:cs="Arial"/>
          <w:szCs w:val="28"/>
        </w:rPr>
        <w:t>proportion</w:t>
      </w:r>
      <w:r w:rsidR="00D05276" w:rsidRPr="00635EEA">
        <w:rPr>
          <w:rFonts w:cs="Arial" w:hint="eastAsia"/>
          <w:szCs w:val="28"/>
        </w:rPr>
        <w:t xml:space="preserve"> of rice herbivores</w:t>
      </w:r>
      <w:r w:rsidR="00020A2A" w:rsidRPr="00635EEA">
        <w:rPr>
          <w:rFonts w:cs="Arial" w:hint="eastAsia"/>
          <w:szCs w:val="28"/>
        </w:rPr>
        <w:t xml:space="preserve"> consumed</w:t>
      </w:r>
      <w:r w:rsidR="00D05276" w:rsidRPr="00635EEA">
        <w:rPr>
          <w:rFonts w:cs="Arial" w:hint="eastAsia"/>
          <w:szCs w:val="28"/>
        </w:rPr>
        <w:t xml:space="preserve"> in spiders</w:t>
      </w:r>
      <w:r w:rsidR="00D05276" w:rsidRPr="00635EEA">
        <w:rPr>
          <w:rFonts w:cs="Arial"/>
          <w:szCs w:val="28"/>
        </w:rPr>
        <w:t>’</w:t>
      </w:r>
      <w:r w:rsidR="00D05276" w:rsidRPr="00635EEA">
        <w:rPr>
          <w:rFonts w:cs="Arial" w:hint="eastAsia"/>
          <w:szCs w:val="28"/>
        </w:rPr>
        <w:t xml:space="preserve"> diet</w:t>
      </w:r>
      <w:r w:rsidR="00D05276" w:rsidRPr="00635EEA">
        <w:rPr>
          <w:rFonts w:cs="Arial"/>
          <w:szCs w:val="28"/>
        </w:rPr>
        <w:t xml:space="preserve"> </w:t>
      </w:r>
      <w:r w:rsidR="00D05276" w:rsidRPr="00635EEA">
        <w:rPr>
          <w:rFonts w:cs="Arial" w:hint="eastAsia"/>
          <w:szCs w:val="28"/>
        </w:rPr>
        <w:t>gradually increas</w:t>
      </w:r>
      <w:r w:rsidR="00D05276" w:rsidRPr="00635EEA">
        <w:rPr>
          <w:rFonts w:cs="Arial"/>
          <w:szCs w:val="28"/>
        </w:rPr>
        <w:t>ed</w:t>
      </w:r>
      <w:r w:rsidR="00D05276" w:rsidRPr="00635EEA">
        <w:rPr>
          <w:rFonts w:cs="Arial" w:hint="eastAsia"/>
          <w:szCs w:val="28"/>
        </w:rPr>
        <w:t xml:space="preserve"> </w:t>
      </w:r>
      <w:r w:rsidR="00020A2A" w:rsidRPr="00635EEA">
        <w:rPr>
          <w:rFonts w:cs="Arial" w:hint="eastAsia"/>
          <w:szCs w:val="28"/>
        </w:rPr>
        <w:t xml:space="preserve">from early </w:t>
      </w:r>
      <w:r w:rsidR="00D05276" w:rsidRPr="00635EEA">
        <w:rPr>
          <w:rFonts w:cs="Arial"/>
          <w:szCs w:val="28"/>
        </w:rPr>
        <w:t>toward late</w:t>
      </w:r>
      <w:r w:rsidR="00D05276" w:rsidRPr="00635EEA">
        <w:rPr>
          <w:rFonts w:cs="Arial" w:hint="eastAsia"/>
          <w:szCs w:val="28"/>
        </w:rPr>
        <w:t>r</w:t>
      </w:r>
      <w:r w:rsidR="00D05276" w:rsidRPr="00635EEA">
        <w:rPr>
          <w:rFonts w:cs="Arial"/>
          <w:szCs w:val="28"/>
        </w:rPr>
        <w:t xml:space="preserve"> </w:t>
      </w:r>
      <w:r w:rsidR="00D05276" w:rsidRPr="00635EEA">
        <w:rPr>
          <w:rFonts w:cs="Arial" w:hint="eastAsia"/>
          <w:szCs w:val="28"/>
        </w:rPr>
        <w:t xml:space="preserve">crop </w:t>
      </w:r>
      <w:r w:rsidR="00D05276" w:rsidRPr="00635EEA">
        <w:rPr>
          <w:rFonts w:cs="Arial"/>
          <w:szCs w:val="28"/>
        </w:rPr>
        <w:t>season</w:t>
      </w:r>
      <w:r w:rsidR="00D05276" w:rsidRPr="00635EEA">
        <w:rPr>
          <w:rFonts w:cs="Arial" w:hint="eastAsia"/>
          <w:szCs w:val="28"/>
        </w:rPr>
        <w:t xml:space="preserve"> (Fig. 2b), whereas that</w:t>
      </w:r>
      <w:r w:rsidR="00020A2A" w:rsidRPr="00635EEA">
        <w:rPr>
          <w:rFonts w:cs="Arial" w:hint="eastAsia"/>
          <w:szCs w:val="28"/>
        </w:rPr>
        <w:t xml:space="preserve"> consumed</w:t>
      </w:r>
      <w:r w:rsidR="00D05276" w:rsidRPr="00635EEA">
        <w:rPr>
          <w:rFonts w:cs="Arial" w:hint="eastAsia"/>
          <w:szCs w:val="28"/>
        </w:rPr>
        <w:t xml:space="preserve"> in ladybeetles</w:t>
      </w:r>
      <w:r w:rsidR="00D05276" w:rsidRPr="00635EEA">
        <w:rPr>
          <w:rFonts w:cs="Arial"/>
          <w:szCs w:val="28"/>
        </w:rPr>
        <w:t>’</w:t>
      </w:r>
      <w:r w:rsidR="00D05276" w:rsidRPr="00635EEA">
        <w:rPr>
          <w:rFonts w:cs="Arial" w:hint="eastAsia"/>
          <w:szCs w:val="28"/>
        </w:rPr>
        <w:t xml:space="preserve"> diet remained relatively stable throughout the season (Fig. 2c).</w:t>
      </w:r>
      <w:r w:rsidR="00230B1F" w:rsidRPr="00635EEA">
        <w:rPr>
          <w:rFonts w:cs="Arial" w:hint="eastAsia"/>
          <w:szCs w:val="28"/>
        </w:rPr>
        <w:t xml:space="preserve"> </w:t>
      </w:r>
      <w:r w:rsidR="00853C9A" w:rsidRPr="00635EEA">
        <w:rPr>
          <w:rFonts w:cs="Arial" w:hint="eastAsia"/>
          <w:szCs w:val="28"/>
        </w:rPr>
        <w:t>Our results also revealed similar among-year patterns in r</w:t>
      </w:r>
      <w:r w:rsidR="004F2F24" w:rsidRPr="00635EEA">
        <w:rPr>
          <w:rFonts w:cs="Arial"/>
          <w:szCs w:val="28"/>
        </w:rPr>
        <w:t>ice herbivore consumption</w:t>
      </w:r>
      <w:r w:rsidR="004F2F24" w:rsidRPr="00635EEA">
        <w:rPr>
          <w:rFonts w:cs="Arial" w:hint="eastAsia"/>
          <w:szCs w:val="28"/>
        </w:rPr>
        <w:t xml:space="preserve"> by predators in organic </w:t>
      </w:r>
      <w:r w:rsidR="00853C9A" w:rsidRPr="00635EEA">
        <w:rPr>
          <w:rFonts w:cs="Arial" w:hint="eastAsia"/>
          <w:szCs w:val="28"/>
        </w:rPr>
        <w:t>and conventional rice farms</w:t>
      </w:r>
      <w:r w:rsidR="004F2F24" w:rsidRPr="00635EEA">
        <w:rPr>
          <w:rFonts w:cs="Arial" w:hint="eastAsia"/>
          <w:szCs w:val="28"/>
        </w:rPr>
        <w:t xml:space="preserve">, </w:t>
      </w:r>
      <w:r w:rsidR="004F2F24" w:rsidRPr="00635EEA">
        <w:rPr>
          <w:rFonts w:cs="Arial"/>
          <w:szCs w:val="28"/>
        </w:rPr>
        <w:t>suggesting consistency in their feeding</w:t>
      </w:r>
      <w:r w:rsidR="004F2F24" w:rsidRPr="00635EEA">
        <w:rPr>
          <w:rFonts w:cs="Arial" w:hint="eastAsia"/>
          <w:szCs w:val="28"/>
        </w:rPr>
        <w:t xml:space="preserve"> habits (Fig. 2</w:t>
      </w:r>
      <w:r w:rsidR="00614D11" w:rsidRPr="00635EEA">
        <w:rPr>
          <w:rFonts w:cs="Arial" w:hint="eastAsia"/>
          <w:szCs w:val="28"/>
        </w:rPr>
        <w:t xml:space="preserve">; </w:t>
      </w:r>
      <w:r w:rsidR="004F2F24" w:rsidRPr="0041717B">
        <w:rPr>
          <w:rFonts w:cs="Arial" w:hint="eastAsia"/>
          <w:szCs w:val="28"/>
        </w:rPr>
        <w:t xml:space="preserve">Table 1). </w:t>
      </w:r>
      <w:r w:rsidR="00061C59" w:rsidRPr="0041717B">
        <w:rPr>
          <w:rFonts w:cs="Arial" w:hint="eastAsia"/>
          <w:szCs w:val="28"/>
        </w:rPr>
        <w:t>The proportion of rice pests consumed in predators</w:t>
      </w:r>
      <w:r w:rsidR="00061C59" w:rsidRPr="0041717B">
        <w:rPr>
          <w:rFonts w:cs="Arial"/>
          <w:szCs w:val="28"/>
        </w:rPr>
        <w:t>’</w:t>
      </w:r>
      <w:r w:rsidR="00061C59" w:rsidRPr="0041717B">
        <w:rPr>
          <w:rFonts w:cs="Arial" w:hint="eastAsia"/>
          <w:szCs w:val="28"/>
        </w:rPr>
        <w:t xml:space="preserve"> diet </w:t>
      </w:r>
      <w:r w:rsidR="00D05869" w:rsidRPr="0041717B">
        <w:rPr>
          <w:rFonts w:cs="Arial" w:hint="eastAsia"/>
          <w:szCs w:val="28"/>
        </w:rPr>
        <w:t>differed between farm</w:t>
      </w:r>
      <w:r w:rsidR="0041717B" w:rsidRPr="0041717B">
        <w:rPr>
          <w:rFonts w:cs="Arial" w:hint="eastAsia"/>
          <w:szCs w:val="28"/>
        </w:rPr>
        <w:t xml:space="preserve"> types</w:t>
      </w:r>
      <w:r w:rsidR="00D05869" w:rsidRPr="0041717B">
        <w:rPr>
          <w:rFonts w:cs="Arial" w:hint="eastAsia"/>
          <w:szCs w:val="28"/>
        </w:rPr>
        <w:t xml:space="preserve"> as well as among crop stages. However, </w:t>
      </w:r>
      <w:r w:rsidR="00061C59" w:rsidRPr="0041717B">
        <w:rPr>
          <w:rFonts w:cs="Arial" w:hint="eastAsia"/>
          <w:szCs w:val="28"/>
        </w:rPr>
        <w:t xml:space="preserve">contrary to expectation and previous studies, pest consumption by predators </w:t>
      </w:r>
      <w:r w:rsidR="00D05869" w:rsidRPr="0041717B">
        <w:rPr>
          <w:rFonts w:cs="Arial" w:hint="eastAsia"/>
          <w:szCs w:val="28"/>
        </w:rPr>
        <w:t>w</w:t>
      </w:r>
      <w:r w:rsidR="00D05869" w:rsidRPr="0041717B">
        <w:rPr>
          <w:rFonts w:cs="Arial"/>
          <w:szCs w:val="28"/>
        </w:rPr>
        <w:t>as</w:t>
      </w:r>
      <w:r w:rsidR="00D05869" w:rsidRPr="0041717B">
        <w:rPr>
          <w:rFonts w:cs="Arial" w:hint="eastAsia"/>
          <w:szCs w:val="28"/>
        </w:rPr>
        <w:t xml:space="preserve"> not associated with the</w:t>
      </w:r>
      <w:r w:rsidR="00061C59" w:rsidRPr="0041717B">
        <w:rPr>
          <w:rFonts w:cs="Arial" w:hint="eastAsia"/>
          <w:szCs w:val="28"/>
        </w:rPr>
        <w:t xml:space="preserve"> vegetation</w:t>
      </w:r>
      <w:r w:rsidR="00D05869" w:rsidRPr="0041717B">
        <w:rPr>
          <w:rFonts w:cs="Arial" w:hint="eastAsia"/>
          <w:szCs w:val="28"/>
        </w:rPr>
        <w:t xml:space="preserve"> </w:t>
      </w:r>
      <w:r w:rsidR="00061C59" w:rsidRPr="0041717B">
        <w:rPr>
          <w:rFonts w:cs="Arial" w:hint="eastAsia"/>
          <w:szCs w:val="28"/>
        </w:rPr>
        <w:t>(</w:t>
      </w:r>
      <w:r w:rsidR="00D05869" w:rsidRPr="0041717B">
        <w:rPr>
          <w:rFonts w:cs="Arial" w:hint="eastAsia"/>
          <w:szCs w:val="28"/>
        </w:rPr>
        <w:t>percent forest cover</w:t>
      </w:r>
      <w:r w:rsidR="00061C59" w:rsidRPr="0041717B">
        <w:rPr>
          <w:rFonts w:cs="Arial" w:hint="eastAsia"/>
          <w:szCs w:val="28"/>
        </w:rPr>
        <w:t xml:space="preserve">) surrounding the farms, neither was the </w:t>
      </w:r>
      <w:r w:rsidR="00061C59" w:rsidRPr="0041717B">
        <w:rPr>
          <w:rFonts w:cs="Arial"/>
          <w:szCs w:val="28"/>
        </w:rPr>
        <w:t>relative abundance of rice herbivores in the field</w:t>
      </w:r>
      <w:r w:rsidR="00061C59" w:rsidRPr="0041717B">
        <w:rPr>
          <w:rFonts w:cs="Arial" w:hint="eastAsia"/>
          <w:szCs w:val="28"/>
        </w:rPr>
        <w:t xml:space="preserve"> (</w:t>
      </w:r>
      <w:r w:rsidR="004F2F24" w:rsidRPr="0041717B">
        <w:rPr>
          <w:rFonts w:cs="Arial" w:hint="eastAsia"/>
          <w:szCs w:val="28"/>
        </w:rPr>
        <w:t xml:space="preserve">Table 1). </w:t>
      </w:r>
      <w:r w:rsidR="00797831" w:rsidRPr="003903B4">
        <w:rPr>
          <w:rFonts w:cs="Arial" w:hint="eastAsia"/>
          <w:szCs w:val="28"/>
        </w:rPr>
        <w:t>W</w:t>
      </w:r>
      <w:r w:rsidR="00EB6F5F" w:rsidRPr="003903B4">
        <w:rPr>
          <w:rFonts w:cs="Arial"/>
          <w:szCs w:val="28"/>
        </w:rPr>
        <w:t>e discuss</w:t>
      </w:r>
      <w:r w:rsidR="00797831" w:rsidRPr="003903B4">
        <w:rPr>
          <w:rFonts w:cs="Arial" w:hint="eastAsia"/>
          <w:szCs w:val="28"/>
        </w:rPr>
        <w:t xml:space="preserve"> in the following</w:t>
      </w:r>
      <w:r w:rsidR="00EB6F5F" w:rsidRPr="003903B4">
        <w:rPr>
          <w:rFonts w:cs="Arial"/>
          <w:szCs w:val="28"/>
        </w:rPr>
        <w:t xml:space="preserve"> a) </w:t>
      </w:r>
      <w:r w:rsidR="00197F3E" w:rsidRPr="003903B4">
        <w:rPr>
          <w:rFonts w:cs="Arial" w:hint="eastAsia"/>
          <w:szCs w:val="28"/>
        </w:rPr>
        <w:t xml:space="preserve">the </w:t>
      </w:r>
      <w:r w:rsidR="008A7A3C" w:rsidRPr="003903B4">
        <w:rPr>
          <w:rFonts w:cs="Arial" w:hint="eastAsia"/>
          <w:szCs w:val="28"/>
        </w:rPr>
        <w:t>patterns</w:t>
      </w:r>
      <w:r w:rsidR="00197F3E" w:rsidRPr="003903B4">
        <w:rPr>
          <w:rFonts w:cs="Arial" w:hint="eastAsia"/>
          <w:szCs w:val="28"/>
        </w:rPr>
        <w:t xml:space="preserve"> </w:t>
      </w:r>
      <w:r w:rsidR="003903B4" w:rsidRPr="003903B4">
        <w:rPr>
          <w:rFonts w:cs="Arial" w:hint="eastAsia"/>
          <w:szCs w:val="28"/>
        </w:rPr>
        <w:t>of</w:t>
      </w:r>
      <w:r w:rsidR="00197F3E" w:rsidRPr="003903B4">
        <w:rPr>
          <w:rFonts w:cs="Arial" w:hint="eastAsia"/>
          <w:szCs w:val="28"/>
        </w:rPr>
        <w:t xml:space="preserve"> diet compositions of</w:t>
      </w:r>
      <w:r w:rsidR="00EB6F5F" w:rsidRPr="003903B4">
        <w:rPr>
          <w:rFonts w:cs="Arial"/>
          <w:szCs w:val="28"/>
        </w:rPr>
        <w:t xml:space="preserve"> generalist arthropod</w:t>
      </w:r>
      <w:r w:rsidR="00197F3E" w:rsidRPr="003903B4">
        <w:rPr>
          <w:rFonts w:cs="Arial"/>
          <w:szCs w:val="28"/>
        </w:rPr>
        <w:t xml:space="preserve"> </w:t>
      </w:r>
      <w:r w:rsidR="00197F3E" w:rsidRPr="003903B4">
        <w:rPr>
          <w:rFonts w:cs="Arial"/>
          <w:szCs w:val="28"/>
        </w:rPr>
        <w:lastRenderedPageBreak/>
        <w:t>predators</w:t>
      </w:r>
      <w:r w:rsidR="00EB6F5F" w:rsidRPr="003903B4">
        <w:rPr>
          <w:rFonts w:cs="Arial"/>
          <w:szCs w:val="28"/>
        </w:rPr>
        <w:t xml:space="preserve">, b) the effect of </w:t>
      </w:r>
      <w:r w:rsidR="00197F3E" w:rsidRPr="003903B4">
        <w:rPr>
          <w:rFonts w:cs="Arial" w:hint="eastAsia"/>
          <w:szCs w:val="28"/>
        </w:rPr>
        <w:t>various abiotic and biotic factors</w:t>
      </w:r>
      <w:r w:rsidR="00EB6F5F" w:rsidRPr="003903B4">
        <w:rPr>
          <w:rFonts w:cs="Arial"/>
          <w:szCs w:val="28"/>
        </w:rPr>
        <w:t xml:space="preserve"> on </w:t>
      </w:r>
      <w:r w:rsidR="00197F3E" w:rsidRPr="003903B4">
        <w:rPr>
          <w:rFonts w:cs="Arial" w:hint="eastAsia"/>
          <w:szCs w:val="28"/>
        </w:rPr>
        <w:t>pest consumption by predators</w:t>
      </w:r>
      <w:r w:rsidR="00EB6F5F" w:rsidRPr="003903B4">
        <w:rPr>
          <w:rFonts w:cs="Arial"/>
          <w:szCs w:val="28"/>
        </w:rPr>
        <w:t xml:space="preserve">, </w:t>
      </w:r>
      <w:r w:rsidR="00797831" w:rsidRPr="003903B4">
        <w:rPr>
          <w:rFonts w:cs="Arial" w:hint="eastAsia"/>
          <w:szCs w:val="28"/>
        </w:rPr>
        <w:t xml:space="preserve">and </w:t>
      </w:r>
      <w:r w:rsidR="00EB6F5F" w:rsidRPr="003903B4">
        <w:rPr>
          <w:rFonts w:cs="Arial"/>
          <w:szCs w:val="28"/>
        </w:rPr>
        <w:t xml:space="preserve">c) the </w:t>
      </w:r>
      <w:r w:rsidR="00797831" w:rsidRPr="003903B4">
        <w:rPr>
          <w:rFonts w:cs="Arial" w:hint="eastAsia"/>
          <w:szCs w:val="28"/>
        </w:rPr>
        <w:t xml:space="preserve">limitations and potential </w:t>
      </w:r>
      <w:r w:rsidR="00EB6F5F" w:rsidRPr="003903B4">
        <w:rPr>
          <w:rFonts w:cs="Arial"/>
          <w:szCs w:val="28"/>
        </w:rPr>
        <w:t xml:space="preserve">caveats of this study. We </w:t>
      </w:r>
      <w:r w:rsidR="00797831" w:rsidRPr="003903B4">
        <w:rPr>
          <w:rFonts w:cs="Arial" w:hint="eastAsia"/>
          <w:szCs w:val="28"/>
        </w:rPr>
        <w:t>finish</w:t>
      </w:r>
      <w:r w:rsidR="00797831" w:rsidRPr="003903B4">
        <w:rPr>
          <w:rFonts w:cs="Arial"/>
          <w:szCs w:val="28"/>
        </w:rPr>
        <w:t xml:space="preserve"> by</w:t>
      </w:r>
      <w:r w:rsidR="00797831" w:rsidRPr="003903B4">
        <w:rPr>
          <w:rFonts w:cs="Arial" w:hint="eastAsia"/>
          <w:szCs w:val="28"/>
        </w:rPr>
        <w:t xml:space="preserve"> highlighting</w:t>
      </w:r>
      <w:r w:rsidR="00EB6F5F" w:rsidRPr="003903B4">
        <w:rPr>
          <w:rFonts w:cs="Arial"/>
          <w:szCs w:val="28"/>
        </w:rPr>
        <w:t xml:space="preserve"> the implications</w:t>
      </w:r>
      <w:r w:rsidR="00797831" w:rsidRPr="003903B4">
        <w:rPr>
          <w:rFonts w:cs="Arial" w:hint="eastAsia"/>
          <w:szCs w:val="28"/>
        </w:rPr>
        <w:t xml:space="preserve"> of our results</w:t>
      </w:r>
      <w:r w:rsidR="00EB6F5F" w:rsidRPr="003903B4">
        <w:rPr>
          <w:rFonts w:cs="Arial"/>
          <w:szCs w:val="28"/>
        </w:rPr>
        <w:t xml:space="preserve"> for agricultural management.</w:t>
      </w:r>
    </w:p>
    <w:p w:rsidR="00AF797D" w:rsidRDefault="00AF797D">
      <w:pPr>
        <w:rPr>
          <w:rFonts w:cs="Arial"/>
          <w:szCs w:val="28"/>
        </w:rPr>
      </w:pPr>
    </w:p>
    <w:p w:rsidR="008575B3" w:rsidRPr="008575B3" w:rsidRDefault="008575B3" w:rsidP="008575B3">
      <w:pPr>
        <w:jc w:val="center"/>
        <w:rPr>
          <w:rFonts w:cs="Arial"/>
          <w:i/>
          <w:szCs w:val="28"/>
        </w:rPr>
      </w:pPr>
      <w:r w:rsidRPr="008575B3">
        <w:rPr>
          <w:rFonts w:cs="Arial" w:hint="eastAsia"/>
          <w:i/>
          <w:szCs w:val="28"/>
        </w:rPr>
        <w:t>Patterns of diet compositions of</w:t>
      </w:r>
      <w:r w:rsidRPr="008575B3">
        <w:rPr>
          <w:rFonts w:cs="Arial"/>
          <w:i/>
          <w:szCs w:val="28"/>
        </w:rPr>
        <w:t xml:space="preserve"> generalist arthropod predators</w:t>
      </w:r>
    </w:p>
    <w:p w:rsidR="00475E04" w:rsidRPr="00685D7D" w:rsidRDefault="00305B22" w:rsidP="00475E04">
      <w:pPr>
        <w:ind w:firstLine="720"/>
        <w:jc w:val="left"/>
        <w:rPr>
          <w:rFonts w:cs="Arial"/>
          <w:color w:val="0070C0"/>
          <w:szCs w:val="28"/>
        </w:rPr>
      </w:pPr>
      <w:r w:rsidRPr="00B80E98">
        <w:rPr>
          <w:rFonts w:cs="Arial" w:hint="eastAsia"/>
          <w:szCs w:val="28"/>
        </w:rPr>
        <w:t>Across the three study years, p</w:t>
      </w:r>
      <w:r w:rsidR="00CD2A63" w:rsidRPr="00B80E98">
        <w:rPr>
          <w:rFonts w:cs="Arial" w:hint="eastAsia"/>
          <w:szCs w:val="28"/>
        </w:rPr>
        <w:t xml:space="preserve">redators </w:t>
      </w:r>
      <w:r w:rsidR="00E70DC6" w:rsidRPr="00B80E98">
        <w:rPr>
          <w:rFonts w:cs="Arial" w:hint="eastAsia"/>
          <w:szCs w:val="28"/>
        </w:rPr>
        <w:t xml:space="preserve">in both </w:t>
      </w:r>
      <w:r w:rsidR="00E70DC6" w:rsidRPr="00B80E98">
        <w:rPr>
          <w:rFonts w:cs="Arial"/>
          <w:szCs w:val="28"/>
        </w:rPr>
        <w:t>organic and conventional farms</w:t>
      </w:r>
      <w:r w:rsidR="00E70DC6" w:rsidRPr="00B80E98">
        <w:rPr>
          <w:rFonts w:cs="Arial" w:hint="eastAsia"/>
          <w:szCs w:val="28"/>
        </w:rPr>
        <w:t xml:space="preserve"> consumed increasing </w:t>
      </w:r>
      <w:r w:rsidR="00E70DC6" w:rsidRPr="00B80E98">
        <w:rPr>
          <w:rFonts w:cs="Arial"/>
          <w:szCs w:val="28"/>
        </w:rPr>
        <w:t>proportion</w:t>
      </w:r>
      <w:r w:rsidR="00E70DC6" w:rsidRPr="00B80E98">
        <w:rPr>
          <w:rFonts w:cs="Arial" w:hint="eastAsia"/>
          <w:szCs w:val="28"/>
        </w:rPr>
        <w:t xml:space="preserve"> of rice </w:t>
      </w:r>
      <w:r w:rsidR="00315704" w:rsidRPr="00B80E98">
        <w:rPr>
          <w:rFonts w:cs="Arial"/>
          <w:szCs w:val="28"/>
        </w:rPr>
        <w:t>herbivores</w:t>
      </w:r>
      <w:r w:rsidR="00E70DC6" w:rsidRPr="00B80E98">
        <w:rPr>
          <w:rFonts w:cs="Arial" w:hint="eastAsia"/>
          <w:szCs w:val="28"/>
        </w:rPr>
        <w:t xml:space="preserve"> over the crop season</w:t>
      </w:r>
      <w:r w:rsidR="00132783" w:rsidRPr="00B80E98">
        <w:rPr>
          <w:rFonts w:cs="Arial"/>
          <w:szCs w:val="28"/>
        </w:rPr>
        <w:t>, reaching</w:t>
      </w:r>
      <w:r w:rsidR="00315704" w:rsidRPr="00B80E98">
        <w:rPr>
          <w:rFonts w:cs="Arial"/>
          <w:szCs w:val="28"/>
        </w:rPr>
        <w:t xml:space="preserve"> around </w:t>
      </w:r>
      <w:r w:rsidR="00830974" w:rsidRPr="00B80E98">
        <w:rPr>
          <w:rFonts w:cs="Arial" w:hint="eastAsia"/>
          <w:szCs w:val="28"/>
        </w:rPr>
        <w:t>90%</w:t>
      </w:r>
      <w:r w:rsidR="00E70DC6" w:rsidRPr="00B80E98">
        <w:rPr>
          <w:rFonts w:cs="Arial" w:hint="eastAsia"/>
          <w:szCs w:val="28"/>
        </w:rPr>
        <w:t xml:space="preserve"> </w:t>
      </w:r>
      <w:r w:rsidR="00830974" w:rsidRPr="00B80E98">
        <w:rPr>
          <w:rFonts w:cs="Arial" w:hint="eastAsia"/>
          <w:szCs w:val="28"/>
        </w:rPr>
        <w:t xml:space="preserve">in </w:t>
      </w:r>
      <w:r w:rsidR="00132783" w:rsidRPr="00B80E98">
        <w:rPr>
          <w:rFonts w:cs="Arial"/>
          <w:szCs w:val="28"/>
        </w:rPr>
        <w:t>predators’</w:t>
      </w:r>
      <w:r w:rsidR="00830974" w:rsidRPr="00B80E98">
        <w:rPr>
          <w:rFonts w:cs="Arial" w:hint="eastAsia"/>
          <w:szCs w:val="28"/>
        </w:rPr>
        <w:t xml:space="preserve"> diet</w:t>
      </w:r>
      <w:r w:rsidR="00132783" w:rsidRPr="00B80E98">
        <w:rPr>
          <w:rFonts w:cs="Arial"/>
          <w:szCs w:val="28"/>
        </w:rPr>
        <w:t xml:space="preserve"> at the ripening stage</w:t>
      </w:r>
      <w:r w:rsidR="00830974" w:rsidRPr="00B80E98">
        <w:rPr>
          <w:rFonts w:cs="Arial" w:hint="eastAsia"/>
          <w:szCs w:val="28"/>
        </w:rPr>
        <w:t>, whereas the proportion of detritivores and tourist herbivores gradually decreased and contribute</w:t>
      </w:r>
      <w:r w:rsidR="00A7327B" w:rsidRPr="00B80E98">
        <w:rPr>
          <w:rFonts w:cs="Arial"/>
          <w:szCs w:val="28"/>
        </w:rPr>
        <w:t>d</w:t>
      </w:r>
      <w:r w:rsidR="00830974" w:rsidRPr="00B80E98">
        <w:rPr>
          <w:rFonts w:cs="Arial" w:hint="eastAsia"/>
          <w:szCs w:val="28"/>
        </w:rPr>
        <w:t xml:space="preserve"> less than 10% to</w:t>
      </w:r>
      <w:r w:rsidR="00132783" w:rsidRPr="00B80E98">
        <w:rPr>
          <w:rFonts w:cs="Arial"/>
          <w:szCs w:val="28"/>
        </w:rPr>
        <w:t xml:space="preserve"> the diet </w:t>
      </w:r>
      <w:r w:rsidR="00220B7F">
        <w:rPr>
          <w:rFonts w:cs="Arial"/>
          <w:szCs w:val="28"/>
        </w:rPr>
        <w:t xml:space="preserve">at the ripening stage </w:t>
      </w:r>
      <w:r w:rsidR="00863C0B" w:rsidRPr="00B80E98">
        <w:rPr>
          <w:rFonts w:cs="Arial" w:hint="eastAsia"/>
          <w:szCs w:val="28"/>
        </w:rPr>
        <w:t>(Fig. 1</w:t>
      </w:r>
      <w:r w:rsidRPr="00B80E98">
        <w:rPr>
          <w:rFonts w:cs="Arial" w:hint="eastAsia"/>
          <w:szCs w:val="28"/>
        </w:rPr>
        <w:t xml:space="preserve">; </w:t>
      </w:r>
      <w:r w:rsidR="004D06C9">
        <w:rPr>
          <w:rFonts w:cs="Arial"/>
          <w:szCs w:val="28"/>
        </w:rPr>
        <w:t xml:space="preserve">Appendix S1: </w:t>
      </w:r>
      <w:r w:rsidRPr="00B80E98">
        <w:rPr>
          <w:rFonts w:cs="Arial" w:hint="eastAsia"/>
          <w:szCs w:val="28"/>
        </w:rPr>
        <w:t>Table S2</w:t>
      </w:r>
      <w:r w:rsidR="00863C0B" w:rsidRPr="00475E04">
        <w:rPr>
          <w:rFonts w:cs="Arial" w:hint="eastAsia"/>
          <w:szCs w:val="28"/>
        </w:rPr>
        <w:t>)</w:t>
      </w:r>
      <w:r w:rsidR="00830974" w:rsidRPr="00475E04">
        <w:rPr>
          <w:rFonts w:cs="Arial" w:hint="eastAsia"/>
          <w:szCs w:val="28"/>
        </w:rPr>
        <w:t xml:space="preserve">. </w:t>
      </w:r>
      <w:r w:rsidR="00DC4B1B" w:rsidRPr="00475E04">
        <w:rPr>
          <w:rFonts w:cs="Arial"/>
          <w:szCs w:val="28"/>
        </w:rPr>
        <w:t xml:space="preserve">The </w:t>
      </w:r>
      <w:r w:rsidR="004E633A" w:rsidRPr="00475E04">
        <w:rPr>
          <w:rFonts w:cs="Arial"/>
          <w:szCs w:val="28"/>
        </w:rPr>
        <w:t>increase in</w:t>
      </w:r>
      <w:r w:rsidR="00DC4B1B" w:rsidRPr="00475E04">
        <w:rPr>
          <w:rFonts w:cs="Arial"/>
          <w:szCs w:val="28"/>
        </w:rPr>
        <w:t xml:space="preserve"> </w:t>
      </w:r>
      <w:r w:rsidR="004E633A" w:rsidRPr="00475E04">
        <w:rPr>
          <w:rFonts w:cs="Arial"/>
          <w:szCs w:val="28"/>
        </w:rPr>
        <w:t xml:space="preserve">rice </w:t>
      </w:r>
      <w:r w:rsidR="00F31044" w:rsidRPr="00475E04">
        <w:rPr>
          <w:rFonts w:cs="Arial"/>
          <w:szCs w:val="28"/>
        </w:rPr>
        <w:t>herbivore</w:t>
      </w:r>
      <w:r w:rsidR="00DC4B1B" w:rsidRPr="00475E04">
        <w:rPr>
          <w:rFonts w:cs="Arial"/>
          <w:szCs w:val="28"/>
        </w:rPr>
        <w:t xml:space="preserve"> consumption </w:t>
      </w:r>
      <w:r w:rsidR="008A10F3" w:rsidRPr="00475E04">
        <w:rPr>
          <w:rFonts w:cs="Arial"/>
          <w:szCs w:val="28"/>
        </w:rPr>
        <w:t>suggests</w:t>
      </w:r>
      <w:r w:rsidR="00DC4B1B" w:rsidRPr="00475E04">
        <w:rPr>
          <w:rFonts w:cs="Arial"/>
          <w:szCs w:val="28"/>
        </w:rPr>
        <w:t xml:space="preserve"> </w:t>
      </w:r>
      <w:r w:rsidR="008A10F3" w:rsidRPr="00475E04">
        <w:rPr>
          <w:rFonts w:cs="Arial"/>
          <w:szCs w:val="28"/>
        </w:rPr>
        <w:t>increasing</w:t>
      </w:r>
      <w:r w:rsidR="00DC4B1B" w:rsidRPr="00475E04">
        <w:rPr>
          <w:rFonts w:cs="Arial"/>
          <w:szCs w:val="28"/>
        </w:rPr>
        <w:t xml:space="preserve"> biocontrol</w:t>
      </w:r>
      <w:r w:rsidR="008A10F3" w:rsidRPr="00475E04">
        <w:rPr>
          <w:rFonts w:cs="Arial"/>
          <w:szCs w:val="28"/>
        </w:rPr>
        <w:t xml:space="preserve"> value</w:t>
      </w:r>
      <w:r w:rsidR="00C522F2">
        <w:rPr>
          <w:rFonts w:cs="Arial"/>
          <w:szCs w:val="28"/>
        </w:rPr>
        <w:t xml:space="preserve"> of predators</w:t>
      </w:r>
      <w:r w:rsidR="008A10F3" w:rsidRPr="00475E04">
        <w:rPr>
          <w:rFonts w:cs="Arial"/>
          <w:szCs w:val="28"/>
        </w:rPr>
        <w:t xml:space="preserve"> over time, particularly during the later crop season</w:t>
      </w:r>
      <w:r w:rsidR="001D7D22" w:rsidRPr="00475E04">
        <w:rPr>
          <w:rFonts w:cs="Arial"/>
          <w:szCs w:val="28"/>
        </w:rPr>
        <w:t xml:space="preserve"> where the</w:t>
      </w:r>
      <w:r w:rsidR="004C5B9C">
        <w:rPr>
          <w:rFonts w:cs="Arial"/>
          <w:szCs w:val="28"/>
        </w:rPr>
        <w:t>y</w:t>
      </w:r>
      <w:r w:rsidR="001D7D22" w:rsidRPr="00475E04">
        <w:rPr>
          <w:rFonts w:cs="Arial"/>
          <w:szCs w:val="28"/>
        </w:rPr>
        <w:t xml:space="preserve"> fed predominantly on rice pests</w:t>
      </w:r>
      <w:r w:rsidR="00DC4B1B" w:rsidRPr="000753E1">
        <w:rPr>
          <w:rFonts w:cs="Arial"/>
          <w:szCs w:val="28"/>
        </w:rPr>
        <w:t xml:space="preserve">. </w:t>
      </w:r>
      <w:r w:rsidRPr="000753E1">
        <w:rPr>
          <w:rFonts w:cs="Arial" w:hint="eastAsia"/>
          <w:szCs w:val="28"/>
        </w:rPr>
        <w:t xml:space="preserve">Interestingly, </w:t>
      </w:r>
      <w:r w:rsidRPr="00AA70D3">
        <w:rPr>
          <w:rFonts w:cs="Arial" w:hint="eastAsia"/>
          <w:szCs w:val="28"/>
        </w:rPr>
        <w:t>generalist predators are known to exploit a wide range of prey items</w:t>
      </w:r>
      <w:r w:rsidR="003E1D5B" w:rsidRPr="00AA70D3">
        <w:rPr>
          <w:rFonts w:cs="Arial"/>
          <w:szCs w:val="28"/>
        </w:rPr>
        <w:t xml:space="preserve"> </w:t>
      </w:r>
      <w:r w:rsidR="00AA70D3" w:rsidRPr="00AA70D3">
        <w:rPr>
          <w:rFonts w:cs="Arial"/>
          <w:szCs w:val="28"/>
        </w:rPr>
        <w:fldChar w:fldCharType="begin"/>
      </w:r>
      <w:r w:rsidR="00AA70D3" w:rsidRPr="00AA70D3">
        <w:rPr>
          <w:rFonts w:cs="Arial"/>
          <w:szCs w:val="28"/>
        </w:rPr>
        <w:instrText xml:space="preserve"> ADDIN EN.CITE &lt;EndNote&gt;&lt;Cite&gt;&lt;Author&gt;Prasad&lt;/Author&gt;&lt;Year&gt;2006&lt;/Year&gt;&lt;RecNum&gt;92&lt;/RecNum&gt;&lt;DisplayText&gt;(Albajes and Alomar 1999, Prasad and Snyder 2006)&lt;/DisplayText&gt;&lt;record&gt;&lt;rec-number&gt;92&lt;/rec-number&gt;&lt;foreign-keys&gt;&lt;key app="EN" db-id="2vstfap51s9ztmea0af5fa9f5v90srreddde" timestamp="1631004411"&gt;92&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eriodical&gt;&lt;full-title&gt;Journal of Applied Ecology&lt;/full-title&gt;&lt;/periodical&gt;&lt;pages&gt;343-352&lt;/pages&gt;&lt;volume&gt;43&lt;/volume&gt;&lt;number&gt;2&lt;/number&gt;&lt;dates&gt;&lt;year&gt;2006&lt;/year&gt;&lt;/dates&gt;&lt;isbn&gt;0021-8901&lt;/isbn&gt;&lt;urls&gt;&lt;/urls&gt;&lt;/record&gt;&lt;/Cite&gt;&lt;Cite&gt;&lt;Author&gt;Albajes&lt;/Author&gt;&lt;Year&gt;1999&lt;/Year&gt;&lt;RecNum&gt;93&lt;/RecNum&gt;&lt;record&gt;&lt;rec-number&gt;93&lt;/rec-number&gt;&lt;foreign-keys&gt;&lt;key app="EN" db-id="2vstfap51s9ztmea0af5fa9f5v90srreddde" timestamp="1631004448"&gt;93&lt;/key&gt;&lt;/foreign-keys&gt;&lt;ref-type name="Book Section"&gt;5&lt;/ref-type&gt;&lt;contributors&gt;&lt;authors&gt;&lt;author&gt;Albajes, Ramon&lt;/author&gt;&lt;author&gt;Alomar, Òscar&lt;/author&gt;&lt;/authors&gt;&lt;/contributors&gt;&lt;titles&gt;&lt;title&gt;Current and potential use of polyphagous predators&lt;/title&gt;&lt;secondary-title&gt;Integrated pest and disease management in greenhouse crops&lt;/secondary-title&gt;&lt;/titles&gt;&lt;pages&gt;265-275&lt;/pages&gt;&lt;dates&gt;&lt;year&gt;1999&lt;/year&gt;&lt;/dates&gt;&lt;publisher&gt;Springer&lt;/publisher&gt;&lt;urls&gt;&lt;/urls&gt;&lt;/record&gt;&lt;/Cite&gt;&lt;/EndNote&gt;</w:instrText>
      </w:r>
      <w:r w:rsidR="00AA70D3" w:rsidRPr="00AA70D3">
        <w:rPr>
          <w:rFonts w:cs="Arial"/>
          <w:szCs w:val="28"/>
        </w:rPr>
        <w:fldChar w:fldCharType="separate"/>
      </w:r>
      <w:r w:rsidR="00AA70D3" w:rsidRPr="00AA70D3">
        <w:rPr>
          <w:rFonts w:cs="Arial"/>
          <w:noProof/>
          <w:szCs w:val="28"/>
        </w:rPr>
        <w:t>(Albajes and Alomar 1999, Prasad and Snyder 2006)</w:t>
      </w:r>
      <w:r w:rsidR="00AA70D3" w:rsidRPr="00AA70D3">
        <w:rPr>
          <w:rFonts w:cs="Arial"/>
          <w:szCs w:val="28"/>
        </w:rPr>
        <w:fldChar w:fldCharType="end"/>
      </w:r>
      <w:r w:rsidRPr="00AA70D3">
        <w:rPr>
          <w:rFonts w:cs="Arial" w:hint="eastAsia"/>
          <w:szCs w:val="28"/>
        </w:rPr>
        <w:t xml:space="preserve">, </w:t>
      </w:r>
      <w:r w:rsidR="00556EC4" w:rsidRPr="00AA70D3">
        <w:rPr>
          <w:rFonts w:cs="Arial"/>
          <w:szCs w:val="28"/>
        </w:rPr>
        <w:t xml:space="preserve">yet </w:t>
      </w:r>
      <w:r w:rsidRPr="00AA70D3">
        <w:rPr>
          <w:rFonts w:cs="Arial" w:hint="eastAsia"/>
          <w:szCs w:val="28"/>
        </w:rPr>
        <w:t>our diet analysis indeed reveal</w:t>
      </w:r>
      <w:r w:rsidR="002935CE" w:rsidRPr="00AA70D3">
        <w:rPr>
          <w:rFonts w:cs="Arial"/>
          <w:szCs w:val="28"/>
        </w:rPr>
        <w:t>ed</w:t>
      </w:r>
      <w:r w:rsidRPr="00AA70D3">
        <w:rPr>
          <w:rFonts w:cs="Arial" w:hint="eastAsia"/>
          <w:szCs w:val="28"/>
        </w:rPr>
        <w:t xml:space="preserve"> a previously under-appreciated aspect of </w:t>
      </w:r>
      <w:r w:rsidR="00475E04" w:rsidRPr="00AA70D3">
        <w:rPr>
          <w:rFonts w:cs="Arial"/>
          <w:szCs w:val="28"/>
        </w:rPr>
        <w:t>their feeding habits</w:t>
      </w:r>
      <w:r w:rsidRPr="00AA70D3">
        <w:rPr>
          <w:rFonts w:cs="Arial"/>
          <w:szCs w:val="28"/>
        </w:rPr>
        <w:t>—</w:t>
      </w:r>
      <w:r w:rsidR="00475E04" w:rsidRPr="00AA70D3">
        <w:rPr>
          <w:rFonts w:cs="Arial"/>
          <w:szCs w:val="28"/>
        </w:rPr>
        <w:t xml:space="preserve">a </w:t>
      </w:r>
      <w:r w:rsidRPr="00AA70D3">
        <w:rPr>
          <w:rFonts w:cs="Arial" w:hint="eastAsia"/>
          <w:szCs w:val="28"/>
        </w:rPr>
        <w:t>generalist by nature</w:t>
      </w:r>
      <w:r w:rsidRPr="000753E1">
        <w:rPr>
          <w:rFonts w:cs="Arial" w:hint="eastAsia"/>
          <w:szCs w:val="28"/>
        </w:rPr>
        <w:t xml:space="preserve"> </w:t>
      </w:r>
      <w:r w:rsidRPr="000753E1">
        <w:rPr>
          <w:rFonts w:cs="Arial"/>
          <w:szCs w:val="28"/>
        </w:rPr>
        <w:t xml:space="preserve">could </w:t>
      </w:r>
      <w:r w:rsidRPr="000753E1">
        <w:rPr>
          <w:rFonts w:cs="Arial" w:hint="eastAsia"/>
          <w:szCs w:val="28"/>
        </w:rPr>
        <w:t>become</w:t>
      </w:r>
      <w:r w:rsidRPr="000753E1">
        <w:rPr>
          <w:rFonts w:cs="Arial"/>
          <w:szCs w:val="28"/>
        </w:rPr>
        <w:t xml:space="preserve"> </w:t>
      </w:r>
      <w:r w:rsidR="00475E04" w:rsidRPr="000753E1">
        <w:rPr>
          <w:rFonts w:cs="Arial"/>
          <w:szCs w:val="28"/>
        </w:rPr>
        <w:t xml:space="preserve">a </w:t>
      </w:r>
      <w:r w:rsidRPr="000753E1">
        <w:rPr>
          <w:rFonts w:cs="Arial"/>
          <w:szCs w:val="28"/>
        </w:rPr>
        <w:t>specialist</w:t>
      </w:r>
      <w:r w:rsidRPr="000753E1">
        <w:rPr>
          <w:rFonts w:cs="Arial" w:hint="eastAsia"/>
          <w:szCs w:val="28"/>
        </w:rPr>
        <w:t xml:space="preserve"> in function</w:t>
      </w:r>
      <w:r w:rsidRPr="000753E1">
        <w:rPr>
          <w:rFonts w:cs="Arial"/>
          <w:szCs w:val="28"/>
        </w:rPr>
        <w:t xml:space="preserve"> </w:t>
      </w:r>
      <w:r w:rsidRPr="000753E1">
        <w:rPr>
          <w:rFonts w:cs="Arial" w:hint="eastAsia"/>
          <w:szCs w:val="28"/>
        </w:rPr>
        <w:t xml:space="preserve">depending on the </w:t>
      </w:r>
      <w:r w:rsidRPr="000753E1">
        <w:rPr>
          <w:rFonts w:cs="Arial"/>
          <w:szCs w:val="28"/>
        </w:rPr>
        <w:t>context</w:t>
      </w:r>
      <w:r w:rsidRPr="000753E1">
        <w:rPr>
          <w:rFonts w:cs="Arial" w:hint="eastAsia"/>
          <w:szCs w:val="28"/>
        </w:rPr>
        <w:t>.</w:t>
      </w:r>
      <w:r w:rsidR="00556EC4">
        <w:rPr>
          <w:rFonts w:cs="Arial"/>
          <w:szCs w:val="28"/>
        </w:rPr>
        <w:t xml:space="preserve"> </w:t>
      </w:r>
      <w:r w:rsidR="00532064">
        <w:rPr>
          <w:rFonts w:cs="Arial"/>
          <w:szCs w:val="28"/>
        </w:rPr>
        <w:t>I</w:t>
      </w:r>
      <w:r w:rsidR="00E2639C" w:rsidRPr="00532064">
        <w:rPr>
          <w:rFonts w:cs="Arial" w:hint="eastAsia"/>
          <w:szCs w:val="28"/>
        </w:rPr>
        <w:t>t is also n</w:t>
      </w:r>
      <w:r w:rsidR="00E2639C" w:rsidRPr="00532064">
        <w:rPr>
          <w:rFonts w:cs="Arial"/>
          <w:szCs w:val="28"/>
        </w:rPr>
        <w:t>oteworth</w:t>
      </w:r>
      <w:r w:rsidR="00E2639C" w:rsidRPr="00532064">
        <w:rPr>
          <w:rFonts w:cs="Arial" w:hint="eastAsia"/>
          <w:szCs w:val="28"/>
        </w:rPr>
        <w:t>y that</w:t>
      </w:r>
      <w:r w:rsidR="00A74560">
        <w:rPr>
          <w:rFonts w:cs="Arial"/>
          <w:szCs w:val="28"/>
        </w:rPr>
        <w:t xml:space="preserve">, </w:t>
      </w:r>
      <w:r w:rsidR="00A74560" w:rsidRPr="00532064">
        <w:rPr>
          <w:rFonts w:cs="Arial"/>
          <w:szCs w:val="28"/>
        </w:rPr>
        <w:t>although</w:t>
      </w:r>
      <w:r w:rsidR="00A74560" w:rsidRPr="00532064">
        <w:rPr>
          <w:rFonts w:cs="Arial" w:hint="eastAsia"/>
          <w:szCs w:val="28"/>
        </w:rPr>
        <w:t xml:space="preserve"> we did not experimentally test this </w:t>
      </w:r>
      <w:r w:rsidR="00A74560" w:rsidRPr="00532064">
        <w:rPr>
          <w:rFonts w:cs="Arial"/>
          <w:szCs w:val="28"/>
        </w:rPr>
        <w:t>proposal</w:t>
      </w:r>
      <w:r w:rsidR="00A74560" w:rsidRPr="00532064">
        <w:rPr>
          <w:rFonts w:cs="Arial" w:hint="eastAsia"/>
          <w:szCs w:val="28"/>
        </w:rPr>
        <w:t xml:space="preserve"> in our </w:t>
      </w:r>
      <w:r w:rsidR="00A74560" w:rsidRPr="00532064">
        <w:rPr>
          <w:rFonts w:cs="Arial"/>
          <w:szCs w:val="28"/>
        </w:rPr>
        <w:t>study</w:t>
      </w:r>
      <w:r w:rsidR="00A74560">
        <w:rPr>
          <w:rFonts w:cs="Arial"/>
          <w:szCs w:val="28"/>
        </w:rPr>
        <w:t>,</w:t>
      </w:r>
      <w:r w:rsidR="00E2639C" w:rsidRPr="00532064">
        <w:rPr>
          <w:rFonts w:cs="Arial" w:hint="eastAsia"/>
          <w:szCs w:val="28"/>
        </w:rPr>
        <w:t xml:space="preserve"> </w:t>
      </w:r>
      <w:r w:rsidR="008464AC" w:rsidRPr="00532064">
        <w:rPr>
          <w:rFonts w:cs="Arial"/>
          <w:szCs w:val="28"/>
        </w:rPr>
        <w:t xml:space="preserve">the </w:t>
      </w:r>
      <w:r w:rsidR="00556EC4" w:rsidRPr="00532064">
        <w:rPr>
          <w:rFonts w:cs="Arial"/>
          <w:szCs w:val="28"/>
        </w:rPr>
        <w:t>consumption of</w:t>
      </w:r>
      <w:r w:rsidR="00E2639C" w:rsidRPr="00532064">
        <w:rPr>
          <w:rFonts w:cs="Arial" w:hint="eastAsia"/>
          <w:szCs w:val="28"/>
        </w:rPr>
        <w:t xml:space="preserve"> </w:t>
      </w:r>
      <w:r w:rsidR="00E2639C" w:rsidRPr="00532064">
        <w:rPr>
          <w:rFonts w:cs="Arial"/>
          <w:szCs w:val="28"/>
        </w:rPr>
        <w:t>alternative</w:t>
      </w:r>
      <w:r w:rsidR="00E2639C" w:rsidRPr="00532064">
        <w:rPr>
          <w:rFonts w:cs="Arial" w:hint="eastAsia"/>
          <w:szCs w:val="28"/>
        </w:rPr>
        <w:t xml:space="preserve"> prey</w:t>
      </w:r>
      <w:r w:rsidR="00556EC4" w:rsidRPr="00532064">
        <w:rPr>
          <w:rFonts w:cs="Arial"/>
          <w:szCs w:val="28"/>
        </w:rPr>
        <w:t xml:space="preserve"> (detritivores and tourist herbivores) during early crop stages</w:t>
      </w:r>
      <w:r w:rsidR="00E2639C" w:rsidRPr="00532064">
        <w:rPr>
          <w:rFonts w:cs="Arial" w:hint="eastAsia"/>
          <w:szCs w:val="28"/>
        </w:rPr>
        <w:t xml:space="preserve"> might have supported predator population</w:t>
      </w:r>
      <w:r w:rsidR="00556EC4" w:rsidRPr="00532064">
        <w:rPr>
          <w:rFonts w:cs="Arial"/>
          <w:szCs w:val="28"/>
        </w:rPr>
        <w:t>s</w:t>
      </w:r>
      <w:r w:rsidR="00E2639C" w:rsidRPr="00532064">
        <w:rPr>
          <w:rFonts w:cs="Arial" w:hint="eastAsia"/>
          <w:szCs w:val="28"/>
        </w:rPr>
        <w:t xml:space="preserve"> in the</w:t>
      </w:r>
      <w:r w:rsidR="00556EC4" w:rsidRPr="00532064">
        <w:rPr>
          <w:rFonts w:cs="Arial"/>
          <w:szCs w:val="28"/>
        </w:rPr>
        <w:t xml:space="preserve"> later</w:t>
      </w:r>
      <w:r w:rsidR="00E2639C" w:rsidRPr="00532064">
        <w:rPr>
          <w:rFonts w:cs="Arial" w:hint="eastAsia"/>
          <w:szCs w:val="28"/>
        </w:rPr>
        <w:t xml:space="preserve"> </w:t>
      </w:r>
      <w:r w:rsidR="00556EC4" w:rsidRPr="00532064">
        <w:rPr>
          <w:rFonts w:cs="Arial"/>
          <w:szCs w:val="28"/>
        </w:rPr>
        <w:t>season</w:t>
      </w:r>
      <w:r w:rsidR="00C311FB" w:rsidRPr="00532064">
        <w:rPr>
          <w:rFonts w:cs="Arial"/>
          <w:szCs w:val="28"/>
        </w:rPr>
        <w:t xml:space="preserve"> </w:t>
      </w:r>
      <w:r w:rsidR="00C311FB" w:rsidRPr="00EF449E">
        <w:rPr>
          <w:rFonts w:cs="Arial"/>
          <w:szCs w:val="28"/>
        </w:rPr>
        <w:fldChar w:fldCharType="begin">
          <w:fldData xml:space="preserve">PEVuZE5vdGU+PENpdGU+PEF1dGhvcj5TZXR0bGU8L0F1dGhvcj48WWVhcj4xOTk2PC9ZZWFyPjxS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</w:fldData>
        </w:fldChar>
      </w:r>
      <w:r w:rsidR="00DC7A28" w:rsidRPr="00EF449E">
        <w:rPr>
          <w:rFonts w:cs="Arial"/>
          <w:szCs w:val="28"/>
        </w:rPr>
        <w:instrText xml:space="preserve"> ADDIN EN.CITE </w:instrText>
      </w:r>
      <w:r w:rsidR="00DC7A28" w:rsidRPr="00EF449E">
        <w:rPr>
          <w:rFonts w:cs="Arial"/>
          <w:szCs w:val="28"/>
        </w:rPr>
        <w:fldChar w:fldCharType="begin">
          <w:fldData xml:space="preserve">PEVuZE5vdGU+PENpdGU+PEF1dGhvcj5TZXR0bGU8L0F1dGhvcj48WWVhcj4xOTk2PC9ZZWFyPjxS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</w:fldData>
        </w:fldChar>
      </w:r>
      <w:r w:rsidR="00DC7A28" w:rsidRPr="00EF449E">
        <w:rPr>
          <w:rFonts w:cs="Arial"/>
          <w:szCs w:val="28"/>
        </w:rPr>
        <w:instrText xml:space="preserve"> ADDIN EN.CITE.DATA </w:instrText>
      </w:r>
      <w:r w:rsidR="00DC7A28" w:rsidRPr="00EF449E">
        <w:rPr>
          <w:rFonts w:cs="Arial"/>
          <w:szCs w:val="28"/>
        </w:rPr>
      </w:r>
      <w:r w:rsidR="00DC7A28" w:rsidRPr="00EF449E">
        <w:rPr>
          <w:rFonts w:cs="Arial"/>
          <w:szCs w:val="28"/>
        </w:rPr>
        <w:fldChar w:fldCharType="end"/>
      </w:r>
      <w:r w:rsidR="00C311FB" w:rsidRPr="00EF449E">
        <w:rPr>
          <w:rFonts w:cs="Arial"/>
          <w:szCs w:val="28"/>
        </w:rPr>
        <w:fldChar w:fldCharType="separate"/>
      </w:r>
      <w:r w:rsidR="00DC7A28" w:rsidRPr="00EF449E">
        <w:rPr>
          <w:rFonts w:cs="Arial"/>
          <w:noProof/>
          <w:szCs w:val="28"/>
        </w:rPr>
        <w:t>(Settle et al. 1996, Bilde et al. 2000, Harwood and Obrycki 2005)</w:t>
      </w:r>
      <w:r w:rsidR="00C311FB" w:rsidRPr="00EF449E">
        <w:rPr>
          <w:rFonts w:cs="Arial"/>
          <w:szCs w:val="28"/>
        </w:rPr>
        <w:fldChar w:fldCharType="end"/>
      </w:r>
      <w:r w:rsidR="00E2639C" w:rsidRPr="00EF449E">
        <w:rPr>
          <w:rFonts w:cs="Arial" w:hint="eastAsia"/>
          <w:szCs w:val="28"/>
        </w:rPr>
        <w:t xml:space="preserve">. </w:t>
      </w:r>
      <w:r w:rsidR="006655B2" w:rsidRPr="00EF449E">
        <w:rPr>
          <w:rFonts w:cs="Arial"/>
          <w:szCs w:val="28"/>
        </w:rPr>
        <w:t>E</w:t>
      </w:r>
      <w:r w:rsidR="00475E04" w:rsidRPr="00EF449E">
        <w:rPr>
          <w:rFonts w:cs="Arial"/>
          <w:szCs w:val="28"/>
        </w:rPr>
        <w:t xml:space="preserve">nvironmentally friendly </w:t>
      </w:r>
      <w:r w:rsidR="00E0467C" w:rsidRPr="00EF449E">
        <w:rPr>
          <w:rFonts w:cs="Arial"/>
          <w:szCs w:val="28"/>
        </w:rPr>
        <w:t xml:space="preserve">agricultural </w:t>
      </w:r>
      <w:r w:rsidR="00DE7F61" w:rsidRPr="00EF449E">
        <w:rPr>
          <w:rFonts w:cs="Arial"/>
          <w:szCs w:val="28"/>
        </w:rPr>
        <w:t>practices</w:t>
      </w:r>
      <w:r w:rsidR="00475E04" w:rsidRPr="00EF449E">
        <w:rPr>
          <w:rFonts w:cs="Arial"/>
          <w:szCs w:val="28"/>
        </w:rPr>
        <w:t xml:space="preserve"> </w:t>
      </w:r>
      <w:r w:rsidR="00475E04" w:rsidRPr="00EF449E">
        <w:rPr>
          <w:rFonts w:cs="Arial"/>
          <w:szCs w:val="28"/>
        </w:rPr>
        <w:lastRenderedPageBreak/>
        <w:t>promot</w:t>
      </w:r>
      <w:r w:rsidR="006655B2" w:rsidRPr="00EF449E">
        <w:rPr>
          <w:rFonts w:cs="Arial"/>
          <w:szCs w:val="28"/>
        </w:rPr>
        <w:t>ing</w:t>
      </w:r>
      <w:r w:rsidR="00475E04" w:rsidRPr="00EF449E">
        <w:rPr>
          <w:rFonts w:cs="Arial"/>
          <w:szCs w:val="28"/>
        </w:rPr>
        <w:t xml:space="preserve"> the establishment of predator populations during early crop season would likely benefit pest control in the field.</w:t>
      </w:r>
    </w:p>
    <w:p w:rsidR="00E2639C" w:rsidRPr="00E2639C" w:rsidRDefault="00E2639C" w:rsidP="00E2639C">
      <w:pPr>
        <w:jc w:val="left"/>
        <w:rPr>
          <w:rFonts w:cs="Arial"/>
          <w:color w:val="0070C0"/>
          <w:szCs w:val="28"/>
        </w:rPr>
      </w:pPr>
    </w:p>
    <w:p w:rsidR="00830974" w:rsidRDefault="00830974" w:rsidP="00D4218F">
      <w:pPr>
        <w:jc w:val="left"/>
        <w:rPr>
          <w:rFonts w:cs="Arial"/>
          <w:color w:val="0070C0"/>
          <w:szCs w:val="28"/>
        </w:rPr>
      </w:pPr>
    </w:p>
    <w:p w:rsidR="005952EE" w:rsidRDefault="005952EE">
      <w:pPr>
        <w:rPr>
          <w:rFonts w:cs="Arial"/>
          <w:color w:val="0070C0"/>
          <w:szCs w:val="28"/>
        </w:rPr>
      </w:pPr>
      <w:r>
        <w:rPr>
          <w:rFonts w:cs="Arial"/>
          <w:color w:val="0070C0"/>
          <w:szCs w:val="28"/>
        </w:rPr>
        <w:br w:type="page"/>
      </w:r>
    </w:p>
    <w:p w:rsidR="008C13C2" w:rsidRPr="008C13C2" w:rsidRDefault="008C13C2" w:rsidP="008C13C2">
      <w:pPr>
        <w:rPr>
          <w:rFonts w:cs="Arial"/>
          <w:color w:val="0070C0"/>
          <w:szCs w:val="28"/>
        </w:rPr>
      </w:pPr>
      <w:r w:rsidRPr="008C13C2">
        <w:rPr>
          <w:rFonts w:cs="Arial" w:hint="eastAsia"/>
          <w:color w:val="0070C0"/>
          <w:szCs w:val="28"/>
        </w:rPr>
        <w:lastRenderedPageBreak/>
        <w:t xml:space="preserve">The two main predator </w:t>
      </w:r>
      <w:r w:rsidRPr="008C13C2">
        <w:rPr>
          <w:rFonts w:cs="Arial"/>
          <w:color w:val="0070C0"/>
          <w:szCs w:val="28"/>
        </w:rPr>
        <w:t>groups</w:t>
      </w:r>
      <w:r w:rsidRPr="008C13C2">
        <w:rPr>
          <w:rFonts w:cs="Arial" w:hint="eastAsia"/>
          <w:color w:val="0070C0"/>
          <w:szCs w:val="28"/>
        </w:rPr>
        <w:t xml:space="preserve"> in our study system, spiders and ladybeetles, exhibited distinct</w:t>
      </w:r>
      <w:r w:rsidRPr="008C13C2">
        <w:rPr>
          <w:rFonts w:cs="Arial"/>
          <w:color w:val="0070C0"/>
          <w:szCs w:val="28"/>
        </w:rPr>
        <w:t xml:space="preserve"> dietary patterns</w:t>
      </w:r>
      <w:r w:rsidRPr="008C13C2">
        <w:rPr>
          <w:rFonts w:cs="Arial" w:hint="eastAsia"/>
          <w:color w:val="0070C0"/>
          <w:szCs w:val="28"/>
        </w:rPr>
        <w:t xml:space="preserve"> over the crop season (Fig. 1 and 2)</w:t>
      </w:r>
    </w:p>
    <w:p w:rsidR="008C13C2" w:rsidRPr="008C13C2" w:rsidRDefault="008C13C2" w:rsidP="008C13C2">
      <w:pPr>
        <w:rPr>
          <w:rFonts w:cs="Arial"/>
          <w:color w:val="0070C0"/>
          <w:szCs w:val="28"/>
        </w:rPr>
      </w:pPr>
      <w:r w:rsidRPr="008C13C2">
        <w:rPr>
          <w:rFonts w:cs="Arial"/>
          <w:color w:val="0070C0"/>
          <w:szCs w:val="28"/>
        </w:rPr>
        <w:t>This may be due to the differences in their feeding modes (active-pursuit vs. sit-and-wait)</w:t>
      </w:r>
      <w:r w:rsidR="008A42B1">
        <w:rPr>
          <w:rFonts w:cs="Arial" w:hint="eastAsia"/>
          <w:color w:val="0070C0"/>
          <w:szCs w:val="28"/>
        </w:rPr>
        <w:t xml:space="preserve"> </w:t>
      </w:r>
      <w:r w:rsidR="008A42B1" w:rsidRPr="008A42B1">
        <w:rPr>
          <w:rFonts w:cs="Arial" w:hint="eastAsia"/>
          <w:color w:val="0070C0"/>
          <w:szCs w:val="28"/>
        </w:rPr>
        <w:t>[citation]</w:t>
      </w:r>
      <w:r w:rsidRPr="008C13C2">
        <w:rPr>
          <w:rFonts w:cs="Arial"/>
          <w:color w:val="0070C0"/>
          <w:szCs w:val="28"/>
        </w:rPr>
        <w:t xml:space="preserve">. </w:t>
      </w:r>
    </w:p>
    <w:p w:rsidR="008C13C2" w:rsidRPr="008C13C2" w:rsidRDefault="008C13C2" w:rsidP="008C13C2">
      <w:pPr>
        <w:rPr>
          <w:rFonts w:cs="Arial"/>
          <w:color w:val="0070C0"/>
          <w:szCs w:val="28"/>
        </w:rPr>
      </w:pPr>
      <w:r w:rsidRPr="008C13C2">
        <w:rPr>
          <w:rFonts w:cs="Arial" w:hint="eastAsia"/>
          <w:color w:val="0070C0"/>
          <w:szCs w:val="28"/>
        </w:rPr>
        <w:t>M</w:t>
      </w:r>
      <w:r w:rsidRPr="008C13C2">
        <w:rPr>
          <w:rFonts w:cs="Arial"/>
          <w:color w:val="0070C0"/>
          <w:szCs w:val="28"/>
        </w:rPr>
        <w:t>ost spiders in our study (</w:t>
      </w:r>
      <w:proofErr w:type="spellStart"/>
      <w:r w:rsidRPr="008C13C2">
        <w:rPr>
          <w:rFonts w:cs="Arial"/>
          <w:color w:val="0070C0"/>
          <w:szCs w:val="28"/>
        </w:rPr>
        <w:t>Tetragnathidae</w:t>
      </w:r>
      <w:proofErr w:type="spellEnd"/>
      <w:r w:rsidRPr="008C13C2">
        <w:rPr>
          <w:rFonts w:cs="Arial"/>
          <w:color w:val="0070C0"/>
          <w:szCs w:val="28"/>
        </w:rPr>
        <w:t>) are orb weavers and thus their diet composition might reflect the relative abundances of the prey items in the surroundings</w:t>
      </w:r>
      <w:r w:rsidR="003F5E81">
        <w:rPr>
          <w:rFonts w:cs="Arial" w:hint="eastAsia"/>
          <w:color w:val="0070C0"/>
          <w:szCs w:val="28"/>
        </w:rPr>
        <w:t xml:space="preserve"> [citation]</w:t>
      </w:r>
      <w:r w:rsidRPr="008C13C2">
        <w:rPr>
          <w:rFonts w:cs="Arial"/>
          <w:color w:val="0070C0"/>
          <w:szCs w:val="28"/>
        </w:rPr>
        <w:t xml:space="preserve">. </w:t>
      </w:r>
    </w:p>
    <w:p w:rsidR="008C13C2" w:rsidRPr="008C13C2" w:rsidRDefault="008C13C2" w:rsidP="008C13C2">
      <w:pPr>
        <w:rPr>
          <w:rFonts w:cs="Arial"/>
          <w:color w:val="0070C0"/>
          <w:szCs w:val="28"/>
        </w:rPr>
      </w:pPr>
      <w:r w:rsidRPr="008C13C2">
        <w:rPr>
          <w:rFonts w:cs="Arial"/>
          <w:color w:val="0070C0"/>
          <w:szCs w:val="28"/>
        </w:rPr>
        <w:t xml:space="preserve">In fact, our data support this explanation that the relatively high consumption of detritivores and tourist herbivores by spiders at the </w:t>
      </w:r>
      <w:proofErr w:type="spellStart"/>
      <w:r w:rsidRPr="008C13C2">
        <w:rPr>
          <w:rFonts w:cs="Arial"/>
          <w:color w:val="0070C0"/>
          <w:szCs w:val="28"/>
        </w:rPr>
        <w:t>tillering</w:t>
      </w:r>
      <w:proofErr w:type="spellEnd"/>
      <w:r w:rsidRPr="008C13C2">
        <w:rPr>
          <w:rFonts w:cs="Arial"/>
          <w:color w:val="0070C0"/>
          <w:szCs w:val="28"/>
        </w:rPr>
        <w:t xml:space="preserve"> stage corresponds to the high relative abundances of these prey sources in the field</w:t>
      </w:r>
      <w:r w:rsidRPr="008C13C2">
        <w:rPr>
          <w:rFonts w:cs="Arial" w:hint="eastAsia"/>
          <w:color w:val="0070C0"/>
          <w:szCs w:val="28"/>
        </w:rPr>
        <w:t>.</w:t>
      </w:r>
    </w:p>
    <w:p w:rsidR="008C13C2" w:rsidRPr="008C13C2" w:rsidRDefault="008C13C2" w:rsidP="008C13C2">
      <w:pPr>
        <w:rPr>
          <w:rFonts w:cs="Arial"/>
          <w:color w:val="0070C0"/>
          <w:szCs w:val="28"/>
        </w:rPr>
      </w:pPr>
      <w:r w:rsidRPr="008C13C2">
        <w:rPr>
          <w:rFonts w:cs="Arial"/>
          <w:color w:val="0070C0"/>
          <w:szCs w:val="28"/>
        </w:rPr>
        <w:t xml:space="preserve">On the other hand, </w:t>
      </w:r>
      <w:r w:rsidRPr="008C13C2">
        <w:rPr>
          <w:rFonts w:cs="Arial" w:hint="eastAsia"/>
          <w:color w:val="0070C0"/>
          <w:szCs w:val="28"/>
        </w:rPr>
        <w:t>l</w:t>
      </w:r>
      <w:r w:rsidRPr="008C13C2">
        <w:rPr>
          <w:rFonts w:cs="Arial"/>
          <w:color w:val="0070C0"/>
          <w:szCs w:val="28"/>
        </w:rPr>
        <w:t>adybeetles are active-pursuit feeders and may prefer rice pests to detritivores</w:t>
      </w:r>
      <w:r w:rsidR="008A42B1">
        <w:rPr>
          <w:rFonts w:cs="Arial" w:hint="eastAsia"/>
          <w:color w:val="0070C0"/>
          <w:szCs w:val="28"/>
        </w:rPr>
        <w:t xml:space="preserve"> </w:t>
      </w:r>
      <w:r w:rsidR="008A42B1" w:rsidRPr="008A42B1">
        <w:rPr>
          <w:rFonts w:cs="Arial" w:hint="eastAsia"/>
          <w:color w:val="0070C0"/>
          <w:szCs w:val="28"/>
        </w:rPr>
        <w:t>[citation]</w:t>
      </w:r>
      <w:r w:rsidRPr="008C13C2">
        <w:rPr>
          <w:rFonts w:cs="Arial"/>
          <w:color w:val="0070C0"/>
          <w:szCs w:val="28"/>
        </w:rPr>
        <w:t xml:space="preserve">. In addition, they are more active in the upper part of the rice plant, where the relative abundance of rice herbivores to detritivores is higher compared to the lower part of the rice plant. </w:t>
      </w:r>
      <w:r w:rsidRPr="008C13C2">
        <w:rPr>
          <w:rFonts w:cs="Arial" w:hint="eastAsia"/>
          <w:color w:val="0070C0"/>
          <w:szCs w:val="28"/>
        </w:rPr>
        <w:t>Therefore, their dietary patterns did not resemble the relative abundance of prey sources in the field as the dietary patterns in spiders did.</w:t>
      </w:r>
    </w:p>
    <w:p w:rsidR="008C13C2" w:rsidRPr="008C13C2" w:rsidRDefault="008C13C2" w:rsidP="008C13C2">
      <w:pPr>
        <w:rPr>
          <w:rFonts w:cs="Arial"/>
          <w:color w:val="0070C0"/>
          <w:szCs w:val="28"/>
        </w:rPr>
      </w:pPr>
      <w:r w:rsidRPr="008C13C2">
        <w:rPr>
          <w:rFonts w:cs="Arial" w:hint="eastAsia"/>
          <w:color w:val="0070C0"/>
          <w:szCs w:val="28"/>
        </w:rPr>
        <w:t xml:space="preserve">Despite the distinction, both predator groups consumed predominantly rice herbivores at the ripening stage and potentially contributed to pest </w:t>
      </w:r>
      <w:r>
        <w:rPr>
          <w:rFonts w:cs="Arial" w:hint="eastAsia"/>
          <w:color w:val="0070C0"/>
          <w:szCs w:val="28"/>
        </w:rPr>
        <w:t>regulation</w:t>
      </w:r>
      <w:r w:rsidRPr="008C13C2">
        <w:rPr>
          <w:rFonts w:cs="Arial" w:hint="eastAsia"/>
          <w:color w:val="0070C0"/>
          <w:szCs w:val="28"/>
        </w:rPr>
        <w:t xml:space="preserve"> during this period. </w:t>
      </w:r>
    </w:p>
    <w:p w:rsidR="008C13C2" w:rsidRDefault="008C13C2">
      <w:pPr>
        <w:rPr>
          <w:rFonts w:cs="Arial"/>
          <w:color w:val="0070C0"/>
          <w:szCs w:val="28"/>
        </w:rPr>
      </w:pPr>
      <w:r>
        <w:rPr>
          <w:rFonts w:cs="Arial"/>
          <w:color w:val="0070C0"/>
          <w:szCs w:val="28"/>
        </w:rPr>
        <w:br w:type="page"/>
      </w:r>
    </w:p>
    <w:p w:rsidR="00362179" w:rsidRDefault="00094128" w:rsidP="00EF11A2">
      <w:pPr>
        <w:ind w:firstLine="720"/>
        <w:rPr>
          <w:rFonts w:cs="Arial"/>
          <w:szCs w:val="28"/>
        </w:rPr>
      </w:pPr>
      <w:r>
        <w:rPr>
          <w:rFonts w:cs="Arial"/>
          <w:szCs w:val="28"/>
        </w:rPr>
        <w:lastRenderedPageBreak/>
        <w:t>R</w:t>
      </w:r>
      <w:r w:rsidR="00FD6DC4" w:rsidRPr="0096372F">
        <w:rPr>
          <w:rFonts w:cs="Arial"/>
          <w:szCs w:val="28"/>
        </w:rPr>
        <w:t xml:space="preserve">ice herbivore consumption </w:t>
      </w:r>
      <w:r w:rsidR="00A77EAC" w:rsidRPr="0096372F">
        <w:rPr>
          <w:rFonts w:cs="Arial" w:hint="eastAsia"/>
          <w:szCs w:val="28"/>
        </w:rPr>
        <w:t>b</w:t>
      </w:r>
      <w:r w:rsidR="00A77EAC" w:rsidRPr="0096372F">
        <w:rPr>
          <w:rFonts w:cs="Arial"/>
          <w:szCs w:val="28"/>
        </w:rPr>
        <w:t>y</w:t>
      </w:r>
      <w:r w:rsidR="00FD6DC4" w:rsidRPr="0096372F">
        <w:rPr>
          <w:rFonts w:cs="Arial"/>
          <w:szCs w:val="28"/>
        </w:rPr>
        <w:t xml:space="preserve"> predator</w:t>
      </w:r>
      <w:r w:rsidR="00FD6DC4" w:rsidRPr="0096372F">
        <w:rPr>
          <w:rFonts w:cs="Arial" w:hint="eastAsia"/>
          <w:szCs w:val="28"/>
        </w:rPr>
        <w:t xml:space="preserve">s, both as a whole and </w:t>
      </w:r>
      <w:r w:rsidR="00775B5E" w:rsidRPr="0096372F">
        <w:rPr>
          <w:rFonts w:cs="Arial"/>
          <w:szCs w:val="28"/>
        </w:rPr>
        <w:t xml:space="preserve">as </w:t>
      </w:r>
      <w:r w:rsidR="00FD6DC4" w:rsidRPr="0096372F">
        <w:rPr>
          <w:rFonts w:cs="Arial" w:hint="eastAsia"/>
          <w:szCs w:val="28"/>
        </w:rPr>
        <w:t>individual</w:t>
      </w:r>
      <w:r w:rsidR="00FD6DC4" w:rsidRPr="0096372F">
        <w:rPr>
          <w:rFonts w:cs="Arial"/>
          <w:szCs w:val="28"/>
        </w:rPr>
        <w:t xml:space="preserve"> groups</w:t>
      </w:r>
      <w:r w:rsidR="00FD6DC4" w:rsidRPr="0096372F">
        <w:rPr>
          <w:rFonts w:cs="Arial" w:hint="eastAsia"/>
          <w:szCs w:val="28"/>
        </w:rPr>
        <w:t>, showed consistent patterns</w:t>
      </w:r>
      <w:r w:rsidR="00FD6DC4" w:rsidRPr="0096372F">
        <w:rPr>
          <w:rFonts w:cs="Arial"/>
          <w:szCs w:val="28"/>
        </w:rPr>
        <w:t xml:space="preserve"> across years</w:t>
      </w:r>
      <w:r w:rsidR="00FD6DC4" w:rsidRPr="0096372F">
        <w:rPr>
          <w:rFonts w:cs="Arial" w:hint="eastAsia"/>
          <w:szCs w:val="28"/>
        </w:rPr>
        <w:t xml:space="preserve"> (Fig. 2)</w:t>
      </w:r>
      <w:r w:rsidR="0096372F" w:rsidRPr="0096372F">
        <w:rPr>
          <w:rFonts w:cs="Arial"/>
          <w:szCs w:val="28"/>
        </w:rPr>
        <w:t>, de</w:t>
      </w:r>
      <w:r w:rsidR="008F130B" w:rsidRPr="0096372F">
        <w:rPr>
          <w:rFonts w:cs="Arial"/>
          <w:szCs w:val="28"/>
        </w:rPr>
        <w:t xml:space="preserve">spite </w:t>
      </w:r>
      <w:r w:rsidR="008F130B" w:rsidRPr="0096372F">
        <w:rPr>
          <w:rFonts w:cs="Arial" w:hint="eastAsia"/>
          <w:szCs w:val="28"/>
        </w:rPr>
        <w:t xml:space="preserve">the </w:t>
      </w:r>
      <w:r w:rsidR="0096372F" w:rsidRPr="0096372F">
        <w:rPr>
          <w:rFonts w:cs="Arial"/>
          <w:szCs w:val="28"/>
        </w:rPr>
        <w:t xml:space="preserve">annual </w:t>
      </w:r>
      <w:r w:rsidR="008F130B" w:rsidRPr="0096372F">
        <w:rPr>
          <w:rFonts w:cs="Arial"/>
          <w:szCs w:val="28"/>
        </w:rPr>
        <w:t xml:space="preserve">variation in </w:t>
      </w:r>
      <w:r w:rsidR="008F130B" w:rsidRPr="0096372F">
        <w:rPr>
          <w:rFonts w:cs="Arial" w:hint="eastAsia"/>
          <w:szCs w:val="28"/>
        </w:rPr>
        <w:t xml:space="preserve">environmental conditions during the crop season </w:t>
      </w:r>
      <w:r w:rsidR="009A0476">
        <w:rPr>
          <w:rFonts w:cs="Arial"/>
          <w:szCs w:val="28"/>
        </w:rPr>
        <w:t>(Appendix</w:t>
      </w:r>
      <w:r w:rsidR="00EF4802">
        <w:rPr>
          <w:rFonts w:cs="Arial"/>
          <w:szCs w:val="28"/>
        </w:rPr>
        <w:t xml:space="preserve"> S1:</w:t>
      </w:r>
      <w:r w:rsidR="009A0476">
        <w:rPr>
          <w:rFonts w:cs="Arial"/>
          <w:szCs w:val="28"/>
        </w:rPr>
        <w:t xml:space="preserve"> Table S</w:t>
      </w:r>
      <w:r w:rsidR="00CB0E5E">
        <w:rPr>
          <w:rFonts w:cs="Arial"/>
          <w:szCs w:val="28"/>
        </w:rPr>
        <w:t>3</w:t>
      </w:r>
      <w:r w:rsidR="009A0476">
        <w:rPr>
          <w:rFonts w:cs="Arial"/>
          <w:szCs w:val="28"/>
        </w:rPr>
        <w:t>)</w:t>
      </w:r>
      <w:r w:rsidR="00EF4802">
        <w:rPr>
          <w:rFonts w:cs="Arial"/>
          <w:szCs w:val="28"/>
        </w:rPr>
        <w:t>.</w:t>
      </w:r>
      <w:r w:rsidR="00A22B7C">
        <w:rPr>
          <w:rFonts w:cs="Arial"/>
          <w:szCs w:val="28"/>
        </w:rPr>
        <w:t xml:space="preserve"> </w:t>
      </w:r>
      <w:r w:rsidR="008F130B">
        <w:rPr>
          <w:rFonts w:cs="Arial"/>
          <w:szCs w:val="28"/>
        </w:rPr>
        <w:t>T</w:t>
      </w:r>
      <w:r w:rsidR="00FD6DC4" w:rsidRPr="00D14542">
        <w:rPr>
          <w:rFonts w:cs="Arial" w:hint="eastAsia"/>
          <w:szCs w:val="28"/>
        </w:rPr>
        <w:t xml:space="preserve">he foraging behavior of generalist predators </w:t>
      </w:r>
      <w:r w:rsidR="00D14542">
        <w:rPr>
          <w:rFonts w:cs="Arial"/>
          <w:szCs w:val="28"/>
        </w:rPr>
        <w:t>could</w:t>
      </w:r>
      <w:r w:rsidR="00FD6DC4" w:rsidRPr="00D14542">
        <w:rPr>
          <w:rFonts w:cs="Arial" w:hint="eastAsia"/>
          <w:szCs w:val="28"/>
        </w:rPr>
        <w:t xml:space="preserve"> </w:t>
      </w:r>
      <w:r w:rsidR="008F130B">
        <w:rPr>
          <w:rFonts w:cs="Arial"/>
          <w:szCs w:val="28"/>
        </w:rPr>
        <w:t xml:space="preserve">be influenced by </w:t>
      </w:r>
      <w:r w:rsidR="009F3F41">
        <w:rPr>
          <w:rFonts w:cs="Arial"/>
          <w:szCs w:val="28"/>
        </w:rPr>
        <w:t xml:space="preserve">environmental </w:t>
      </w:r>
      <w:r w:rsidR="008F130B">
        <w:rPr>
          <w:rFonts w:cs="Arial"/>
          <w:szCs w:val="28"/>
        </w:rPr>
        <w:t>factors</w:t>
      </w:r>
      <w:r w:rsidR="00D14542">
        <w:rPr>
          <w:rFonts w:cs="Arial"/>
          <w:szCs w:val="28"/>
        </w:rPr>
        <w:t xml:space="preserve"> </w:t>
      </w:r>
      <w:r w:rsidR="00B54A53">
        <w:rPr>
          <w:rFonts w:cs="Arial"/>
          <w:szCs w:val="28"/>
        </w:rPr>
        <w:fldChar w:fldCharType="begin"/>
      </w:r>
      <w:r w:rsidR="008F130B">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B54A53">
        <w:rPr>
          <w:rFonts w:cs="Arial"/>
          <w:szCs w:val="28"/>
        </w:rPr>
        <w:fldChar w:fldCharType="separate"/>
      </w:r>
      <w:r w:rsidR="008F130B">
        <w:rPr>
          <w:rFonts w:cs="Arial"/>
          <w:noProof/>
          <w:szCs w:val="28"/>
        </w:rPr>
        <w:t>(Whitney et al. 2018, Eitzinger et al. 2021)</w:t>
      </w:r>
      <w:r w:rsidR="00B54A53">
        <w:rPr>
          <w:rFonts w:cs="Arial"/>
          <w:szCs w:val="28"/>
        </w:rPr>
        <w:fldChar w:fldCharType="end"/>
      </w:r>
      <w:r w:rsidR="00D14542">
        <w:rPr>
          <w:rFonts w:cs="Arial"/>
          <w:szCs w:val="28"/>
        </w:rPr>
        <w:t>. However,</w:t>
      </w:r>
      <w:r w:rsidR="00FD6DC4" w:rsidRPr="00D14542">
        <w:rPr>
          <w:rFonts w:cs="Arial" w:hint="eastAsia"/>
          <w:szCs w:val="28"/>
        </w:rPr>
        <w:t xml:space="preserve"> our results suggest that their</w:t>
      </w:r>
      <w:r w:rsidR="00FD6DC4" w:rsidRPr="00D14542">
        <w:rPr>
          <w:rFonts w:cs="Arial"/>
          <w:szCs w:val="28"/>
        </w:rPr>
        <w:t xml:space="preserve"> feeding habits </w:t>
      </w:r>
      <w:r w:rsidR="00FD6DC4" w:rsidRPr="00D14542">
        <w:rPr>
          <w:rFonts w:cs="Arial" w:hint="eastAsia"/>
          <w:szCs w:val="28"/>
        </w:rPr>
        <w:t>might</w:t>
      </w:r>
      <w:r w:rsidR="00FD6DC4" w:rsidRPr="00D14542">
        <w:rPr>
          <w:rFonts w:cs="Arial"/>
          <w:szCs w:val="28"/>
        </w:rPr>
        <w:t xml:space="preserve"> not be as variable and unpredictable as </w:t>
      </w:r>
      <w:r w:rsidR="00FD6DC4" w:rsidRPr="00DC69C8">
        <w:rPr>
          <w:rFonts w:cs="Arial"/>
          <w:szCs w:val="28"/>
        </w:rPr>
        <w:t>previously thought</w:t>
      </w:r>
      <w:r w:rsidR="00FD6DC4" w:rsidRPr="00DC69C8">
        <w:rPr>
          <w:rFonts w:cs="Arial" w:hint="eastAsia"/>
          <w:szCs w:val="28"/>
        </w:rPr>
        <w:t>.</w:t>
      </w:r>
      <w:r w:rsidR="009E248A" w:rsidRPr="00DC69C8">
        <w:rPr>
          <w:rFonts w:cs="Arial"/>
          <w:szCs w:val="28"/>
        </w:rPr>
        <w:t xml:space="preserve"> </w:t>
      </w:r>
      <w:r w:rsidR="00A22B7C" w:rsidRPr="00DC69C8">
        <w:rPr>
          <w:rFonts w:cs="Arial"/>
          <w:szCs w:val="28"/>
        </w:rPr>
        <w:t>The</w:t>
      </w:r>
      <w:r w:rsidR="00FD6DC4" w:rsidRPr="00DC69C8">
        <w:rPr>
          <w:rFonts w:cs="Arial" w:hint="eastAsia"/>
          <w:szCs w:val="28"/>
        </w:rPr>
        <w:t xml:space="preserve"> consistency in </w:t>
      </w:r>
      <w:r w:rsidR="007D008B" w:rsidRPr="00DC69C8">
        <w:rPr>
          <w:rFonts w:cs="Arial"/>
          <w:szCs w:val="28"/>
        </w:rPr>
        <w:t xml:space="preserve">generalist </w:t>
      </w:r>
      <w:r w:rsidR="00CE572E" w:rsidRPr="00DC69C8">
        <w:rPr>
          <w:rFonts w:cs="Arial"/>
          <w:szCs w:val="28"/>
        </w:rPr>
        <w:t xml:space="preserve">predators’ </w:t>
      </w:r>
      <w:r w:rsidR="00FD6DC4" w:rsidRPr="00DC69C8">
        <w:rPr>
          <w:rFonts w:cs="Arial" w:hint="eastAsia"/>
          <w:szCs w:val="28"/>
        </w:rPr>
        <w:t>dietary patterns</w:t>
      </w:r>
      <w:r w:rsidR="0022271C" w:rsidRPr="00DC69C8">
        <w:rPr>
          <w:rFonts w:cs="Arial" w:hint="eastAsia"/>
          <w:szCs w:val="28"/>
        </w:rPr>
        <w:t xml:space="preserve"> </w:t>
      </w:r>
      <w:r w:rsidR="009635F5" w:rsidRPr="00DC69C8">
        <w:rPr>
          <w:rFonts w:cs="Arial" w:hint="eastAsia"/>
          <w:szCs w:val="28"/>
        </w:rPr>
        <w:t>across</w:t>
      </w:r>
      <w:r w:rsidR="0022271C" w:rsidRPr="00DC69C8">
        <w:rPr>
          <w:rFonts w:cs="Arial" w:hint="eastAsia"/>
          <w:szCs w:val="28"/>
        </w:rPr>
        <w:t xml:space="preserve"> years </w:t>
      </w:r>
      <w:r w:rsidR="00CE572E" w:rsidRPr="00DC69C8">
        <w:rPr>
          <w:rFonts w:cs="Arial"/>
          <w:szCs w:val="28"/>
        </w:rPr>
        <w:t>hints</w:t>
      </w:r>
      <w:r w:rsidR="0022271C" w:rsidRPr="00DC69C8">
        <w:rPr>
          <w:rFonts w:cs="Arial" w:hint="eastAsia"/>
          <w:szCs w:val="28"/>
        </w:rPr>
        <w:t xml:space="preserve"> </w:t>
      </w:r>
      <w:r w:rsidR="00CE572E" w:rsidRPr="00DC69C8">
        <w:rPr>
          <w:rFonts w:cs="Arial"/>
          <w:szCs w:val="28"/>
        </w:rPr>
        <w:t>at</w:t>
      </w:r>
      <w:r w:rsidR="00956C87" w:rsidRPr="00DC69C8">
        <w:rPr>
          <w:rFonts w:cs="Arial"/>
          <w:szCs w:val="28"/>
        </w:rPr>
        <w:t xml:space="preserve"> </w:t>
      </w:r>
      <w:r w:rsidR="00CE572E" w:rsidRPr="00DC69C8">
        <w:rPr>
          <w:rFonts w:cs="Arial"/>
          <w:szCs w:val="28"/>
        </w:rPr>
        <w:t xml:space="preserve">their </w:t>
      </w:r>
      <w:r w:rsidR="00956C87" w:rsidRPr="00DC69C8">
        <w:rPr>
          <w:rFonts w:cs="Arial"/>
          <w:szCs w:val="28"/>
        </w:rPr>
        <w:t>sta</w:t>
      </w:r>
      <w:r w:rsidR="0022271C" w:rsidRPr="00DC69C8">
        <w:rPr>
          <w:rFonts w:cs="Arial"/>
          <w:szCs w:val="28"/>
        </w:rPr>
        <w:t xml:space="preserve">ble and reliable top-down </w:t>
      </w:r>
      <w:r w:rsidR="0022271C" w:rsidRPr="00DC69C8">
        <w:rPr>
          <w:rFonts w:cs="Arial" w:hint="eastAsia"/>
          <w:szCs w:val="28"/>
        </w:rPr>
        <w:t>effect</w:t>
      </w:r>
      <w:r w:rsidR="00CE572E" w:rsidRPr="00DC69C8">
        <w:rPr>
          <w:rFonts w:cs="Arial"/>
          <w:szCs w:val="28"/>
        </w:rPr>
        <w:t xml:space="preserve"> </w:t>
      </w:r>
      <w:r w:rsidR="00956C87" w:rsidRPr="00DC69C8">
        <w:rPr>
          <w:rFonts w:cs="Arial"/>
          <w:szCs w:val="28"/>
        </w:rPr>
        <w:t>on pest herbivores</w:t>
      </w:r>
      <w:r w:rsidR="00956C87" w:rsidRPr="00DC69C8">
        <w:rPr>
          <w:rFonts w:cs="Arial" w:hint="eastAsia"/>
          <w:szCs w:val="28"/>
        </w:rPr>
        <w:t>, offer</w:t>
      </w:r>
      <w:r w:rsidR="009A0476" w:rsidRPr="00DC69C8">
        <w:rPr>
          <w:rFonts w:cs="Arial"/>
          <w:szCs w:val="28"/>
        </w:rPr>
        <w:t>ing</w:t>
      </w:r>
      <w:r w:rsidR="00956C87" w:rsidRPr="00DC69C8">
        <w:rPr>
          <w:rFonts w:cs="Arial" w:hint="eastAsia"/>
          <w:szCs w:val="28"/>
        </w:rPr>
        <w:t xml:space="preserve"> a </w:t>
      </w:r>
      <w:r w:rsidR="00956C87" w:rsidRPr="00DC69C8">
        <w:rPr>
          <w:rFonts w:cs="Arial"/>
          <w:szCs w:val="28"/>
        </w:rPr>
        <w:t>promising</w:t>
      </w:r>
      <w:r w:rsidR="00956C87" w:rsidRPr="00DC69C8">
        <w:rPr>
          <w:rFonts w:cs="Arial" w:hint="eastAsia"/>
          <w:szCs w:val="28"/>
        </w:rPr>
        <w:t xml:space="preserve"> opportunity for </w:t>
      </w:r>
      <w:r w:rsidR="00956C87" w:rsidRPr="00DC69C8">
        <w:rPr>
          <w:rFonts w:cs="Arial"/>
          <w:szCs w:val="28"/>
        </w:rPr>
        <w:t>practitioner</w:t>
      </w:r>
      <w:r w:rsidR="00956C87" w:rsidRPr="00DC69C8">
        <w:rPr>
          <w:rFonts w:cs="Arial" w:hint="eastAsia"/>
          <w:szCs w:val="28"/>
        </w:rPr>
        <w:t xml:space="preserve">s to </w:t>
      </w:r>
      <w:r w:rsidR="009635F5" w:rsidRPr="00DC69C8">
        <w:rPr>
          <w:rFonts w:cs="Arial" w:hint="eastAsia"/>
          <w:szCs w:val="28"/>
        </w:rPr>
        <w:t>incorporate</w:t>
      </w:r>
      <w:r w:rsidR="00956C87" w:rsidRPr="00DC69C8">
        <w:rPr>
          <w:rFonts w:cs="Arial" w:hint="eastAsia"/>
          <w:szCs w:val="28"/>
        </w:rPr>
        <w:t xml:space="preserve"> </w:t>
      </w:r>
      <w:r w:rsidR="007D008B" w:rsidRPr="00DC69C8">
        <w:rPr>
          <w:rFonts w:cs="Arial"/>
          <w:szCs w:val="28"/>
        </w:rPr>
        <w:t>these</w:t>
      </w:r>
      <w:r w:rsidR="00956C87" w:rsidRPr="00DC69C8">
        <w:rPr>
          <w:rFonts w:cs="Arial" w:hint="eastAsia"/>
          <w:szCs w:val="28"/>
        </w:rPr>
        <w:t xml:space="preserve"> predators as biocontrol agents</w:t>
      </w:r>
      <w:r w:rsidR="009635F5" w:rsidRPr="00DC69C8">
        <w:rPr>
          <w:rFonts w:cs="Arial" w:hint="eastAsia"/>
          <w:szCs w:val="28"/>
        </w:rPr>
        <w:t xml:space="preserve"> in pest management programs</w:t>
      </w:r>
      <w:r w:rsidR="00956C87" w:rsidRPr="00DC69C8">
        <w:rPr>
          <w:rFonts w:cs="Arial" w:hint="eastAsia"/>
          <w:szCs w:val="28"/>
        </w:rPr>
        <w:t>.</w:t>
      </w:r>
    </w:p>
    <w:p w:rsidR="00EF11A2" w:rsidRDefault="00EF11A2" w:rsidP="00EF11A2">
      <w:pPr>
        <w:rPr>
          <w:rFonts w:cs="Arial"/>
          <w:color w:val="0070C0"/>
          <w:szCs w:val="28"/>
        </w:rPr>
      </w:pPr>
      <w:bookmarkStart w:id="0" w:name="_GoBack"/>
      <w:bookmarkEnd w:id="0"/>
    </w:p>
    <w:p w:rsidR="00E348DE" w:rsidRPr="00E348DE" w:rsidRDefault="00E348DE" w:rsidP="00E348DE">
      <w:pPr>
        <w:jc w:val="center"/>
        <w:rPr>
          <w:rFonts w:cs="Arial"/>
          <w:i/>
          <w:szCs w:val="28"/>
        </w:rPr>
      </w:pPr>
      <w:r w:rsidRPr="00E348DE">
        <w:rPr>
          <w:rFonts w:cs="Arial"/>
          <w:i/>
          <w:szCs w:val="28"/>
        </w:rPr>
        <w:t>Factors associated with pest consumption by predators</w:t>
      </w:r>
    </w:p>
    <w:p w:rsidR="00916AA2" w:rsidRPr="002D3586" w:rsidRDefault="00E348DE" w:rsidP="002D3586">
      <w:pPr>
        <w:ind w:firstLine="720"/>
        <w:rPr>
          <w:rFonts w:cs="Arial"/>
          <w:szCs w:val="28"/>
        </w:rPr>
      </w:pPr>
      <w:r w:rsidRPr="001E1B97">
        <w:rPr>
          <w:rFonts w:cs="Arial"/>
          <w:szCs w:val="28"/>
        </w:rPr>
        <w:t xml:space="preserve">Overall, </w:t>
      </w:r>
      <w:r w:rsidR="006E1C9B" w:rsidRPr="001E1B97">
        <w:rPr>
          <w:rFonts w:cs="Arial"/>
          <w:szCs w:val="28"/>
        </w:rPr>
        <w:t xml:space="preserve">generalist </w:t>
      </w:r>
      <w:r w:rsidRPr="001E1B97">
        <w:rPr>
          <w:rFonts w:cs="Arial"/>
          <w:szCs w:val="28"/>
        </w:rPr>
        <w:t xml:space="preserve">predators in conventional farms consumed higher proportions of rice pests in their diet </w:t>
      </w:r>
      <w:r w:rsidR="00D27BBC" w:rsidRPr="001E1B97">
        <w:rPr>
          <w:rFonts w:cs="Arial"/>
          <w:szCs w:val="28"/>
        </w:rPr>
        <w:t xml:space="preserve">compared with those in organic farms did </w:t>
      </w:r>
      <w:r w:rsidRPr="001E1B97">
        <w:rPr>
          <w:rFonts w:cs="Arial"/>
          <w:szCs w:val="28"/>
        </w:rPr>
        <w:t xml:space="preserve">(Table 2). </w:t>
      </w:r>
      <w:r w:rsidR="008A24A9" w:rsidRPr="001E1B97">
        <w:rPr>
          <w:rFonts w:cs="Arial"/>
          <w:szCs w:val="28"/>
        </w:rPr>
        <w:t>Previous s</w:t>
      </w:r>
      <w:r w:rsidR="00D27BBC" w:rsidRPr="001E1B97">
        <w:rPr>
          <w:rFonts w:cs="Arial"/>
          <w:szCs w:val="28"/>
        </w:rPr>
        <w:t xml:space="preserve">tudies have </w:t>
      </w:r>
      <w:r w:rsidR="00E7592F" w:rsidRPr="001E1B97">
        <w:rPr>
          <w:rFonts w:cs="Arial"/>
          <w:szCs w:val="28"/>
        </w:rPr>
        <w:t>shown</w:t>
      </w:r>
      <w:r w:rsidR="00D27BBC" w:rsidRPr="001E1B97">
        <w:rPr>
          <w:rFonts w:cs="Arial"/>
          <w:szCs w:val="28"/>
        </w:rPr>
        <w:t xml:space="preserve"> that o</w:t>
      </w:r>
      <w:r w:rsidRPr="001E1B97">
        <w:rPr>
          <w:rFonts w:cs="Arial"/>
          <w:szCs w:val="28"/>
        </w:rPr>
        <w:t>rganic farming</w:t>
      </w:r>
      <w:r w:rsidR="00D27BBC" w:rsidRPr="001E1B97">
        <w:rPr>
          <w:rFonts w:cs="Arial"/>
          <w:szCs w:val="28"/>
        </w:rPr>
        <w:t xml:space="preserve"> generally</w:t>
      </w:r>
      <w:r w:rsidRPr="001E1B97">
        <w:rPr>
          <w:rFonts w:cs="Arial"/>
          <w:szCs w:val="28"/>
        </w:rPr>
        <w:t xml:space="preserve"> promote</w:t>
      </w:r>
      <w:r w:rsidR="00E23BBF" w:rsidRPr="001E1B97">
        <w:rPr>
          <w:rFonts w:cs="Arial"/>
          <w:szCs w:val="28"/>
        </w:rPr>
        <w:t>s</w:t>
      </w:r>
      <w:r w:rsidRPr="001E1B97">
        <w:rPr>
          <w:rFonts w:cs="Arial"/>
          <w:szCs w:val="28"/>
        </w:rPr>
        <w:t xml:space="preserve"> </w:t>
      </w:r>
      <w:r w:rsidR="00D27BBC" w:rsidRPr="001E1B97">
        <w:rPr>
          <w:rFonts w:cs="Arial"/>
          <w:szCs w:val="28"/>
        </w:rPr>
        <w:t>arthropod</w:t>
      </w:r>
      <w:r w:rsidRPr="001E1B97">
        <w:rPr>
          <w:rFonts w:cs="Arial"/>
          <w:szCs w:val="28"/>
        </w:rPr>
        <w:t xml:space="preserve"> diversity </w:t>
      </w:r>
      <w:r w:rsidR="00D27BBC" w:rsidRPr="001E1B97">
        <w:rPr>
          <w:rFonts w:cs="Arial"/>
          <w:szCs w:val="28"/>
        </w:rPr>
        <w:t>in the farm</w:t>
      </w:r>
      <w:r w:rsidR="00A95A73" w:rsidRPr="001E1B97">
        <w:rPr>
          <w:rFonts w:cs="Arial"/>
          <w:szCs w:val="28"/>
        </w:rPr>
        <w:t>s</w:t>
      </w:r>
      <w:r w:rsidRPr="001E1B97">
        <w:rPr>
          <w:rFonts w:cs="Arial"/>
          <w:szCs w:val="28"/>
        </w:rPr>
        <w:t xml:space="preserve"> </w:t>
      </w:r>
      <w:r w:rsidR="00674429" w:rsidRPr="001E1B97">
        <w:rPr>
          <w:rFonts w:cs="Arial"/>
          <w:szCs w:val="28"/>
        </w:rPr>
        <w:fldChar w:fldCharType="begin"/>
      </w:r>
      <w:r w:rsidR="0046375F" w:rsidRPr="001E1B97">
        <w:rPr>
          <w:rFonts w:cs="Arial"/>
          <w:szCs w:val="28"/>
        </w:rPr>
        <w:instrText xml:space="preserve"> ADDIN EN.CITE &lt;EndNote&gt;&lt;Cite&gt;&lt;Author&gt;Lichtenberg&lt;/Author&gt;&lt;Year&gt;2017&lt;/Year&gt;&lt;RecNum&gt;77&lt;/RecNum&gt;&lt;DisplayText&gt;(Bengtsson et al. 2005, Lichtenberg et al. 2017)&lt;/DisplayText&gt;&lt;record&gt;&lt;rec-number&gt;77&lt;/rec-number&gt;&lt;foreign-keys&gt;&lt;key app="EN" db-id="2vstfap51s9ztmea0af5fa9f5v90srreddde" timestamp="1630912982"&gt;77&lt;/key&gt;&lt;/foreign-keys&gt;&lt;ref-type name="Journal Article"&gt;17&lt;/ref-type&gt;&lt;contributors&gt;&lt;authors&gt;&lt;author&gt;Lichtenberg, Elinor M&lt;/author&gt;&lt;author&gt;Kennedy, Christina M&lt;/author&gt;&lt;author&gt;Kremen, Claire&lt;/author&gt;&lt;author&gt;Batary, Peter&lt;/author&gt;&lt;author&gt;Berendse, Frank&lt;/author&gt;&lt;author&gt;Bommarco, Riccardo&lt;/author&gt;&lt;author&gt;Bosque</w:instrText>
      </w:r>
      <w:r w:rsidR="0046375F" w:rsidRPr="001E1B97">
        <w:rPr>
          <w:rFonts w:ascii="Cambria Math" w:hAnsi="Cambria Math" w:cs="Cambria Math"/>
          <w:szCs w:val="28"/>
        </w:rPr>
        <w:instrText>‐</w:instrText>
      </w:r>
      <w:r w:rsidR="0046375F" w:rsidRPr="001E1B97">
        <w:rPr>
          <w:rFonts w:cs="Arial"/>
          <w:szCs w:val="28"/>
        </w:rPr>
        <w:instrText>Pérez, Nilsa A&lt;/author&gt;&lt;author&gt;Carvalheiro, Luísa G&lt;/author&gt;&lt;author&gt;Snyder, William E&lt;/author&gt;&lt;author&gt;Williams, Neal M&lt;/author&gt;&lt;/authors&gt;&lt;/contributors&gt;&lt;titles&gt;&lt;title&gt;A global synthesis of the effects of diversified farming systems on arthropod diversity within fields and across agricultural landscapes&lt;/title&gt;&lt;secondary-title&gt;Global change biology&lt;/secondary-title&gt;&lt;/titles&gt;&lt;periodical&gt;&lt;full-title&gt;Global change biology&lt;/full-title&gt;&lt;/periodical&gt;&lt;pages&gt;4946-4957&lt;/pages&gt;&lt;volume&gt;23&lt;/volume&gt;&lt;number&gt;11&lt;/number&gt;&lt;dates&gt;&lt;year&gt;2017&lt;/year&gt;&lt;/dates&gt;&lt;isbn&gt;1354-1013&lt;/isbn&gt;&lt;urls&gt;&lt;/urls&gt;&lt;/record&gt;&lt;/Cite&gt;&lt;Cite&gt;&lt;Author&gt;Bengtsson&lt;/Author&gt;&lt;Year&gt;2005&lt;/Year&gt;&lt;RecNum&gt;78&lt;/RecNum&gt;&lt;record&gt;&lt;rec-number&gt;78&lt;/rec-number&gt;&lt;foreign-keys&gt;&lt;key app="EN" db-id="2vstfap51s9ztmea0af5fa9f5v90srreddde" timestamp="1630913324"&gt;78&lt;/key&gt;&lt;/foreign-keys&gt;&lt;ref-type name="Journal Article"&gt;17&lt;/ref-type&gt;&lt;contributors&gt;&lt;authors&gt;&lt;author&gt;Bengtsson, Janne&lt;/author&gt;&lt;author&gt;Ahnström, Johan&lt;/author&gt;&lt;author&gt;WEIBULL, ANN</w:instrText>
      </w:r>
      <w:r w:rsidR="0046375F" w:rsidRPr="001E1B97">
        <w:rPr>
          <w:rFonts w:ascii="Cambria Math" w:hAnsi="Cambria Math" w:cs="Cambria Math"/>
          <w:szCs w:val="28"/>
        </w:rPr>
        <w:instrText>‐</w:instrText>
      </w:r>
      <w:r w:rsidR="0046375F" w:rsidRPr="001E1B97">
        <w:rPr>
          <w:rFonts w:cs="Arial"/>
          <w:szCs w:val="28"/>
        </w:rPr>
        <w:instrText>CHRISTIN&lt;/author&gt;&lt;/authors&gt;&lt;/contributors&gt;&lt;titles&gt;&lt;title&gt;The effects of organic agriculture on biodiversity and abundance: a meta</w:instrText>
      </w:r>
      <w:r w:rsidR="0046375F" w:rsidRPr="001E1B97">
        <w:rPr>
          <w:rFonts w:ascii="Cambria Math" w:hAnsi="Cambria Math" w:cs="Cambria Math"/>
          <w:szCs w:val="28"/>
        </w:rPr>
        <w:instrText>‐</w:instrText>
      </w:r>
      <w:r w:rsidR="0046375F" w:rsidRPr="001E1B97">
        <w:rPr>
          <w:rFonts w:cs="Arial"/>
          <w:szCs w:val="28"/>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674429" w:rsidRPr="001E1B97">
        <w:rPr>
          <w:rFonts w:cs="Arial"/>
          <w:szCs w:val="28"/>
        </w:rPr>
        <w:fldChar w:fldCharType="separate"/>
      </w:r>
      <w:r w:rsidR="0046375F" w:rsidRPr="001E1B97">
        <w:rPr>
          <w:rFonts w:cs="Arial"/>
          <w:noProof/>
          <w:szCs w:val="28"/>
        </w:rPr>
        <w:t>(Bengtsson et al. 2005, Lichtenberg et al. 2017)</w:t>
      </w:r>
      <w:r w:rsidR="00674429" w:rsidRPr="001E1B97">
        <w:rPr>
          <w:rFonts w:cs="Arial"/>
          <w:szCs w:val="28"/>
        </w:rPr>
        <w:fldChar w:fldCharType="end"/>
      </w:r>
      <w:r w:rsidR="0046375F" w:rsidRPr="001E1B97">
        <w:rPr>
          <w:rFonts w:cs="Arial"/>
          <w:szCs w:val="28"/>
        </w:rPr>
        <w:t>. Such</w:t>
      </w:r>
      <w:r w:rsidR="00E7592F" w:rsidRPr="001E1B97">
        <w:rPr>
          <w:rFonts w:cs="Arial"/>
          <w:szCs w:val="28"/>
        </w:rPr>
        <w:t xml:space="preserve"> </w:t>
      </w:r>
      <w:r w:rsidR="0046375F" w:rsidRPr="001E1B97">
        <w:rPr>
          <w:rFonts w:cs="Arial"/>
          <w:szCs w:val="28"/>
        </w:rPr>
        <w:t>i</w:t>
      </w:r>
      <w:r w:rsidR="00E7592F" w:rsidRPr="001E1B97">
        <w:rPr>
          <w:rFonts w:cs="Arial"/>
          <w:szCs w:val="28"/>
        </w:rPr>
        <w:t xml:space="preserve">ncrease in </w:t>
      </w:r>
      <w:r w:rsidR="002460BF" w:rsidRPr="001E1B97">
        <w:rPr>
          <w:rFonts w:cs="Arial"/>
          <w:szCs w:val="28"/>
        </w:rPr>
        <w:t>prey</w:t>
      </w:r>
      <w:r w:rsidR="004D382C" w:rsidRPr="001E1B97">
        <w:rPr>
          <w:rFonts w:cs="Arial"/>
          <w:szCs w:val="28"/>
        </w:rPr>
        <w:t xml:space="preserve"> availability </w:t>
      </w:r>
      <w:r w:rsidR="002460BF" w:rsidRPr="001E1B97">
        <w:rPr>
          <w:rFonts w:cs="Arial"/>
          <w:szCs w:val="28"/>
        </w:rPr>
        <w:t>m</w:t>
      </w:r>
      <w:r w:rsidR="004D382C" w:rsidRPr="001E1B97">
        <w:rPr>
          <w:rFonts w:cs="Arial"/>
          <w:szCs w:val="28"/>
        </w:rPr>
        <w:t>ay distract predators from feeding on target species and thus result in lower consumption of pests</w:t>
      </w:r>
      <w:r w:rsidR="00DA291D" w:rsidRPr="001E1B97">
        <w:rPr>
          <w:rFonts w:cs="Arial"/>
          <w:szCs w:val="28"/>
        </w:rPr>
        <w:t xml:space="preserve"> </w:t>
      </w:r>
      <w:r w:rsidR="00674429" w:rsidRPr="001E1B97">
        <w:rPr>
          <w:rFonts w:cs="Arial"/>
          <w:szCs w:val="28"/>
        </w:rPr>
        <w:fldChar w:fldCharType="begin"/>
      </w:r>
      <w:r w:rsidR="001E1B97" w:rsidRPr="001E1B97">
        <w:rPr>
          <w:rFonts w:cs="Arial"/>
          <w:szCs w:val="28"/>
        </w:rPr>
        <w:instrText xml:space="preserve"> ADDIN EN.CITE &lt;EndNote&gt;&lt;Cite&gt;&lt;Author&gt;Birkhofer&lt;/Author&gt;&lt;Year&gt;2008&lt;/Year&gt;&lt;RecNum&gt;79&lt;/RecNum&gt;&lt;DisplayText&gt;(Birkhofer et al. 2008b)&lt;/DisplayText&gt;&lt;record&gt;&lt;rec-number&gt;79&lt;/rec-number&gt;&lt;foreign-keys&gt;&lt;key app="EN" db-id="2vstfap51s9ztmea0af5fa9f5v90srreddde" timestamp="1630913888"&gt;79&lt;/key&gt;&lt;/foreign-keys&gt;&lt;ref-type name="Journal Article"&gt;17&lt;/ref-type&gt;&lt;contributors&gt;&lt;authors&gt;&lt;author&gt;Birkhofer, Klaus&lt;/author&gt;&lt;author&gt;Wise, David H&lt;/author&gt;&lt;author&gt;Scheu, Stefan&lt;/author&gt;&lt;/authors&gt;&lt;/contributors&gt;&lt;titles&gt;&lt;title&gt;Subsidy from the detrital food web, but not microhabitat complexity, affects the role of generalist predators in an aboveground herbivore food web&lt;/title&gt;&lt;secondary-title&gt;Oikos&lt;/secondary-title&gt;&lt;/titles&gt;&lt;periodical&gt;&lt;full-title&gt;Oikos&lt;/full-title&gt;&lt;/periodical&gt;&lt;pages&gt;494-500&lt;/pages&gt;&lt;volume&gt;117&lt;/volume&gt;&lt;number&gt;4&lt;/number&gt;&lt;dates&gt;&lt;year&gt;2008&lt;/year&gt;&lt;/dates&gt;&lt;isbn&gt;0030-1299&lt;/isbn&gt;&lt;urls&gt;&lt;/urls&gt;&lt;/record&gt;&lt;/Cite&gt;&lt;/EndNote&gt;</w:instrText>
      </w:r>
      <w:r w:rsidR="00674429" w:rsidRPr="001E1B97">
        <w:rPr>
          <w:rFonts w:cs="Arial"/>
          <w:szCs w:val="28"/>
        </w:rPr>
        <w:fldChar w:fldCharType="separate"/>
      </w:r>
      <w:r w:rsidR="001E1B97" w:rsidRPr="001E1B97">
        <w:rPr>
          <w:rFonts w:cs="Arial"/>
          <w:noProof/>
          <w:szCs w:val="28"/>
        </w:rPr>
        <w:t>(Birkhofer et al. 2008b)</w:t>
      </w:r>
      <w:r w:rsidR="00674429" w:rsidRPr="001E1B97">
        <w:rPr>
          <w:rFonts w:cs="Arial"/>
          <w:szCs w:val="28"/>
        </w:rPr>
        <w:fldChar w:fldCharType="end"/>
      </w:r>
      <w:r w:rsidR="004D382C" w:rsidRPr="001E1B97">
        <w:rPr>
          <w:rFonts w:cs="Arial"/>
          <w:szCs w:val="28"/>
        </w:rPr>
        <w:t xml:space="preserve">. </w:t>
      </w:r>
      <w:r w:rsidR="001E1B97" w:rsidRPr="00E45647">
        <w:rPr>
          <w:rFonts w:cs="Arial"/>
          <w:szCs w:val="28"/>
        </w:rPr>
        <w:t>Another possibility is that</w:t>
      </w:r>
      <w:r w:rsidR="008A24A9" w:rsidRPr="00E45647">
        <w:rPr>
          <w:rFonts w:cs="Arial"/>
          <w:szCs w:val="28"/>
        </w:rPr>
        <w:t xml:space="preserve"> conventional farming may </w:t>
      </w:r>
      <w:r w:rsidR="001E1B97" w:rsidRPr="00E45647">
        <w:rPr>
          <w:rFonts w:cs="Arial"/>
          <w:szCs w:val="28"/>
        </w:rPr>
        <w:t>cause</w:t>
      </w:r>
      <w:r w:rsidR="008A24A9" w:rsidRPr="00E45647">
        <w:rPr>
          <w:rFonts w:cs="Arial"/>
          <w:szCs w:val="28"/>
        </w:rPr>
        <w:t xml:space="preserve"> higher</w:t>
      </w:r>
      <w:r w:rsidR="001E1B97" w:rsidRPr="00E45647">
        <w:rPr>
          <w:rFonts w:cs="Arial"/>
          <w:szCs w:val="28"/>
        </w:rPr>
        <w:t xml:space="preserve"> </w:t>
      </w:r>
      <w:r w:rsidR="008A24A9" w:rsidRPr="00E45647">
        <w:rPr>
          <w:rFonts w:cs="Arial"/>
          <w:szCs w:val="28"/>
        </w:rPr>
        <w:t>pest</w:t>
      </w:r>
      <w:r w:rsidR="00B35FEA" w:rsidRPr="00E45647">
        <w:rPr>
          <w:rFonts w:cs="Arial"/>
          <w:szCs w:val="28"/>
        </w:rPr>
        <w:t xml:space="preserve"> densities</w:t>
      </w:r>
      <w:r w:rsidR="008A24A9" w:rsidRPr="00E45647">
        <w:rPr>
          <w:rFonts w:cs="Arial"/>
          <w:szCs w:val="28"/>
        </w:rPr>
        <w:t xml:space="preserve"> </w:t>
      </w:r>
      <w:r w:rsidR="00674429" w:rsidRPr="00E45647">
        <w:rPr>
          <w:rFonts w:cs="Arial"/>
          <w:szCs w:val="28"/>
        </w:rPr>
        <w:fldChar w:fldCharType="begin"/>
      </w:r>
      <w:r w:rsidR="00855BB1" w:rsidRPr="00E45647">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674429" w:rsidRPr="00E45647">
        <w:rPr>
          <w:rFonts w:cs="Arial"/>
          <w:szCs w:val="28"/>
        </w:rPr>
        <w:fldChar w:fldCharType="separate"/>
      </w:r>
      <w:r w:rsidR="00855BB1" w:rsidRPr="00E45647">
        <w:rPr>
          <w:rFonts w:cs="Arial"/>
          <w:noProof/>
          <w:szCs w:val="28"/>
        </w:rPr>
        <w:t>(Porcel et al. 2018)</w:t>
      </w:r>
      <w:r w:rsidR="00674429" w:rsidRPr="00E45647">
        <w:rPr>
          <w:rFonts w:cs="Arial"/>
          <w:szCs w:val="28"/>
        </w:rPr>
        <w:fldChar w:fldCharType="end"/>
      </w:r>
      <w:r w:rsidR="008A24A9" w:rsidRPr="00E45647">
        <w:rPr>
          <w:rFonts w:cs="Arial"/>
          <w:szCs w:val="28"/>
        </w:rPr>
        <w:t>, th</w:t>
      </w:r>
      <w:r w:rsidR="0051075E" w:rsidRPr="00E45647">
        <w:rPr>
          <w:rFonts w:cs="Arial"/>
          <w:szCs w:val="28"/>
        </w:rPr>
        <w:t>us</w:t>
      </w:r>
      <w:r w:rsidR="008A24A9" w:rsidRPr="00E45647">
        <w:rPr>
          <w:rFonts w:cs="Arial"/>
          <w:szCs w:val="28"/>
        </w:rPr>
        <w:t xml:space="preserve"> increasin</w:t>
      </w:r>
      <w:r w:rsidR="0051075E" w:rsidRPr="00E45647">
        <w:rPr>
          <w:rFonts w:cs="Arial"/>
          <w:szCs w:val="28"/>
        </w:rPr>
        <w:t>g</w:t>
      </w:r>
      <w:r w:rsidR="008A24A9" w:rsidRPr="00E45647">
        <w:rPr>
          <w:rFonts w:cs="Arial"/>
          <w:szCs w:val="28"/>
        </w:rPr>
        <w:t xml:space="preserve"> </w:t>
      </w:r>
      <w:r w:rsidR="0051075E" w:rsidRPr="00E45647">
        <w:rPr>
          <w:rFonts w:cs="Arial"/>
          <w:szCs w:val="28"/>
        </w:rPr>
        <w:t xml:space="preserve">pest </w:t>
      </w:r>
      <w:r w:rsidR="008A24A9" w:rsidRPr="00E45647">
        <w:rPr>
          <w:rFonts w:cs="Arial"/>
          <w:szCs w:val="28"/>
        </w:rPr>
        <w:t>consumption</w:t>
      </w:r>
      <w:r w:rsidR="0051075E" w:rsidRPr="00E45647">
        <w:rPr>
          <w:rFonts w:cs="Arial"/>
          <w:szCs w:val="28"/>
        </w:rPr>
        <w:t xml:space="preserve"> in predators’ diet owning to </w:t>
      </w:r>
      <w:r w:rsidR="008A24A9" w:rsidRPr="00E45647">
        <w:rPr>
          <w:rFonts w:cs="Arial"/>
          <w:szCs w:val="28"/>
        </w:rPr>
        <w:t>higher encounter rates.</w:t>
      </w:r>
      <w:r w:rsidR="001E1B97" w:rsidRPr="00E45647">
        <w:rPr>
          <w:rFonts w:cs="Arial"/>
          <w:szCs w:val="28"/>
        </w:rPr>
        <w:t xml:space="preserve"> This </w:t>
      </w:r>
      <w:r w:rsidR="0051075E" w:rsidRPr="00E45647">
        <w:rPr>
          <w:rFonts w:cs="Arial"/>
          <w:szCs w:val="28"/>
        </w:rPr>
        <w:t>explanation</w:t>
      </w:r>
      <w:r w:rsidR="001E1B97" w:rsidRPr="00E45647">
        <w:rPr>
          <w:rFonts w:cs="Arial"/>
          <w:szCs w:val="28"/>
        </w:rPr>
        <w:t xml:space="preserve"> </w:t>
      </w:r>
      <w:r w:rsidR="0051075E" w:rsidRPr="00E45647">
        <w:rPr>
          <w:rFonts w:cs="Arial"/>
          <w:szCs w:val="28"/>
        </w:rPr>
        <w:t xml:space="preserve">is </w:t>
      </w:r>
      <w:r w:rsidR="001E1B97" w:rsidRPr="00E45647">
        <w:rPr>
          <w:rFonts w:cs="Arial"/>
          <w:szCs w:val="28"/>
        </w:rPr>
        <w:t xml:space="preserve">partly supported by </w:t>
      </w:r>
      <w:r w:rsidR="0051075E" w:rsidRPr="00E45647">
        <w:rPr>
          <w:rFonts w:cs="Arial"/>
          <w:szCs w:val="28"/>
        </w:rPr>
        <w:t xml:space="preserve">the </w:t>
      </w:r>
      <w:r w:rsidR="001E1B97" w:rsidRPr="00E45647">
        <w:rPr>
          <w:rFonts w:cs="Arial"/>
          <w:szCs w:val="28"/>
        </w:rPr>
        <w:t>observed higher</w:t>
      </w:r>
      <w:r w:rsidR="008A24A9" w:rsidRPr="00E45647">
        <w:rPr>
          <w:rFonts w:cs="Arial"/>
          <w:szCs w:val="28"/>
        </w:rPr>
        <w:t xml:space="preserve"> </w:t>
      </w:r>
      <w:r w:rsidR="0051075E" w:rsidRPr="00E45647">
        <w:rPr>
          <w:rFonts w:cs="Arial"/>
          <w:szCs w:val="28"/>
        </w:rPr>
        <w:t xml:space="preserve">relative </w:t>
      </w:r>
      <w:r w:rsidR="008A24A9" w:rsidRPr="00E45647">
        <w:rPr>
          <w:rFonts w:cs="Arial"/>
          <w:szCs w:val="28"/>
        </w:rPr>
        <w:t>abundan</w:t>
      </w:r>
      <w:r w:rsidR="00C02493" w:rsidRPr="00E45647">
        <w:rPr>
          <w:rFonts w:cs="Arial"/>
          <w:szCs w:val="28"/>
        </w:rPr>
        <w:t>ce of</w:t>
      </w:r>
      <w:r w:rsidR="008A24A9" w:rsidRPr="00E45647">
        <w:rPr>
          <w:rFonts w:cs="Arial"/>
          <w:szCs w:val="28"/>
        </w:rPr>
        <w:t xml:space="preserve"> rice herbivores </w:t>
      </w:r>
      <w:r w:rsidR="00C02493" w:rsidRPr="00E45647">
        <w:rPr>
          <w:rFonts w:cs="Arial"/>
          <w:szCs w:val="28"/>
        </w:rPr>
        <w:t xml:space="preserve">in conventional farms </w:t>
      </w:r>
      <w:r w:rsidR="00523EBA">
        <w:rPr>
          <w:rFonts w:cs="Arial"/>
          <w:szCs w:val="28"/>
        </w:rPr>
        <w:t>based</w:t>
      </w:r>
      <w:r w:rsidR="00C02493" w:rsidRPr="00E45647">
        <w:rPr>
          <w:rFonts w:cs="Arial"/>
          <w:szCs w:val="28"/>
        </w:rPr>
        <w:t xml:space="preserve"> on </w:t>
      </w:r>
      <w:r w:rsidR="008A24A9" w:rsidRPr="00E45647">
        <w:rPr>
          <w:rFonts w:cs="Arial"/>
          <w:szCs w:val="28"/>
        </w:rPr>
        <w:t>our sweep net samples</w:t>
      </w:r>
      <w:r w:rsidR="00523EBA">
        <w:rPr>
          <w:rFonts w:cs="Arial"/>
          <w:szCs w:val="28"/>
        </w:rPr>
        <w:t xml:space="preserve"> in 2018 and 2019</w:t>
      </w:r>
      <w:r w:rsidR="008A24A9" w:rsidRPr="00E45647">
        <w:rPr>
          <w:rFonts w:cs="Arial"/>
          <w:szCs w:val="28"/>
        </w:rPr>
        <w:t xml:space="preserve"> (</w:t>
      </w:r>
      <w:r w:rsidR="001E1B97" w:rsidRPr="00E45647">
        <w:rPr>
          <w:rFonts w:cs="Arial"/>
          <w:szCs w:val="28"/>
        </w:rPr>
        <w:t>Fig</w:t>
      </w:r>
      <w:r w:rsidR="004F58D9">
        <w:rPr>
          <w:rFonts w:cs="Arial"/>
          <w:szCs w:val="28"/>
        </w:rPr>
        <w:t>.</w:t>
      </w:r>
      <w:r w:rsidR="001E1B97" w:rsidRPr="00E45647">
        <w:rPr>
          <w:rFonts w:cs="Arial"/>
          <w:szCs w:val="28"/>
        </w:rPr>
        <w:t xml:space="preserve"> </w:t>
      </w:r>
      <w:r w:rsidR="008A24A9" w:rsidRPr="00E45647">
        <w:rPr>
          <w:rFonts w:cs="Arial"/>
          <w:szCs w:val="28"/>
        </w:rPr>
        <w:t>3</w:t>
      </w:r>
      <w:r w:rsidR="00C1344A">
        <w:rPr>
          <w:rFonts w:cs="Arial"/>
          <w:szCs w:val="28"/>
        </w:rPr>
        <w:t xml:space="preserve">b </w:t>
      </w:r>
      <w:r w:rsidR="00C1344A" w:rsidRPr="002D3586">
        <w:rPr>
          <w:rFonts w:cs="Arial"/>
          <w:szCs w:val="28"/>
        </w:rPr>
        <w:t>and c</w:t>
      </w:r>
      <w:r w:rsidR="008A24A9" w:rsidRPr="002D3586">
        <w:rPr>
          <w:rFonts w:cs="Arial"/>
          <w:szCs w:val="28"/>
        </w:rPr>
        <w:t>).</w:t>
      </w:r>
      <w:r w:rsidR="002D3586" w:rsidRPr="002D3586">
        <w:rPr>
          <w:rFonts w:cs="Arial"/>
          <w:szCs w:val="28"/>
        </w:rPr>
        <w:t xml:space="preserve"> </w:t>
      </w:r>
      <w:r w:rsidR="00FA737C">
        <w:rPr>
          <w:rFonts w:cs="Arial"/>
          <w:szCs w:val="28"/>
        </w:rPr>
        <w:t xml:space="preserve">Our results </w:t>
      </w:r>
      <w:r w:rsidR="00FA737C">
        <w:rPr>
          <w:rFonts w:cs="Arial"/>
          <w:szCs w:val="28"/>
        </w:rPr>
        <w:lastRenderedPageBreak/>
        <w:t xml:space="preserve">highlight the high potential of using generalist arthropod predators as biocontrol agents in conventional farming systems. </w:t>
      </w:r>
      <w:r w:rsidR="00916AA2" w:rsidRPr="002D3586">
        <w:rPr>
          <w:rFonts w:cs="Arial"/>
          <w:szCs w:val="28"/>
        </w:rPr>
        <w:t>Further investigation in various agricultural systems is needed to test the generality of higher consumption of crop herbivores (pests) in the diet of predators</w:t>
      </w:r>
      <w:r w:rsidR="002D3586" w:rsidRPr="002D3586">
        <w:rPr>
          <w:rFonts w:cs="Arial"/>
          <w:szCs w:val="28"/>
        </w:rPr>
        <w:t>, as well as the mechanisms underlying such patterns.</w:t>
      </w:r>
    </w:p>
    <w:p w:rsidR="00E348DE" w:rsidRDefault="00180BE3" w:rsidP="00303AE4">
      <w:pPr>
        <w:ind w:firstLine="720"/>
        <w:rPr>
          <w:rFonts w:cs="Arial"/>
          <w:color w:val="0070C0"/>
          <w:szCs w:val="28"/>
        </w:rPr>
      </w:pPr>
      <w:r w:rsidRPr="009611F9">
        <w:rPr>
          <w:rFonts w:cs="Arial"/>
          <w:szCs w:val="28"/>
        </w:rPr>
        <w:t>P</w:t>
      </w:r>
      <w:r w:rsidR="00665D9A" w:rsidRPr="009611F9">
        <w:rPr>
          <w:rFonts w:cs="Arial"/>
          <w:szCs w:val="28"/>
        </w:rPr>
        <w:t xml:space="preserve">est consumption by predators increased </w:t>
      </w:r>
      <w:r w:rsidR="00223413" w:rsidRPr="009611F9">
        <w:rPr>
          <w:rFonts w:cs="Arial"/>
          <w:szCs w:val="28"/>
        </w:rPr>
        <w:t xml:space="preserve">from the </w:t>
      </w:r>
      <w:proofErr w:type="spellStart"/>
      <w:r w:rsidR="00223413" w:rsidRPr="009611F9">
        <w:rPr>
          <w:rFonts w:cs="Arial"/>
          <w:szCs w:val="28"/>
        </w:rPr>
        <w:t>tillering</w:t>
      </w:r>
      <w:proofErr w:type="spellEnd"/>
      <w:r w:rsidR="00223413" w:rsidRPr="009611F9">
        <w:rPr>
          <w:rFonts w:cs="Arial"/>
          <w:szCs w:val="28"/>
        </w:rPr>
        <w:t xml:space="preserve"> to </w:t>
      </w:r>
      <w:r w:rsidR="00AC2F55" w:rsidRPr="009611F9">
        <w:rPr>
          <w:rFonts w:cs="Arial"/>
          <w:szCs w:val="28"/>
        </w:rPr>
        <w:t xml:space="preserve">the </w:t>
      </w:r>
      <w:r w:rsidR="00223413" w:rsidRPr="009611F9">
        <w:rPr>
          <w:rFonts w:cs="Arial"/>
          <w:szCs w:val="28"/>
        </w:rPr>
        <w:t>ripening stage (Fig. 2; Table 3)</w:t>
      </w:r>
      <w:r w:rsidRPr="009611F9">
        <w:rPr>
          <w:rFonts w:cs="Arial"/>
          <w:szCs w:val="28"/>
        </w:rPr>
        <w:t xml:space="preserve">, consistent with previous studies showing that predators </w:t>
      </w:r>
      <w:r w:rsidR="00D73ABE" w:rsidRPr="009611F9">
        <w:rPr>
          <w:rFonts w:cs="Arial"/>
          <w:szCs w:val="28"/>
        </w:rPr>
        <w:t xml:space="preserve">consumed more </w:t>
      </w:r>
      <w:r w:rsidRPr="009611F9">
        <w:rPr>
          <w:rFonts w:cs="Arial"/>
          <w:szCs w:val="28"/>
        </w:rPr>
        <w:t>pest</w:t>
      </w:r>
      <w:r w:rsidR="00D73ABE" w:rsidRPr="009611F9">
        <w:rPr>
          <w:rFonts w:cs="Arial"/>
          <w:szCs w:val="28"/>
        </w:rPr>
        <w:t>s in the diet</w:t>
      </w:r>
      <w:r w:rsidRPr="009611F9">
        <w:rPr>
          <w:rFonts w:cs="Arial"/>
          <w:szCs w:val="28"/>
        </w:rPr>
        <w:t xml:space="preserve"> over the crop season</w:t>
      </w:r>
      <w:r w:rsidR="00B37CC8">
        <w:rPr>
          <w:rFonts w:cs="Arial"/>
          <w:szCs w:val="28"/>
        </w:rPr>
        <w:t xml:space="preserve"> </w:t>
      </w:r>
      <w:r w:rsidR="00674429">
        <w:rPr>
          <w:rFonts w:cs="Arial"/>
          <w:szCs w:val="28"/>
        </w:rPr>
        <w:fldChar w:fldCharType="begin"/>
      </w:r>
      <w:r w:rsidR="00B37CC8">
        <w:rPr>
          <w:rFonts w:cs="Arial"/>
          <w:szCs w:val="28"/>
        </w:rPr>
        <w:instrText xml:space="preserve"> ADDIN EN.CITE &lt;EndNote&gt;&lt;Cite&gt;&lt;Author&gt;Roubinet&lt;/Author&gt;&lt;Year&gt;2017&lt;/Year&gt;&lt;RecNum&gt;81&lt;/RecNum&gt;&lt;DisplayText&gt;(Roubinet et al. 2017)&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B37CC8">
        <w:rPr>
          <w:rFonts w:ascii="Cambria Math" w:hAnsi="Cambria Math" w:cs="Cambria Math"/>
          <w:szCs w:val="28"/>
        </w:rPr>
        <w:instrText>‐</w:instrText>
      </w:r>
      <w:r w:rsidR="00B37CC8">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674429">
        <w:rPr>
          <w:rFonts w:cs="Arial"/>
          <w:szCs w:val="28"/>
        </w:rPr>
        <w:fldChar w:fldCharType="separate"/>
      </w:r>
      <w:r w:rsidR="00B37CC8">
        <w:rPr>
          <w:rFonts w:cs="Arial"/>
          <w:noProof/>
          <w:szCs w:val="28"/>
        </w:rPr>
        <w:t>(Roubinet et al. 2017)</w:t>
      </w:r>
      <w:r w:rsidR="00674429">
        <w:rPr>
          <w:rFonts w:cs="Arial"/>
          <w:szCs w:val="28"/>
        </w:rPr>
        <w:fldChar w:fldCharType="end"/>
      </w:r>
      <w:r w:rsidRPr="009611F9">
        <w:rPr>
          <w:rFonts w:cs="Arial"/>
          <w:szCs w:val="28"/>
        </w:rPr>
        <w:t>.</w:t>
      </w:r>
      <w:r w:rsidR="00021FBB" w:rsidRPr="009611F9">
        <w:rPr>
          <w:rFonts w:cs="Arial"/>
          <w:szCs w:val="28"/>
        </w:rPr>
        <w:t xml:space="preserve"> </w:t>
      </w:r>
      <w:r w:rsidR="002F387E" w:rsidRPr="009611F9">
        <w:rPr>
          <w:rFonts w:cs="Arial"/>
          <w:szCs w:val="28"/>
        </w:rPr>
        <w:t>There were not many rice herbivores in our study farms a</w:t>
      </w:r>
      <w:r w:rsidR="00303AE4" w:rsidRPr="009611F9">
        <w:rPr>
          <w:rFonts w:cs="Arial"/>
          <w:szCs w:val="28"/>
        </w:rPr>
        <w:t xml:space="preserve">t the early </w:t>
      </w:r>
      <w:r w:rsidR="002F387E" w:rsidRPr="009611F9">
        <w:rPr>
          <w:rFonts w:cs="Arial"/>
          <w:szCs w:val="28"/>
        </w:rPr>
        <w:t xml:space="preserve">crop </w:t>
      </w:r>
      <w:r w:rsidR="00303AE4" w:rsidRPr="009611F9">
        <w:rPr>
          <w:rFonts w:cs="Arial"/>
          <w:szCs w:val="28"/>
        </w:rPr>
        <w:t>stage</w:t>
      </w:r>
      <w:r w:rsidR="002F387E" w:rsidRPr="009611F9">
        <w:rPr>
          <w:rFonts w:cs="Arial"/>
          <w:szCs w:val="28"/>
        </w:rPr>
        <w:t xml:space="preserve"> (Fig. 2). As a result, </w:t>
      </w:r>
      <w:r w:rsidR="003C3AE9" w:rsidRPr="009611F9">
        <w:rPr>
          <w:rFonts w:cs="Arial"/>
          <w:szCs w:val="28"/>
        </w:rPr>
        <w:t xml:space="preserve">the proportion of these herbivores in predators’ diet was relatively low. </w:t>
      </w:r>
      <w:r w:rsidR="00303AE4" w:rsidRPr="009611F9">
        <w:rPr>
          <w:rFonts w:cs="Arial"/>
          <w:szCs w:val="28"/>
        </w:rPr>
        <w:t>Through the development of rice plants, rice herbivore</w:t>
      </w:r>
      <w:r w:rsidR="003C3AE9" w:rsidRPr="009611F9">
        <w:rPr>
          <w:rFonts w:cs="Arial"/>
          <w:szCs w:val="28"/>
        </w:rPr>
        <w:t xml:space="preserve"> populations</w:t>
      </w:r>
      <w:r w:rsidR="00303AE4" w:rsidRPr="009611F9">
        <w:rPr>
          <w:rFonts w:cs="Arial"/>
          <w:szCs w:val="28"/>
        </w:rPr>
        <w:t xml:space="preserve"> rose and predominated at the </w:t>
      </w:r>
      <w:r w:rsidR="00772AB7" w:rsidRPr="009611F9">
        <w:rPr>
          <w:rFonts w:cs="Arial"/>
          <w:szCs w:val="28"/>
        </w:rPr>
        <w:t>ripening</w:t>
      </w:r>
      <w:r w:rsidR="00303AE4" w:rsidRPr="009611F9">
        <w:rPr>
          <w:rFonts w:cs="Arial"/>
          <w:szCs w:val="28"/>
        </w:rPr>
        <w:t xml:space="preserve"> stage</w:t>
      </w:r>
      <w:r w:rsidR="00772AB7" w:rsidRPr="009611F9">
        <w:rPr>
          <w:rFonts w:cs="Arial"/>
          <w:szCs w:val="28"/>
        </w:rPr>
        <w:t xml:space="preserve"> </w:t>
      </w:r>
      <w:r w:rsidR="003C3AE9" w:rsidRPr="009611F9">
        <w:rPr>
          <w:rFonts w:cs="Arial"/>
          <w:szCs w:val="28"/>
        </w:rPr>
        <w:t>(Fig. 2)</w:t>
      </w:r>
      <w:r w:rsidR="00031243" w:rsidRPr="009611F9">
        <w:rPr>
          <w:rFonts w:cs="Arial"/>
          <w:szCs w:val="28"/>
        </w:rPr>
        <w:t xml:space="preserve">, leading to </w:t>
      </w:r>
      <w:r w:rsidR="001149CD" w:rsidRPr="009611F9">
        <w:rPr>
          <w:rFonts w:cs="Arial"/>
          <w:szCs w:val="28"/>
        </w:rPr>
        <w:t xml:space="preserve">high </w:t>
      </w:r>
      <w:r w:rsidR="001149CD" w:rsidRPr="00D642D0">
        <w:rPr>
          <w:rFonts w:cs="Arial"/>
          <w:szCs w:val="28"/>
        </w:rPr>
        <w:t>pest consumption by predators during th</w:t>
      </w:r>
      <w:r w:rsidR="009E6CEE" w:rsidRPr="00D642D0">
        <w:rPr>
          <w:rFonts w:cs="Arial"/>
          <w:szCs w:val="28"/>
        </w:rPr>
        <w:t>is</w:t>
      </w:r>
      <w:r w:rsidR="001149CD" w:rsidRPr="00D642D0">
        <w:rPr>
          <w:rFonts w:cs="Arial"/>
          <w:szCs w:val="28"/>
        </w:rPr>
        <w:t xml:space="preserve"> period. </w:t>
      </w:r>
      <w:r w:rsidR="00303AE4" w:rsidRPr="00D642D0">
        <w:rPr>
          <w:rFonts w:cs="Arial"/>
          <w:szCs w:val="28"/>
        </w:rPr>
        <w:t>Th</w:t>
      </w:r>
      <w:r w:rsidR="009611F9" w:rsidRPr="00D642D0">
        <w:rPr>
          <w:rFonts w:cs="Arial"/>
          <w:szCs w:val="28"/>
        </w:rPr>
        <w:t>ese</w:t>
      </w:r>
      <w:r w:rsidR="00303AE4" w:rsidRPr="00D642D0">
        <w:rPr>
          <w:rFonts w:cs="Arial"/>
          <w:szCs w:val="28"/>
        </w:rPr>
        <w:t xml:space="preserve"> </w:t>
      </w:r>
      <w:r w:rsidR="009611F9" w:rsidRPr="00D642D0">
        <w:rPr>
          <w:rFonts w:cs="Arial"/>
          <w:szCs w:val="28"/>
        </w:rPr>
        <w:t>findings suggest</w:t>
      </w:r>
      <w:r w:rsidR="00303AE4" w:rsidRPr="00D642D0">
        <w:rPr>
          <w:rFonts w:cs="Arial"/>
          <w:szCs w:val="28"/>
        </w:rPr>
        <w:t xml:space="preserve"> </w:t>
      </w:r>
      <w:r w:rsidR="002C7112">
        <w:rPr>
          <w:rFonts w:cs="Arial"/>
          <w:szCs w:val="28"/>
        </w:rPr>
        <w:t xml:space="preserve">a </w:t>
      </w:r>
      <w:r w:rsidR="00303AE4" w:rsidRPr="00D642D0">
        <w:rPr>
          <w:rFonts w:cs="Arial"/>
          <w:szCs w:val="28"/>
        </w:rPr>
        <w:t>high</w:t>
      </w:r>
      <w:r w:rsidR="002C7112">
        <w:rPr>
          <w:rFonts w:cs="Arial"/>
          <w:szCs w:val="28"/>
        </w:rPr>
        <w:t>er</w:t>
      </w:r>
      <w:r w:rsidR="00303AE4" w:rsidRPr="00D642D0">
        <w:rPr>
          <w:rFonts w:cs="Arial"/>
          <w:szCs w:val="28"/>
        </w:rPr>
        <w:t xml:space="preserve"> </w:t>
      </w:r>
      <w:r w:rsidR="002C7112">
        <w:rPr>
          <w:rFonts w:cs="Arial"/>
          <w:szCs w:val="28"/>
        </w:rPr>
        <w:t xml:space="preserve">biocontrol </w:t>
      </w:r>
      <w:r w:rsidR="00303AE4" w:rsidRPr="00D642D0">
        <w:rPr>
          <w:rFonts w:cs="Arial"/>
          <w:szCs w:val="28"/>
        </w:rPr>
        <w:t>value of</w:t>
      </w:r>
      <w:r w:rsidR="009611F9" w:rsidRPr="00D642D0">
        <w:rPr>
          <w:rFonts w:cs="Arial"/>
          <w:szCs w:val="28"/>
        </w:rPr>
        <w:t xml:space="preserve"> predators</w:t>
      </w:r>
      <w:r w:rsidR="00303AE4" w:rsidRPr="00D642D0">
        <w:rPr>
          <w:rFonts w:cs="Arial"/>
          <w:szCs w:val="28"/>
        </w:rPr>
        <w:t xml:space="preserve"> during later crop </w:t>
      </w:r>
      <w:r w:rsidR="009611F9" w:rsidRPr="00D642D0">
        <w:rPr>
          <w:rFonts w:cs="Arial"/>
          <w:szCs w:val="28"/>
        </w:rPr>
        <w:t>season</w:t>
      </w:r>
      <w:r w:rsidR="00303AE4" w:rsidRPr="00D642D0">
        <w:rPr>
          <w:rFonts w:cs="Arial"/>
          <w:szCs w:val="28"/>
        </w:rPr>
        <w:t>, whe</w:t>
      </w:r>
      <w:r w:rsidR="009611F9" w:rsidRPr="00D642D0">
        <w:rPr>
          <w:rFonts w:cs="Arial"/>
          <w:szCs w:val="28"/>
        </w:rPr>
        <w:t>n</w:t>
      </w:r>
      <w:r w:rsidR="00303AE4" w:rsidRPr="00D642D0">
        <w:rPr>
          <w:rFonts w:cs="Arial"/>
          <w:szCs w:val="28"/>
        </w:rPr>
        <w:t xml:space="preserve"> the crop production is most vulnerable to pest damage. </w:t>
      </w:r>
      <w:r w:rsidR="009611F9" w:rsidRPr="00D642D0">
        <w:rPr>
          <w:rFonts w:cs="Arial"/>
          <w:szCs w:val="28"/>
        </w:rPr>
        <w:t>Therefore, f</w:t>
      </w:r>
      <w:r w:rsidR="00480347" w:rsidRPr="00D642D0">
        <w:rPr>
          <w:rFonts w:cs="Arial"/>
          <w:szCs w:val="28"/>
        </w:rPr>
        <w:t>arm management</w:t>
      </w:r>
      <w:r w:rsidR="00303AE4" w:rsidRPr="00D642D0">
        <w:rPr>
          <w:rFonts w:cs="Arial"/>
          <w:szCs w:val="28"/>
        </w:rPr>
        <w:t xml:space="preserve"> (e.g., chemical applications)</w:t>
      </w:r>
      <w:r w:rsidR="00480347" w:rsidRPr="00D642D0">
        <w:rPr>
          <w:rFonts w:cs="Arial"/>
          <w:szCs w:val="28"/>
        </w:rPr>
        <w:t xml:space="preserve"> </w:t>
      </w:r>
      <w:r w:rsidR="009611F9" w:rsidRPr="00D642D0">
        <w:rPr>
          <w:rFonts w:cs="Arial"/>
          <w:szCs w:val="28"/>
        </w:rPr>
        <w:t xml:space="preserve">that could potentially impact predator populations </w:t>
      </w:r>
      <w:r w:rsidR="00480347" w:rsidRPr="00D642D0">
        <w:rPr>
          <w:rFonts w:cs="Arial"/>
          <w:szCs w:val="28"/>
        </w:rPr>
        <w:t xml:space="preserve">should </w:t>
      </w:r>
      <w:r w:rsidR="00303AE4" w:rsidRPr="00D642D0">
        <w:rPr>
          <w:rFonts w:cs="Arial"/>
          <w:szCs w:val="28"/>
        </w:rPr>
        <w:t xml:space="preserve">be </w:t>
      </w:r>
      <w:r w:rsidR="009611F9" w:rsidRPr="00D642D0">
        <w:rPr>
          <w:rFonts w:cs="Arial"/>
          <w:szCs w:val="28"/>
        </w:rPr>
        <w:t>minimized</w:t>
      </w:r>
      <w:r w:rsidR="00480347" w:rsidRPr="00D642D0">
        <w:rPr>
          <w:rFonts w:cs="Arial"/>
          <w:szCs w:val="28"/>
        </w:rPr>
        <w:t xml:space="preserve"> during </w:t>
      </w:r>
      <w:r w:rsidR="00303AE4" w:rsidRPr="00D642D0">
        <w:rPr>
          <w:rFonts w:cs="Arial"/>
          <w:szCs w:val="28"/>
        </w:rPr>
        <w:t>later season to maintain healthy population</w:t>
      </w:r>
      <w:r w:rsidR="00641318" w:rsidRPr="00D642D0">
        <w:rPr>
          <w:rFonts w:cs="Arial"/>
          <w:szCs w:val="28"/>
        </w:rPr>
        <w:t>s of predators</w:t>
      </w:r>
      <w:r w:rsidR="00303AE4" w:rsidRPr="00D642D0">
        <w:rPr>
          <w:rFonts w:cs="Arial"/>
          <w:szCs w:val="28"/>
        </w:rPr>
        <w:t xml:space="preserve"> in the field.</w:t>
      </w:r>
    </w:p>
    <w:p w:rsidR="009826C4" w:rsidRDefault="00A7289F" w:rsidP="00C92300">
      <w:pPr>
        <w:rPr>
          <w:rFonts w:cs="Arial"/>
          <w:color w:val="0070C0"/>
          <w:szCs w:val="28"/>
        </w:rPr>
      </w:pPr>
      <w:r w:rsidRPr="00310D81">
        <w:rPr>
          <w:rFonts w:cs="Arial" w:hint="eastAsia"/>
          <w:szCs w:val="28"/>
        </w:rPr>
        <w:tab/>
        <w:t>Habitat structure play</w:t>
      </w:r>
      <w:r w:rsidR="00310D81">
        <w:rPr>
          <w:rFonts w:cs="Arial" w:hint="eastAsia"/>
          <w:szCs w:val="28"/>
        </w:rPr>
        <w:t>s</w:t>
      </w:r>
      <w:r w:rsidRPr="00310D81">
        <w:rPr>
          <w:rFonts w:cs="Arial" w:hint="eastAsia"/>
          <w:szCs w:val="28"/>
        </w:rPr>
        <w:t xml:space="preserve"> critical roles in governing the trophic dynamics of terrestrial arthropods </w:t>
      </w:r>
      <w:r w:rsidR="00674429" w:rsidRPr="00310D81">
        <w:rPr>
          <w:rFonts w:cs="Arial"/>
          <w:szCs w:val="28"/>
        </w:rPr>
        <w:fldChar w:fldCharType="begin"/>
      </w:r>
      <w:r w:rsidR="00751333">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674429" w:rsidRPr="00310D81">
        <w:rPr>
          <w:rFonts w:cs="Arial"/>
          <w:szCs w:val="28"/>
        </w:rPr>
        <w:fldChar w:fldCharType="separate"/>
      </w:r>
      <w:r w:rsidR="00751333">
        <w:rPr>
          <w:rFonts w:cs="Arial"/>
          <w:noProof/>
          <w:szCs w:val="28"/>
        </w:rPr>
        <w:t>(Barbosa and Castellanos 2005)</w:t>
      </w:r>
      <w:r w:rsidR="00674429" w:rsidRPr="00310D81">
        <w:rPr>
          <w:rFonts w:cs="Arial"/>
          <w:szCs w:val="28"/>
        </w:rPr>
        <w:fldChar w:fldCharType="end"/>
      </w:r>
      <w:r w:rsidRPr="00310D81">
        <w:rPr>
          <w:rFonts w:cs="Arial" w:hint="eastAsia"/>
          <w:szCs w:val="28"/>
        </w:rPr>
        <w:t xml:space="preserve">. </w:t>
      </w:r>
      <w:r w:rsidR="00310D81" w:rsidRPr="001620BE">
        <w:rPr>
          <w:rFonts w:cs="Arial" w:hint="eastAsia"/>
          <w:szCs w:val="28"/>
        </w:rPr>
        <w:t xml:space="preserve">Higher vegetation complexity in the surrounding landscape could promote the abundance and diversity of natural enemies </w:t>
      </w:r>
      <w:r w:rsidR="001620BE" w:rsidRPr="001620BE">
        <w:rPr>
          <w:rFonts w:cs="Arial" w:hint="eastAsia"/>
          <w:szCs w:val="28"/>
        </w:rPr>
        <w:t xml:space="preserve">by </w:t>
      </w:r>
      <w:r w:rsidR="004B59D9">
        <w:rPr>
          <w:rFonts w:cs="Arial" w:hint="eastAsia"/>
          <w:szCs w:val="28"/>
        </w:rPr>
        <w:t>facilitating</w:t>
      </w:r>
      <w:r w:rsidR="001620BE" w:rsidRPr="001620BE">
        <w:rPr>
          <w:rFonts w:cs="Arial" w:hint="eastAsia"/>
          <w:szCs w:val="28"/>
        </w:rPr>
        <w:t xml:space="preserve"> </w:t>
      </w:r>
      <w:r w:rsidR="001620BE" w:rsidRPr="001620BE">
        <w:rPr>
          <w:rFonts w:cs="Arial"/>
          <w:szCs w:val="28"/>
        </w:rPr>
        <w:t xml:space="preserve">access to </w:t>
      </w:r>
      <w:r w:rsidR="001620BE" w:rsidRPr="001620BE">
        <w:rPr>
          <w:rFonts w:cs="Arial" w:hint="eastAsia"/>
          <w:szCs w:val="28"/>
        </w:rPr>
        <w:t>various</w:t>
      </w:r>
      <w:r w:rsidR="001620BE" w:rsidRPr="001620BE">
        <w:rPr>
          <w:rFonts w:cs="Arial"/>
          <w:szCs w:val="28"/>
        </w:rPr>
        <w:t xml:space="preserve"> </w:t>
      </w:r>
      <w:r w:rsidR="001620BE" w:rsidRPr="001620BE">
        <w:rPr>
          <w:rFonts w:cs="Arial" w:hint="eastAsia"/>
          <w:szCs w:val="28"/>
        </w:rPr>
        <w:t xml:space="preserve">prey </w:t>
      </w:r>
      <w:r w:rsidR="001620BE" w:rsidRPr="001620BE">
        <w:rPr>
          <w:rFonts w:cs="Arial"/>
          <w:szCs w:val="28"/>
        </w:rPr>
        <w:t>resources</w:t>
      </w:r>
      <w:r w:rsidR="001620BE" w:rsidRPr="001620BE">
        <w:rPr>
          <w:rFonts w:cs="Arial" w:hint="eastAsia"/>
          <w:szCs w:val="28"/>
        </w:rPr>
        <w:t xml:space="preserve"> as well as providing refuge from intra-guild predation</w:t>
      </w:r>
      <w:r w:rsidR="001620BE" w:rsidRPr="001620BE">
        <w:rPr>
          <w:rFonts w:cs="Arial"/>
          <w:szCs w:val="28"/>
        </w:rPr>
        <w:t xml:space="preserve"> </w:t>
      </w:r>
      <w:r w:rsidR="00674429" w:rsidRPr="00BA5A9F">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sidR="00751333" w:rsidRPr="00BA5A9F">
        <w:rPr>
          <w:rFonts w:cs="Arial"/>
          <w:szCs w:val="28"/>
        </w:rPr>
        <w:instrText xml:space="preserve"> ADDIN EN.CITE </w:instrText>
      </w:r>
      <w:r w:rsidR="00674429" w:rsidRPr="00BA5A9F">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sidR="00751333" w:rsidRPr="00BA5A9F">
        <w:rPr>
          <w:rFonts w:cs="Arial"/>
          <w:szCs w:val="28"/>
        </w:rPr>
        <w:instrText xml:space="preserve"> ADDIN EN.CITE.DATA </w:instrText>
      </w:r>
      <w:r w:rsidR="00674429" w:rsidRPr="00BA5A9F">
        <w:rPr>
          <w:rFonts w:cs="Arial"/>
          <w:szCs w:val="28"/>
        </w:rPr>
      </w:r>
      <w:r w:rsidR="00674429" w:rsidRPr="00BA5A9F">
        <w:rPr>
          <w:rFonts w:cs="Arial"/>
          <w:szCs w:val="28"/>
        </w:rPr>
        <w:fldChar w:fldCharType="end"/>
      </w:r>
      <w:r w:rsidR="00674429" w:rsidRPr="00BA5A9F">
        <w:rPr>
          <w:rFonts w:cs="Arial"/>
          <w:szCs w:val="28"/>
        </w:rPr>
      </w:r>
      <w:r w:rsidR="00674429" w:rsidRPr="00BA5A9F">
        <w:rPr>
          <w:rFonts w:cs="Arial"/>
          <w:szCs w:val="28"/>
        </w:rPr>
        <w:fldChar w:fldCharType="separate"/>
      </w:r>
      <w:r w:rsidR="00751333" w:rsidRPr="00BA5A9F">
        <w:rPr>
          <w:rFonts w:cs="Arial"/>
          <w:noProof/>
          <w:szCs w:val="28"/>
        </w:rPr>
        <w:t>(Langellotto and Denno 2004, Sanders et al. 2008, Diehl et al. 2013)</w:t>
      </w:r>
      <w:r w:rsidR="00674429" w:rsidRPr="00BA5A9F">
        <w:rPr>
          <w:rFonts w:cs="Arial"/>
          <w:szCs w:val="28"/>
        </w:rPr>
        <w:fldChar w:fldCharType="end"/>
      </w:r>
      <w:r w:rsidR="001620BE" w:rsidRPr="00BA5A9F">
        <w:rPr>
          <w:rFonts w:cs="Arial" w:hint="eastAsia"/>
          <w:szCs w:val="28"/>
        </w:rPr>
        <w:t xml:space="preserve">. </w:t>
      </w:r>
      <w:r w:rsidR="00751333" w:rsidRPr="00BA5A9F">
        <w:rPr>
          <w:rFonts w:cs="Arial"/>
          <w:szCs w:val="28"/>
        </w:rPr>
        <w:t xml:space="preserve">However, </w:t>
      </w:r>
      <w:r w:rsidR="00751333" w:rsidRPr="00BA5A9F">
        <w:rPr>
          <w:rFonts w:cs="Arial" w:hint="eastAsia"/>
          <w:szCs w:val="28"/>
        </w:rPr>
        <w:t xml:space="preserve">our results </w:t>
      </w:r>
      <w:r w:rsidR="00B01061" w:rsidRPr="00BA5A9F">
        <w:rPr>
          <w:rFonts w:cs="Arial" w:hint="eastAsia"/>
          <w:szCs w:val="28"/>
        </w:rPr>
        <w:t xml:space="preserve">showed that </w:t>
      </w:r>
      <w:r w:rsidR="00751333" w:rsidRPr="00BA5A9F">
        <w:rPr>
          <w:rFonts w:cs="Arial"/>
          <w:szCs w:val="28"/>
        </w:rPr>
        <w:t xml:space="preserve">pest consumption by predators was not </w:t>
      </w:r>
      <w:r w:rsidR="00B01061" w:rsidRPr="00BA5A9F">
        <w:rPr>
          <w:rFonts w:cs="Arial" w:hint="eastAsia"/>
          <w:szCs w:val="28"/>
        </w:rPr>
        <w:t>related to</w:t>
      </w:r>
      <w:r w:rsidR="00751333" w:rsidRPr="00BA5A9F">
        <w:rPr>
          <w:rFonts w:cs="Arial"/>
          <w:szCs w:val="28"/>
        </w:rPr>
        <w:t xml:space="preserve"> the </w:t>
      </w:r>
      <w:r w:rsidR="00B01061" w:rsidRPr="00BA5A9F">
        <w:rPr>
          <w:rFonts w:cs="Arial" w:hint="eastAsia"/>
          <w:szCs w:val="28"/>
        </w:rPr>
        <w:lastRenderedPageBreak/>
        <w:t>vegetated area</w:t>
      </w:r>
      <w:r w:rsidR="00B01061" w:rsidRPr="00BA5A9F">
        <w:rPr>
          <w:rFonts w:cs="Arial"/>
          <w:szCs w:val="28"/>
        </w:rPr>
        <w:t xml:space="preserve"> </w:t>
      </w:r>
      <w:r w:rsidR="00B01061" w:rsidRPr="00BA5A9F">
        <w:rPr>
          <w:rFonts w:cs="Arial" w:hint="eastAsia"/>
          <w:szCs w:val="28"/>
        </w:rPr>
        <w:t xml:space="preserve">(percent forest </w:t>
      </w:r>
      <w:r w:rsidR="00B01061" w:rsidRPr="00BA5A9F">
        <w:rPr>
          <w:rFonts w:cs="Arial"/>
          <w:szCs w:val="28"/>
        </w:rPr>
        <w:t>cover</w:t>
      </w:r>
      <w:r w:rsidR="00B01061" w:rsidRPr="00BA5A9F">
        <w:rPr>
          <w:rFonts w:cs="Arial" w:hint="eastAsia"/>
          <w:szCs w:val="28"/>
        </w:rPr>
        <w:t>)</w:t>
      </w:r>
      <w:r w:rsidR="00B01061" w:rsidRPr="00BA5A9F">
        <w:rPr>
          <w:rFonts w:cs="Arial"/>
          <w:szCs w:val="28"/>
        </w:rPr>
        <w:t xml:space="preserve"> surrounding the </w:t>
      </w:r>
      <w:r w:rsidR="00B01061" w:rsidRPr="00E232AA">
        <w:rPr>
          <w:rFonts w:cs="Arial"/>
          <w:szCs w:val="28"/>
        </w:rPr>
        <w:t>farms</w:t>
      </w:r>
      <w:r w:rsidR="00B01061" w:rsidRPr="00E232AA">
        <w:rPr>
          <w:rFonts w:cs="Arial" w:hint="eastAsia"/>
          <w:szCs w:val="28"/>
        </w:rPr>
        <w:t xml:space="preserve">. </w:t>
      </w:r>
      <w:r w:rsidR="00751333" w:rsidRPr="00E232AA">
        <w:rPr>
          <w:rFonts w:cs="Arial" w:hint="eastAsia"/>
          <w:szCs w:val="28"/>
        </w:rPr>
        <w:t>In fact</w:t>
      </w:r>
      <w:r w:rsidR="00310D81" w:rsidRPr="00E232AA">
        <w:rPr>
          <w:rFonts w:cs="Arial" w:hint="eastAsia"/>
          <w:szCs w:val="28"/>
        </w:rPr>
        <w:t xml:space="preserve">, </w:t>
      </w:r>
      <w:r w:rsidR="00751333" w:rsidRPr="00E232AA">
        <w:rPr>
          <w:rFonts w:cs="Arial" w:hint="eastAsia"/>
          <w:szCs w:val="28"/>
        </w:rPr>
        <w:t xml:space="preserve">a meta-analysis reveals no </w:t>
      </w:r>
      <w:r w:rsidR="00751333" w:rsidRPr="00E232AA">
        <w:rPr>
          <w:rFonts w:cs="Arial"/>
          <w:szCs w:val="28"/>
        </w:rPr>
        <w:t xml:space="preserve">significant </w:t>
      </w:r>
      <w:r w:rsidR="00190A2E" w:rsidRPr="00E232AA">
        <w:rPr>
          <w:rFonts w:cs="Arial" w:hint="eastAsia"/>
          <w:szCs w:val="28"/>
        </w:rPr>
        <w:t>changes</w:t>
      </w:r>
      <w:r w:rsidR="00751333" w:rsidRPr="00E232AA">
        <w:rPr>
          <w:rFonts w:cs="Arial" w:hint="eastAsia"/>
          <w:szCs w:val="28"/>
        </w:rPr>
        <w:t xml:space="preserve"> </w:t>
      </w:r>
      <w:r w:rsidR="00190A2E" w:rsidRPr="00E232AA">
        <w:rPr>
          <w:rFonts w:cs="Arial" w:hint="eastAsia"/>
          <w:szCs w:val="28"/>
        </w:rPr>
        <w:t>in</w:t>
      </w:r>
      <w:r w:rsidR="00751333" w:rsidRPr="00E232AA">
        <w:rPr>
          <w:rFonts w:cs="Arial"/>
          <w:szCs w:val="28"/>
        </w:rPr>
        <w:t xml:space="preserve"> </w:t>
      </w:r>
      <w:r w:rsidR="00751333" w:rsidRPr="00E232AA">
        <w:rPr>
          <w:rFonts w:cs="Arial" w:hint="eastAsia"/>
          <w:szCs w:val="28"/>
        </w:rPr>
        <w:t>p</w:t>
      </w:r>
      <w:r w:rsidR="00310D81" w:rsidRPr="00E232AA">
        <w:rPr>
          <w:rFonts w:cs="Arial"/>
          <w:szCs w:val="28"/>
        </w:rPr>
        <w:t>otential prey</w:t>
      </w:r>
      <w:r w:rsidR="00751333" w:rsidRPr="00E232AA">
        <w:rPr>
          <w:rFonts w:cs="Arial" w:hint="eastAsia"/>
          <w:szCs w:val="28"/>
        </w:rPr>
        <w:t xml:space="preserve"> (</w:t>
      </w:r>
      <w:r w:rsidR="00190A2E" w:rsidRPr="00E232AA">
        <w:rPr>
          <w:rFonts w:cs="Arial" w:hint="eastAsia"/>
          <w:szCs w:val="28"/>
        </w:rPr>
        <w:t xml:space="preserve">crop </w:t>
      </w:r>
      <w:r w:rsidR="00751333" w:rsidRPr="00E232AA">
        <w:rPr>
          <w:rFonts w:cs="Arial" w:hint="eastAsia"/>
          <w:szCs w:val="28"/>
        </w:rPr>
        <w:t>herbivore) density</w:t>
      </w:r>
      <w:r w:rsidR="000E5E73">
        <w:rPr>
          <w:rFonts w:cs="Arial" w:hint="eastAsia"/>
          <w:szCs w:val="28"/>
        </w:rPr>
        <w:t xml:space="preserve"> in agricultural fields</w:t>
      </w:r>
      <w:r w:rsidR="00310D81" w:rsidRPr="00E232AA">
        <w:rPr>
          <w:rFonts w:cs="Arial"/>
          <w:szCs w:val="28"/>
        </w:rPr>
        <w:t xml:space="preserve"> </w:t>
      </w:r>
      <w:r w:rsidR="00751333" w:rsidRPr="00E232AA">
        <w:rPr>
          <w:rFonts w:cs="Arial" w:hint="eastAsia"/>
          <w:szCs w:val="28"/>
        </w:rPr>
        <w:t xml:space="preserve">in response to </w:t>
      </w:r>
      <w:r w:rsidR="00310D81" w:rsidRPr="00E232AA">
        <w:rPr>
          <w:rFonts w:cs="Arial"/>
          <w:szCs w:val="28"/>
        </w:rPr>
        <w:t xml:space="preserve">habitat complexity </w:t>
      </w:r>
      <w:r w:rsidR="00674429" w:rsidRPr="00E232AA">
        <w:rPr>
          <w:rFonts w:cs="Arial"/>
          <w:szCs w:val="28"/>
        </w:rPr>
        <w:fldChar w:fldCharType="begin"/>
      </w:r>
      <w:r w:rsidR="00751333" w:rsidRPr="00E232AA">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674429" w:rsidRPr="00E232AA">
        <w:rPr>
          <w:rFonts w:cs="Arial"/>
          <w:szCs w:val="28"/>
        </w:rPr>
        <w:fldChar w:fldCharType="separate"/>
      </w:r>
      <w:r w:rsidR="00751333" w:rsidRPr="00E232AA">
        <w:rPr>
          <w:rFonts w:cs="Arial"/>
          <w:noProof/>
          <w:szCs w:val="28"/>
        </w:rPr>
        <w:t>(Langellotto and Denno 2004)</w:t>
      </w:r>
      <w:r w:rsidR="00674429" w:rsidRPr="00E232AA">
        <w:rPr>
          <w:rFonts w:cs="Arial"/>
          <w:szCs w:val="28"/>
        </w:rPr>
        <w:fldChar w:fldCharType="end"/>
      </w:r>
      <w:r w:rsidR="00751333" w:rsidRPr="00E232AA">
        <w:rPr>
          <w:rFonts w:cs="Arial" w:hint="eastAsia"/>
          <w:szCs w:val="28"/>
        </w:rPr>
        <w:t>.</w:t>
      </w:r>
      <w:r w:rsidR="00EB2109">
        <w:rPr>
          <w:rFonts w:cs="Arial" w:hint="eastAsia"/>
          <w:szCs w:val="28"/>
        </w:rPr>
        <w:t xml:space="preserve"> </w:t>
      </w:r>
      <w:r w:rsidR="004B59D9" w:rsidRPr="004B59D9">
        <w:rPr>
          <w:rFonts w:cs="Arial" w:hint="eastAsia"/>
          <w:szCs w:val="28"/>
        </w:rPr>
        <w:t xml:space="preserve">Consequently, </w:t>
      </w:r>
      <w:r w:rsidR="004B59D9">
        <w:rPr>
          <w:rFonts w:cs="Arial" w:hint="eastAsia"/>
          <w:szCs w:val="28"/>
        </w:rPr>
        <w:t>w</w:t>
      </w:r>
      <w:r w:rsidR="00EB2109" w:rsidRPr="00EB2109">
        <w:rPr>
          <w:rFonts w:cs="Arial" w:hint="eastAsia"/>
          <w:szCs w:val="28"/>
        </w:rPr>
        <w:t xml:space="preserve">e speculate that the lack of vegetation effects </w:t>
      </w:r>
      <w:r w:rsidR="001F4162">
        <w:rPr>
          <w:rFonts w:cs="Arial" w:hint="eastAsia"/>
          <w:szCs w:val="28"/>
        </w:rPr>
        <w:t xml:space="preserve">in our study </w:t>
      </w:r>
      <w:r w:rsidR="00EB2109" w:rsidRPr="00EB2109">
        <w:rPr>
          <w:rFonts w:cs="Arial" w:hint="eastAsia"/>
          <w:szCs w:val="28"/>
        </w:rPr>
        <w:t>may be partly due to no difference in prey availability, which ultimately determines the diet compositions of generalist predators.</w:t>
      </w:r>
      <w:r w:rsidR="005B76B0">
        <w:rPr>
          <w:rFonts w:cs="Arial" w:hint="eastAsia"/>
          <w:szCs w:val="28"/>
        </w:rPr>
        <w:t xml:space="preserve"> </w:t>
      </w:r>
      <w:r w:rsidR="004B59D9">
        <w:rPr>
          <w:rFonts w:cs="Arial" w:hint="eastAsia"/>
          <w:szCs w:val="28"/>
        </w:rPr>
        <w:t>I</w:t>
      </w:r>
      <w:r w:rsidR="005B76B0">
        <w:rPr>
          <w:rFonts w:cs="Arial" w:hint="eastAsia"/>
          <w:szCs w:val="28"/>
        </w:rPr>
        <w:t>ncreas</w:t>
      </w:r>
      <w:r w:rsidR="004B59D9">
        <w:rPr>
          <w:rFonts w:cs="Arial" w:hint="eastAsia"/>
          <w:szCs w:val="28"/>
        </w:rPr>
        <w:t>ing</w:t>
      </w:r>
      <w:r w:rsidR="005B76B0">
        <w:rPr>
          <w:rFonts w:cs="Arial" w:hint="eastAsia"/>
          <w:szCs w:val="28"/>
        </w:rPr>
        <w:t xml:space="preserve"> </w:t>
      </w:r>
      <w:r w:rsidR="004B59D9">
        <w:rPr>
          <w:rFonts w:cs="Arial" w:hint="eastAsia"/>
          <w:szCs w:val="28"/>
        </w:rPr>
        <w:t xml:space="preserve">surrounding </w:t>
      </w:r>
      <w:r w:rsidR="005B76B0">
        <w:rPr>
          <w:rFonts w:cs="Arial" w:hint="eastAsia"/>
          <w:szCs w:val="28"/>
        </w:rPr>
        <w:t xml:space="preserve">vegetation complexity may </w:t>
      </w:r>
      <w:r w:rsidR="00C3648E">
        <w:rPr>
          <w:rFonts w:cs="Arial" w:hint="eastAsia"/>
          <w:szCs w:val="28"/>
        </w:rPr>
        <w:t>benefit pest control t</w:t>
      </w:r>
      <w:r w:rsidR="00D01C7E">
        <w:rPr>
          <w:rFonts w:cs="Arial" w:hint="eastAsia"/>
          <w:szCs w:val="28"/>
        </w:rPr>
        <w:t xml:space="preserve">hrough </w:t>
      </w:r>
      <w:r w:rsidR="00D01C7E" w:rsidRPr="00D01C7E">
        <w:rPr>
          <w:rFonts w:cs="Arial" w:hint="eastAsia"/>
          <w:szCs w:val="28"/>
        </w:rPr>
        <w:t>enhancing</w:t>
      </w:r>
      <w:r w:rsidR="00D01C7E">
        <w:rPr>
          <w:rFonts w:cs="Arial" w:hint="eastAsia"/>
          <w:szCs w:val="28"/>
        </w:rPr>
        <w:t xml:space="preserve"> </w:t>
      </w:r>
      <w:r w:rsidR="001D7F56">
        <w:rPr>
          <w:rFonts w:cs="Arial" w:hint="eastAsia"/>
          <w:szCs w:val="28"/>
        </w:rPr>
        <w:t xml:space="preserve">overall </w:t>
      </w:r>
      <w:r w:rsidR="00D01C7E">
        <w:rPr>
          <w:rFonts w:cs="Arial" w:hint="eastAsia"/>
          <w:szCs w:val="28"/>
        </w:rPr>
        <w:t xml:space="preserve">predator </w:t>
      </w:r>
      <w:r w:rsidR="004B59D9">
        <w:rPr>
          <w:rFonts w:cs="Arial" w:hint="eastAsia"/>
          <w:szCs w:val="28"/>
        </w:rPr>
        <w:t>density and diversity</w:t>
      </w:r>
      <w:r w:rsidR="00D01C7E">
        <w:rPr>
          <w:rFonts w:cs="Arial" w:hint="eastAsia"/>
          <w:szCs w:val="28"/>
        </w:rPr>
        <w:t xml:space="preserve"> </w:t>
      </w:r>
      <w:r w:rsidR="005B76B0">
        <w:rPr>
          <w:rFonts w:cs="Arial" w:hint="eastAsia"/>
          <w:szCs w:val="28"/>
        </w:rPr>
        <w:t>but not</w:t>
      </w:r>
      <w:r w:rsidR="00D01C7E">
        <w:rPr>
          <w:rFonts w:cs="Arial" w:hint="eastAsia"/>
          <w:szCs w:val="28"/>
        </w:rPr>
        <w:t xml:space="preserve"> </w:t>
      </w:r>
      <w:r w:rsidR="005B76B0">
        <w:rPr>
          <w:rFonts w:cs="Arial" w:hint="eastAsia"/>
          <w:szCs w:val="28"/>
        </w:rPr>
        <w:t>per capita</w:t>
      </w:r>
      <w:r w:rsidR="001D7F56">
        <w:rPr>
          <w:rFonts w:cs="Arial" w:hint="eastAsia"/>
          <w:szCs w:val="28"/>
        </w:rPr>
        <w:t xml:space="preserve"> pest</w:t>
      </w:r>
      <w:r w:rsidR="005B76B0">
        <w:rPr>
          <w:rFonts w:cs="Arial" w:hint="eastAsia"/>
          <w:szCs w:val="28"/>
        </w:rPr>
        <w:t xml:space="preserve"> </w:t>
      </w:r>
      <w:r w:rsidR="001D7F56">
        <w:rPr>
          <w:rFonts w:cs="Arial" w:hint="eastAsia"/>
          <w:szCs w:val="28"/>
        </w:rPr>
        <w:t>consumption</w:t>
      </w:r>
      <w:r w:rsidR="00493713">
        <w:rPr>
          <w:rFonts w:cs="Arial" w:hint="eastAsia"/>
          <w:szCs w:val="28"/>
        </w:rPr>
        <w:t xml:space="preserve"> by predator</w:t>
      </w:r>
      <w:r w:rsidR="005B76B0">
        <w:rPr>
          <w:rFonts w:cs="Arial" w:hint="eastAsia"/>
          <w:szCs w:val="28"/>
        </w:rPr>
        <w:t>.</w:t>
      </w:r>
    </w:p>
    <w:p w:rsidR="00D271FB" w:rsidRDefault="00FE1D21">
      <w:pPr>
        <w:rPr>
          <w:rFonts w:cs="Arial"/>
          <w:szCs w:val="28"/>
        </w:rPr>
      </w:pPr>
      <w:r w:rsidRPr="00FE1D21">
        <w:rPr>
          <w:rFonts w:cs="Arial" w:hint="eastAsia"/>
          <w:szCs w:val="28"/>
        </w:rPr>
        <w:tab/>
      </w:r>
      <w:r w:rsidR="00733C16">
        <w:rPr>
          <w:rFonts w:cs="Arial" w:hint="eastAsia"/>
          <w:szCs w:val="28"/>
        </w:rPr>
        <w:t>Surprisingly, t</w:t>
      </w:r>
      <w:r w:rsidR="009826C4" w:rsidRPr="00FE1D21">
        <w:rPr>
          <w:rFonts w:cs="Arial" w:hint="eastAsia"/>
          <w:szCs w:val="28"/>
        </w:rPr>
        <w:t xml:space="preserve">he </w:t>
      </w:r>
      <w:r w:rsidR="00E85464" w:rsidRPr="00FE1D21">
        <w:rPr>
          <w:rFonts w:cs="Arial" w:hint="eastAsia"/>
          <w:szCs w:val="28"/>
        </w:rPr>
        <w:t xml:space="preserve">beta regression model </w:t>
      </w:r>
      <w:r w:rsidR="00E85464" w:rsidRPr="00FE1D21">
        <w:rPr>
          <w:rFonts w:cs="Arial"/>
          <w:szCs w:val="28"/>
        </w:rPr>
        <w:t>suggest</w:t>
      </w:r>
      <w:r w:rsidR="00E85464" w:rsidRPr="00FE1D21">
        <w:rPr>
          <w:rFonts w:cs="Arial" w:hint="eastAsia"/>
          <w:szCs w:val="28"/>
        </w:rPr>
        <w:t>s n</w:t>
      </w:r>
      <w:r>
        <w:rPr>
          <w:rFonts w:cs="Arial" w:hint="eastAsia"/>
          <w:szCs w:val="28"/>
        </w:rPr>
        <w:t>o effect</w:t>
      </w:r>
      <w:r w:rsidR="00391029" w:rsidRPr="00FE1D21">
        <w:rPr>
          <w:rFonts w:cs="Arial" w:hint="eastAsia"/>
          <w:szCs w:val="28"/>
        </w:rPr>
        <w:t xml:space="preserve"> of </w:t>
      </w:r>
      <w:r w:rsidR="00E85464" w:rsidRPr="00FE1D21">
        <w:rPr>
          <w:rFonts w:cs="Arial" w:hint="eastAsia"/>
          <w:szCs w:val="28"/>
        </w:rPr>
        <w:t xml:space="preserve">the </w:t>
      </w:r>
      <w:r w:rsidR="00391029" w:rsidRPr="00FE1D21">
        <w:rPr>
          <w:rFonts w:cs="Arial" w:hint="eastAsia"/>
          <w:szCs w:val="28"/>
        </w:rPr>
        <w:t xml:space="preserve">relative </w:t>
      </w:r>
      <w:r w:rsidR="00391029" w:rsidRPr="00FE1D21">
        <w:rPr>
          <w:rFonts w:cs="Arial"/>
          <w:szCs w:val="28"/>
        </w:rPr>
        <w:t>abundance</w:t>
      </w:r>
      <w:r w:rsidR="00391029" w:rsidRPr="00FE1D21">
        <w:rPr>
          <w:rFonts w:cs="Arial" w:hint="eastAsia"/>
          <w:szCs w:val="28"/>
        </w:rPr>
        <w:t xml:space="preserve"> </w:t>
      </w:r>
      <w:r w:rsidR="00E85464" w:rsidRPr="00FE1D21">
        <w:rPr>
          <w:rFonts w:cs="Arial" w:hint="eastAsia"/>
          <w:szCs w:val="28"/>
        </w:rPr>
        <w:t xml:space="preserve">of rice herbivores in the field </w:t>
      </w:r>
      <w:r w:rsidR="00391029" w:rsidRPr="00FE1D21">
        <w:rPr>
          <w:rFonts w:cs="Arial" w:hint="eastAsia"/>
          <w:szCs w:val="28"/>
        </w:rPr>
        <w:t xml:space="preserve">on </w:t>
      </w:r>
      <w:r w:rsidR="00E85464" w:rsidRPr="00FE1D21">
        <w:rPr>
          <w:rFonts w:cs="Arial" w:hint="eastAsia"/>
          <w:szCs w:val="28"/>
        </w:rPr>
        <w:t>the proportion of these herbivores consumed in predators</w:t>
      </w:r>
      <w:r w:rsidR="00E85464" w:rsidRPr="00FE1D21">
        <w:rPr>
          <w:rFonts w:cs="Arial"/>
          <w:szCs w:val="28"/>
        </w:rPr>
        <w:t>’</w:t>
      </w:r>
      <w:r w:rsidR="00E85464" w:rsidRPr="00FE1D21">
        <w:rPr>
          <w:rFonts w:cs="Arial" w:hint="eastAsia"/>
          <w:szCs w:val="28"/>
        </w:rPr>
        <w:t xml:space="preserve"> diet (Table 1)</w:t>
      </w:r>
      <w:r w:rsidR="00B935E5" w:rsidRPr="00FE1D21">
        <w:rPr>
          <w:rFonts w:cs="Arial" w:hint="eastAsia"/>
          <w:szCs w:val="28"/>
        </w:rPr>
        <w:t xml:space="preserve">. </w:t>
      </w:r>
      <w:r w:rsidR="009826C4" w:rsidRPr="00FE1D21">
        <w:rPr>
          <w:rFonts w:cs="Arial" w:hint="eastAsia"/>
          <w:szCs w:val="28"/>
        </w:rPr>
        <w:t xml:space="preserve">Although the </w:t>
      </w:r>
      <w:r w:rsidR="008B6A3B">
        <w:rPr>
          <w:rFonts w:cs="Arial" w:hint="eastAsia"/>
          <w:szCs w:val="28"/>
        </w:rPr>
        <w:t>feeding</w:t>
      </w:r>
      <w:r w:rsidR="009826C4" w:rsidRPr="00FE1D21">
        <w:rPr>
          <w:rFonts w:cs="Arial" w:hint="eastAsia"/>
          <w:szCs w:val="28"/>
        </w:rPr>
        <w:t xml:space="preserve"> habits and diet </w:t>
      </w:r>
      <w:r w:rsidR="009826C4" w:rsidRPr="006B4E76">
        <w:rPr>
          <w:rFonts w:cs="Arial" w:hint="eastAsia"/>
          <w:szCs w:val="28"/>
        </w:rPr>
        <w:t xml:space="preserve">compositions of generalist predators </w:t>
      </w:r>
      <w:r w:rsidRPr="006B4E76">
        <w:rPr>
          <w:rFonts w:cs="Arial" w:hint="eastAsia"/>
          <w:szCs w:val="28"/>
        </w:rPr>
        <w:t>could be</w:t>
      </w:r>
      <w:r w:rsidR="009826C4" w:rsidRPr="006B4E76">
        <w:rPr>
          <w:rFonts w:cs="Arial" w:hint="eastAsia"/>
          <w:szCs w:val="28"/>
        </w:rPr>
        <w:t xml:space="preserve"> largely influenced by </w:t>
      </w:r>
      <w:r w:rsidRPr="006B4E76">
        <w:rPr>
          <w:rFonts w:cs="Arial" w:hint="eastAsia"/>
          <w:szCs w:val="28"/>
        </w:rPr>
        <w:t xml:space="preserve">the </w:t>
      </w:r>
      <w:r w:rsidR="009826C4" w:rsidRPr="006B4E76">
        <w:rPr>
          <w:rFonts w:cs="Arial" w:hint="eastAsia"/>
          <w:szCs w:val="28"/>
        </w:rPr>
        <w:t>prey availability</w:t>
      </w:r>
      <w:r w:rsidRPr="006B4E76">
        <w:rPr>
          <w:rFonts w:cs="Arial" w:hint="eastAsia"/>
          <w:szCs w:val="28"/>
        </w:rPr>
        <w:t xml:space="preserve"> in the habitat </w:t>
      </w:r>
      <w:r w:rsidR="00975B9E" w:rsidRPr="006B4E7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
</w:fldData>
        </w:fldChar>
      </w:r>
      <w:r w:rsidR="006B4E76" w:rsidRPr="006B4E76">
        <w:rPr>
          <w:rFonts w:cs="Arial"/>
          <w:szCs w:val="28"/>
        </w:rPr>
        <w:instrText xml:space="preserve"> ADDIN EN.CITE </w:instrText>
      </w:r>
      <w:r w:rsidR="006B4E76" w:rsidRPr="006B4E7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
</w:fldData>
        </w:fldChar>
      </w:r>
      <w:r w:rsidR="006B4E76" w:rsidRPr="006B4E76">
        <w:rPr>
          <w:rFonts w:cs="Arial"/>
          <w:szCs w:val="28"/>
        </w:rPr>
        <w:instrText xml:space="preserve"> ADDIN EN.CITE.DATA </w:instrText>
      </w:r>
      <w:r w:rsidR="006B4E76" w:rsidRPr="006B4E76">
        <w:rPr>
          <w:rFonts w:cs="Arial"/>
          <w:szCs w:val="28"/>
        </w:rPr>
      </w:r>
      <w:r w:rsidR="006B4E76" w:rsidRPr="006B4E76">
        <w:rPr>
          <w:rFonts w:cs="Arial"/>
          <w:szCs w:val="28"/>
        </w:rPr>
        <w:fldChar w:fldCharType="end"/>
      </w:r>
      <w:r w:rsidR="00975B9E" w:rsidRPr="006B4E76">
        <w:rPr>
          <w:rFonts w:cs="Arial"/>
          <w:szCs w:val="28"/>
        </w:rPr>
      </w:r>
      <w:r w:rsidR="00975B9E" w:rsidRPr="006B4E76">
        <w:rPr>
          <w:rFonts w:cs="Arial"/>
          <w:szCs w:val="28"/>
        </w:rPr>
        <w:fldChar w:fldCharType="separate"/>
      </w:r>
      <w:r w:rsidR="006B4E76" w:rsidRPr="006B4E76">
        <w:rPr>
          <w:rFonts w:cs="Arial"/>
          <w:noProof/>
          <w:szCs w:val="28"/>
        </w:rPr>
        <w:t>(Madsen et al. 2004, Wise et al. 2006, Hsu et al. 2021)</w:t>
      </w:r>
      <w:r w:rsidR="00975B9E" w:rsidRPr="006B4E76">
        <w:rPr>
          <w:rFonts w:cs="Arial"/>
          <w:szCs w:val="28"/>
        </w:rPr>
        <w:fldChar w:fldCharType="end"/>
      </w:r>
      <w:r w:rsidR="009826C4" w:rsidRPr="006B4E76">
        <w:rPr>
          <w:rFonts w:cs="Arial" w:hint="eastAsia"/>
          <w:szCs w:val="28"/>
        </w:rPr>
        <w:t xml:space="preserve">, we failed to detect such </w:t>
      </w:r>
      <w:r w:rsidR="009826C4" w:rsidRPr="006B4E76">
        <w:rPr>
          <w:rFonts w:cs="Arial"/>
          <w:szCs w:val="28"/>
        </w:rPr>
        <w:t>effect</w:t>
      </w:r>
      <w:r w:rsidR="009826C4" w:rsidRPr="006B4E76">
        <w:rPr>
          <w:rFonts w:cs="Arial" w:hint="eastAsia"/>
          <w:szCs w:val="28"/>
        </w:rPr>
        <w:t xml:space="preserve"> in our analysis.</w:t>
      </w:r>
      <w:r w:rsidR="00733C16" w:rsidRPr="006B4E76">
        <w:rPr>
          <w:rFonts w:cs="Arial" w:hint="eastAsia"/>
          <w:szCs w:val="28"/>
        </w:rPr>
        <w:t xml:space="preserve"> </w:t>
      </w:r>
      <w:r w:rsidR="007B4343" w:rsidRPr="006B4E76">
        <w:rPr>
          <w:rFonts w:cs="Arial" w:hint="eastAsia"/>
          <w:szCs w:val="28"/>
        </w:rPr>
        <w:t xml:space="preserve">An </w:t>
      </w:r>
      <w:r w:rsidR="007B4343" w:rsidRPr="006B4E76">
        <w:rPr>
          <w:rFonts w:cs="Arial"/>
          <w:szCs w:val="28"/>
        </w:rPr>
        <w:t>explanation</w:t>
      </w:r>
      <w:r w:rsidR="007B4343" w:rsidRPr="006B4E76">
        <w:rPr>
          <w:rFonts w:cs="Arial" w:hint="eastAsia"/>
          <w:szCs w:val="28"/>
        </w:rPr>
        <w:t xml:space="preserve"> for this</w:t>
      </w:r>
      <w:r w:rsidR="00C532DE" w:rsidRPr="006B4E76">
        <w:rPr>
          <w:rFonts w:cs="Arial" w:hint="eastAsia"/>
          <w:szCs w:val="28"/>
        </w:rPr>
        <w:t xml:space="preserve"> is that the relative abundance</w:t>
      </w:r>
      <w:r w:rsidR="00C532DE" w:rsidRPr="00733C16">
        <w:rPr>
          <w:rFonts w:cs="Arial" w:hint="eastAsia"/>
          <w:szCs w:val="28"/>
        </w:rPr>
        <w:t xml:space="preserve"> of rice her</w:t>
      </w:r>
      <w:r w:rsidR="009826C4" w:rsidRPr="00733C16">
        <w:rPr>
          <w:rFonts w:cs="Arial" w:hint="eastAsia"/>
          <w:szCs w:val="28"/>
        </w:rPr>
        <w:t xml:space="preserve">bivore was highly related to </w:t>
      </w:r>
      <w:r w:rsidR="00C532DE" w:rsidRPr="00733C16">
        <w:rPr>
          <w:rFonts w:cs="Arial" w:hint="eastAsia"/>
          <w:szCs w:val="28"/>
        </w:rPr>
        <w:t>crop stage</w:t>
      </w:r>
      <w:r w:rsidR="009826C4" w:rsidRPr="00733C16">
        <w:rPr>
          <w:rFonts w:cs="Arial" w:hint="eastAsia"/>
          <w:szCs w:val="28"/>
        </w:rPr>
        <w:t xml:space="preserve">, </w:t>
      </w:r>
      <w:r w:rsidR="00733C16" w:rsidRPr="00733C16">
        <w:rPr>
          <w:rFonts w:cs="Arial" w:hint="eastAsia"/>
          <w:szCs w:val="28"/>
        </w:rPr>
        <w:t xml:space="preserve">which was also included as a </w:t>
      </w:r>
      <w:r w:rsidR="00CA57D6" w:rsidRPr="00733C16">
        <w:rPr>
          <w:rFonts w:cs="Arial" w:hint="eastAsia"/>
          <w:szCs w:val="28"/>
        </w:rPr>
        <w:t>factor in the model</w:t>
      </w:r>
      <w:r w:rsidR="005912BB" w:rsidRPr="00733C16">
        <w:rPr>
          <w:rFonts w:cs="Arial" w:hint="eastAsia"/>
          <w:szCs w:val="28"/>
        </w:rPr>
        <w:t xml:space="preserve"> (Fig. 3)</w:t>
      </w:r>
      <w:r w:rsidR="00CA57D6" w:rsidRPr="00733C16">
        <w:rPr>
          <w:rFonts w:cs="Arial" w:hint="eastAsia"/>
          <w:szCs w:val="28"/>
        </w:rPr>
        <w:t xml:space="preserve">. </w:t>
      </w:r>
      <w:r w:rsidR="0018004D">
        <w:rPr>
          <w:rFonts w:cs="Arial" w:hint="eastAsia"/>
          <w:szCs w:val="28"/>
        </w:rPr>
        <w:t xml:space="preserve">This could </w:t>
      </w:r>
      <w:r w:rsidR="0018004D" w:rsidRPr="0018004D">
        <w:rPr>
          <w:rFonts w:cs="Arial" w:hint="eastAsia"/>
          <w:szCs w:val="28"/>
        </w:rPr>
        <w:t>potentially lead to the confounding effects between the</w:t>
      </w:r>
      <w:r w:rsidR="0018004D">
        <w:rPr>
          <w:rFonts w:cs="Arial" w:hint="eastAsia"/>
          <w:szCs w:val="28"/>
        </w:rPr>
        <w:t>se</w:t>
      </w:r>
      <w:r w:rsidR="0018004D" w:rsidRPr="0018004D">
        <w:rPr>
          <w:rFonts w:cs="Arial" w:hint="eastAsia"/>
          <w:szCs w:val="28"/>
        </w:rPr>
        <w:t xml:space="preserve"> two factors.</w:t>
      </w:r>
      <w:r w:rsidR="0018004D">
        <w:rPr>
          <w:rFonts w:cs="Arial" w:hint="eastAsia"/>
          <w:szCs w:val="28"/>
        </w:rPr>
        <w:t xml:space="preserve"> </w:t>
      </w:r>
      <w:r w:rsidR="0018004D" w:rsidRPr="0018004D">
        <w:rPr>
          <w:rFonts w:cs="Arial" w:hint="eastAsia"/>
          <w:szCs w:val="28"/>
        </w:rPr>
        <w:t xml:space="preserve">In fact, the model did reveal a </w:t>
      </w:r>
      <w:r w:rsidR="0018004D" w:rsidRPr="0018004D">
        <w:rPr>
          <w:rFonts w:cs="Arial"/>
          <w:szCs w:val="28"/>
        </w:rPr>
        <w:t>significant</w:t>
      </w:r>
      <w:r w:rsidR="0018004D" w:rsidRPr="0018004D">
        <w:rPr>
          <w:rFonts w:cs="Arial" w:hint="eastAsia"/>
          <w:szCs w:val="28"/>
        </w:rPr>
        <w:t xml:space="preserve"> effect of crop stage on pest consumption (Table 1)</w:t>
      </w:r>
      <w:r w:rsidR="0018004D">
        <w:rPr>
          <w:rFonts w:cs="Arial" w:hint="eastAsia"/>
          <w:szCs w:val="28"/>
        </w:rPr>
        <w:t xml:space="preserve">. </w:t>
      </w:r>
      <w:r w:rsidR="003C0DC0" w:rsidRPr="00733C16">
        <w:rPr>
          <w:rFonts w:cs="Arial" w:hint="eastAsia"/>
          <w:szCs w:val="28"/>
        </w:rPr>
        <w:t>As a result, the relative abundance of rice herbivore</w:t>
      </w:r>
      <w:r w:rsidR="00733C16" w:rsidRPr="00733C16">
        <w:rPr>
          <w:rFonts w:cs="Arial" w:hint="eastAsia"/>
          <w:szCs w:val="28"/>
        </w:rPr>
        <w:t>s appeared to have no effect</w:t>
      </w:r>
      <w:r w:rsidR="00CA57D6" w:rsidRPr="00733C16">
        <w:rPr>
          <w:rFonts w:cs="Arial" w:hint="eastAsia"/>
          <w:szCs w:val="28"/>
        </w:rPr>
        <w:t xml:space="preserve"> </w:t>
      </w:r>
      <w:r w:rsidR="0018004D">
        <w:rPr>
          <w:rFonts w:cs="Arial" w:hint="eastAsia"/>
          <w:szCs w:val="28"/>
        </w:rPr>
        <w:t>since</w:t>
      </w:r>
      <w:r w:rsidR="005912BB" w:rsidRPr="00733C16">
        <w:rPr>
          <w:rFonts w:cs="Arial" w:hint="eastAsia"/>
          <w:szCs w:val="28"/>
        </w:rPr>
        <w:t xml:space="preserve"> most of the variation may</w:t>
      </w:r>
      <w:r w:rsidR="00CA57D6" w:rsidRPr="00733C16">
        <w:rPr>
          <w:rFonts w:cs="Arial" w:hint="eastAsia"/>
          <w:szCs w:val="28"/>
        </w:rPr>
        <w:t xml:space="preserve"> have been explained by crop </w:t>
      </w:r>
      <w:r w:rsidR="00CA57D6" w:rsidRPr="0018004D">
        <w:rPr>
          <w:rFonts w:cs="Arial" w:hint="eastAsia"/>
          <w:szCs w:val="28"/>
        </w:rPr>
        <w:t xml:space="preserve">stage, a broader factor </w:t>
      </w:r>
      <w:r w:rsidR="003303B3" w:rsidRPr="0018004D">
        <w:rPr>
          <w:rFonts w:cs="Arial" w:hint="eastAsia"/>
          <w:szCs w:val="28"/>
        </w:rPr>
        <w:t xml:space="preserve">that is </w:t>
      </w:r>
      <w:r w:rsidR="003303B3" w:rsidRPr="0018004D">
        <w:rPr>
          <w:rFonts w:cs="Arial"/>
          <w:szCs w:val="28"/>
        </w:rPr>
        <w:t>associated</w:t>
      </w:r>
      <w:r w:rsidR="003303B3" w:rsidRPr="0018004D">
        <w:rPr>
          <w:rFonts w:cs="Arial" w:hint="eastAsia"/>
          <w:szCs w:val="28"/>
        </w:rPr>
        <w:t xml:space="preserve"> with </w:t>
      </w:r>
      <w:r w:rsidR="00CA57D6" w:rsidRPr="0018004D">
        <w:rPr>
          <w:rFonts w:cs="Arial" w:hint="eastAsia"/>
          <w:szCs w:val="28"/>
        </w:rPr>
        <w:t xml:space="preserve">various covariates (e.g., rice plant height). </w:t>
      </w:r>
      <w:r w:rsidR="009826C4" w:rsidRPr="007B4343">
        <w:rPr>
          <w:rFonts w:cs="Arial" w:hint="eastAsia"/>
          <w:szCs w:val="28"/>
        </w:rPr>
        <w:t>More experiments</w:t>
      </w:r>
      <w:r w:rsidR="007B4343" w:rsidRPr="007B4343">
        <w:rPr>
          <w:rFonts w:cs="Arial" w:hint="eastAsia"/>
          <w:szCs w:val="28"/>
        </w:rPr>
        <w:t>, both observational and manipulative,</w:t>
      </w:r>
      <w:r w:rsidR="009826C4" w:rsidRPr="007B4343">
        <w:rPr>
          <w:rFonts w:cs="Arial" w:hint="eastAsia"/>
          <w:szCs w:val="28"/>
        </w:rPr>
        <w:t xml:space="preserve"> are needed to clarify the link between prey availability and diet compositions of generalist predators </w:t>
      </w:r>
      <w:r w:rsidR="0018004D">
        <w:rPr>
          <w:rFonts w:cs="Arial" w:hint="eastAsia"/>
          <w:szCs w:val="28"/>
        </w:rPr>
        <w:lastRenderedPageBreak/>
        <w:t>in the field and</w:t>
      </w:r>
      <w:r w:rsidR="0000102D" w:rsidRPr="007B4343">
        <w:rPr>
          <w:rFonts w:cs="Arial" w:hint="eastAsia"/>
          <w:szCs w:val="28"/>
        </w:rPr>
        <w:t xml:space="preserve"> to shed light on the potential mechanisms</w:t>
      </w:r>
      <w:r w:rsidR="00EE14E2">
        <w:rPr>
          <w:rFonts w:cs="Arial" w:hint="eastAsia"/>
          <w:szCs w:val="28"/>
        </w:rPr>
        <w:t xml:space="preserve"> </w:t>
      </w:r>
      <w:r w:rsidR="007B4343" w:rsidRPr="007B4343">
        <w:rPr>
          <w:rFonts w:cs="Arial" w:hint="eastAsia"/>
          <w:szCs w:val="28"/>
        </w:rPr>
        <w:t xml:space="preserve">underlying </w:t>
      </w:r>
      <w:r w:rsidR="008B6A3B">
        <w:rPr>
          <w:rFonts w:cs="Arial" w:hint="eastAsia"/>
          <w:szCs w:val="28"/>
        </w:rPr>
        <w:t>the foraging patterns of predators</w:t>
      </w:r>
      <w:r w:rsidR="0000102D" w:rsidRPr="007B4343">
        <w:rPr>
          <w:rFonts w:cs="Arial" w:hint="eastAsia"/>
          <w:szCs w:val="28"/>
        </w:rPr>
        <w:t>.</w:t>
      </w:r>
      <w:r w:rsidR="00E65D92">
        <w:rPr>
          <w:rFonts w:cs="Arial" w:hint="eastAsia"/>
          <w:szCs w:val="28"/>
        </w:rPr>
        <w:t xml:space="preserve"> </w:t>
      </w:r>
      <w:r w:rsidR="00E65D92" w:rsidRPr="00E65D92">
        <w:rPr>
          <w:rFonts w:cs="Arial" w:hint="eastAsia"/>
          <w:color w:val="FF0000"/>
          <w:szCs w:val="28"/>
        </w:rPr>
        <w:t>(</w:t>
      </w:r>
      <w:r w:rsidR="00E65D92">
        <w:rPr>
          <w:rFonts w:cs="Arial" w:hint="eastAsia"/>
          <w:color w:val="FF0000"/>
          <w:szCs w:val="28"/>
        </w:rPr>
        <w:t>Discuss f</w:t>
      </w:r>
      <w:r w:rsidR="00E67BF8" w:rsidRPr="00E65D92">
        <w:rPr>
          <w:rFonts w:cs="Arial"/>
          <w:color w:val="FF0000"/>
          <w:szCs w:val="28"/>
        </w:rPr>
        <w:t>eeding experiment</w:t>
      </w:r>
      <w:r w:rsidR="00E65D92">
        <w:rPr>
          <w:rFonts w:cs="Arial" w:hint="eastAsia"/>
          <w:color w:val="FF0000"/>
          <w:szCs w:val="28"/>
        </w:rPr>
        <w:t xml:space="preserve"> results here</w:t>
      </w:r>
      <w:r w:rsidR="00E65D92" w:rsidRPr="00E65D92">
        <w:rPr>
          <w:rFonts w:cs="Arial" w:hint="eastAsia"/>
          <w:color w:val="FF0000"/>
          <w:szCs w:val="28"/>
        </w:rPr>
        <w:t>)</w:t>
      </w:r>
    </w:p>
    <w:p w:rsidR="008B6242" w:rsidRDefault="008B6242">
      <w:pPr>
        <w:rPr>
          <w:rFonts w:cs="Arial"/>
          <w:i/>
          <w:szCs w:val="28"/>
        </w:rPr>
      </w:pPr>
    </w:p>
    <w:p w:rsidR="00DE2B12" w:rsidRPr="00DE2B12" w:rsidRDefault="00F135FF" w:rsidP="00867441">
      <w:pPr>
        <w:jc w:val="center"/>
        <w:rPr>
          <w:rFonts w:cs="Arial"/>
          <w:i/>
          <w:szCs w:val="28"/>
        </w:rPr>
      </w:pPr>
      <w:r w:rsidRPr="00DE2B12">
        <w:rPr>
          <w:rFonts w:cs="Arial"/>
          <w:i/>
          <w:szCs w:val="28"/>
        </w:rPr>
        <w:t>Potential caveats</w:t>
      </w:r>
      <w:r w:rsidR="00DE2B12" w:rsidRPr="00DE2B12">
        <w:rPr>
          <w:rFonts w:cs="Arial" w:hint="eastAsia"/>
          <w:i/>
          <w:szCs w:val="28"/>
        </w:rPr>
        <w:t xml:space="preserve"> and limitations</w:t>
      </w:r>
    </w:p>
    <w:p w:rsidR="00E14CCB" w:rsidRDefault="00B13DD0" w:rsidP="008B6FEB">
      <w:pPr>
        <w:rPr>
          <w:rFonts w:cs="Arial"/>
          <w:i/>
          <w:color w:val="FF0000"/>
          <w:szCs w:val="28"/>
        </w:rPr>
      </w:pPr>
      <w:r w:rsidRPr="003C67D8">
        <w:rPr>
          <w:rFonts w:cs="Arial" w:hint="eastAsia"/>
          <w:szCs w:val="28"/>
        </w:rPr>
        <w:tab/>
      </w:r>
      <w:r w:rsidR="00E531C4" w:rsidRPr="00E531C4">
        <w:rPr>
          <w:rFonts w:cs="Arial" w:hint="eastAsia"/>
          <w:szCs w:val="28"/>
        </w:rPr>
        <w:t>Our</w:t>
      </w:r>
      <w:r w:rsidR="00E531C4" w:rsidRPr="00E531C4">
        <w:rPr>
          <w:rFonts w:cs="Arial"/>
          <w:szCs w:val="28"/>
        </w:rPr>
        <w:t xml:space="preserve"> study </w:t>
      </w:r>
      <w:r w:rsidR="00E531C4" w:rsidRPr="00E531C4">
        <w:rPr>
          <w:rFonts w:cs="Arial" w:hint="eastAsia"/>
          <w:szCs w:val="28"/>
        </w:rPr>
        <w:t>provides three-year quantitative information on the</w:t>
      </w:r>
      <w:r w:rsidR="00E531C4" w:rsidRPr="00E531C4">
        <w:rPr>
          <w:rFonts w:cs="Arial"/>
          <w:szCs w:val="28"/>
        </w:rPr>
        <w:t xml:space="preserve"> diet composition</w:t>
      </w:r>
      <w:r w:rsidR="00E531C4" w:rsidRPr="00E531C4">
        <w:rPr>
          <w:rFonts w:cs="Arial" w:hint="eastAsia"/>
          <w:szCs w:val="28"/>
        </w:rPr>
        <w:t>s</w:t>
      </w:r>
      <w:r w:rsidR="00E531C4" w:rsidRPr="00E531C4">
        <w:rPr>
          <w:rFonts w:cs="Arial"/>
          <w:szCs w:val="28"/>
        </w:rPr>
        <w:t xml:space="preserve"> of generalist arthropod predators</w:t>
      </w:r>
      <w:r w:rsidR="003B53C2" w:rsidRPr="00E531C4">
        <w:rPr>
          <w:rFonts w:cs="Arial"/>
          <w:szCs w:val="28"/>
        </w:rPr>
        <w:t xml:space="preserve"> in the field over three consecutive years </w:t>
      </w:r>
      <w:r w:rsidR="00E531C4">
        <w:rPr>
          <w:rFonts w:cs="Arial" w:hint="eastAsia"/>
          <w:szCs w:val="28"/>
        </w:rPr>
        <w:t>and</w:t>
      </w:r>
      <w:r w:rsidR="003B53C2" w:rsidRPr="00E531C4">
        <w:rPr>
          <w:rFonts w:cs="Arial"/>
          <w:szCs w:val="28"/>
        </w:rPr>
        <w:t xml:space="preserve"> examine</w:t>
      </w:r>
      <w:r w:rsidR="00E531C4">
        <w:rPr>
          <w:rFonts w:cs="Arial" w:hint="eastAsia"/>
          <w:szCs w:val="28"/>
        </w:rPr>
        <w:t>s</w:t>
      </w:r>
      <w:r w:rsidR="003B53C2" w:rsidRPr="00E531C4">
        <w:rPr>
          <w:rFonts w:cs="Arial"/>
          <w:szCs w:val="28"/>
        </w:rPr>
        <w:t xml:space="preserve"> </w:t>
      </w:r>
      <w:r w:rsidR="00E531C4">
        <w:rPr>
          <w:rFonts w:cs="Arial" w:hint="eastAsia"/>
          <w:szCs w:val="28"/>
        </w:rPr>
        <w:t xml:space="preserve">the </w:t>
      </w:r>
      <w:r w:rsidR="003B53C2" w:rsidRPr="00E531C4">
        <w:rPr>
          <w:rFonts w:cs="Arial"/>
          <w:szCs w:val="28"/>
        </w:rPr>
        <w:t>potential factors that may influence predators’ dietary patterns, providing more convincing evidence for the biocontrol potential of these predators</w:t>
      </w:r>
      <w:r w:rsidR="00E531C4">
        <w:rPr>
          <w:rFonts w:cs="Arial" w:hint="eastAsia"/>
          <w:szCs w:val="28"/>
        </w:rPr>
        <w:t>. Nonetheless,</w:t>
      </w:r>
      <w:r w:rsidR="00E531C4" w:rsidRPr="00E531C4">
        <w:rPr>
          <w:rFonts w:cs="Arial"/>
          <w:szCs w:val="28"/>
        </w:rPr>
        <w:t xml:space="preserve"> some </w:t>
      </w:r>
      <w:r w:rsidR="00E531C4">
        <w:rPr>
          <w:rFonts w:cs="Arial" w:hint="eastAsia"/>
          <w:szCs w:val="28"/>
        </w:rPr>
        <w:t xml:space="preserve">potential caveats and </w:t>
      </w:r>
      <w:r w:rsidR="00E531C4" w:rsidRPr="00E531C4">
        <w:rPr>
          <w:rFonts w:cs="Arial"/>
          <w:szCs w:val="28"/>
        </w:rPr>
        <w:t>limitations</w:t>
      </w:r>
      <w:r w:rsidR="00E531C4" w:rsidRPr="00E531C4">
        <w:rPr>
          <w:rFonts w:cs="Arial" w:hint="eastAsia"/>
          <w:szCs w:val="28"/>
        </w:rPr>
        <w:t xml:space="preserve"> exist</w:t>
      </w:r>
      <w:r w:rsidR="00E531C4" w:rsidRPr="00E531C4">
        <w:rPr>
          <w:rFonts w:cs="Arial"/>
          <w:szCs w:val="28"/>
        </w:rPr>
        <w:t>.</w:t>
      </w:r>
      <w:r w:rsidR="000A1D47">
        <w:rPr>
          <w:rFonts w:cs="Arial" w:hint="eastAsia"/>
          <w:szCs w:val="28"/>
        </w:rPr>
        <w:t xml:space="preserve"> </w:t>
      </w:r>
      <w:r w:rsidR="003C67D8" w:rsidRPr="001C1A46">
        <w:rPr>
          <w:rFonts w:cs="Arial" w:hint="eastAsia"/>
          <w:szCs w:val="28"/>
        </w:rPr>
        <w:t>First,</w:t>
      </w:r>
      <w:r w:rsidR="00CA54A5" w:rsidRPr="001C1A46">
        <w:rPr>
          <w:rFonts w:cs="Arial" w:hint="eastAsia"/>
          <w:szCs w:val="28"/>
        </w:rPr>
        <w:t xml:space="preserve"> </w:t>
      </w:r>
      <w:r w:rsidR="004F2F24" w:rsidRPr="001C1A46">
        <w:rPr>
          <w:rFonts w:cs="Arial"/>
          <w:szCs w:val="28"/>
        </w:rPr>
        <w:t xml:space="preserve">high </w:t>
      </w:r>
      <w:r w:rsidR="00CA54A5" w:rsidRPr="001C1A46">
        <w:rPr>
          <w:rFonts w:cs="Arial"/>
          <w:szCs w:val="28"/>
        </w:rPr>
        <w:t>consumption</w:t>
      </w:r>
      <w:r w:rsidR="00CA54A5" w:rsidRPr="001C1A46">
        <w:rPr>
          <w:rFonts w:cs="Arial" w:hint="eastAsia"/>
          <w:szCs w:val="28"/>
        </w:rPr>
        <w:t xml:space="preserve"> of rice pests</w:t>
      </w:r>
      <w:r w:rsidR="00CA54A5" w:rsidRPr="001C1A46">
        <w:rPr>
          <w:rFonts w:cs="Arial"/>
          <w:szCs w:val="28"/>
        </w:rPr>
        <w:t xml:space="preserve"> </w:t>
      </w:r>
      <w:r w:rsidR="00CA54A5" w:rsidRPr="001C1A46">
        <w:rPr>
          <w:rFonts w:cs="Arial" w:hint="eastAsia"/>
          <w:szCs w:val="28"/>
        </w:rPr>
        <w:t>in</w:t>
      </w:r>
      <w:r w:rsidR="004F2F24" w:rsidRPr="001C1A46">
        <w:rPr>
          <w:rFonts w:cs="Arial"/>
          <w:szCs w:val="28"/>
        </w:rPr>
        <w:t xml:space="preserve"> predators</w:t>
      </w:r>
      <w:r w:rsidR="00CA54A5" w:rsidRPr="001C1A46">
        <w:rPr>
          <w:rFonts w:cs="Arial"/>
          <w:szCs w:val="28"/>
        </w:rPr>
        <w:t>’</w:t>
      </w:r>
      <w:r w:rsidR="00CA54A5" w:rsidRPr="001C1A46">
        <w:rPr>
          <w:rFonts w:cs="Arial" w:hint="eastAsia"/>
          <w:szCs w:val="28"/>
        </w:rPr>
        <w:t xml:space="preserve"> diet does</w:t>
      </w:r>
      <w:r w:rsidR="004F2F24" w:rsidRPr="001C1A46">
        <w:rPr>
          <w:rFonts w:cs="Arial"/>
          <w:szCs w:val="28"/>
        </w:rPr>
        <w:t xml:space="preserve"> not necessarily </w:t>
      </w:r>
      <w:r w:rsidR="00CA54A5" w:rsidRPr="001C1A46">
        <w:rPr>
          <w:rFonts w:cs="Arial" w:hint="eastAsia"/>
          <w:szCs w:val="28"/>
        </w:rPr>
        <w:t>imply a</w:t>
      </w:r>
      <w:r w:rsidR="001C1A46" w:rsidRPr="001C1A46">
        <w:rPr>
          <w:rFonts w:cs="Arial" w:hint="eastAsia"/>
          <w:szCs w:val="28"/>
        </w:rPr>
        <w:t xml:space="preserve"> strong </w:t>
      </w:r>
      <w:r w:rsidR="004F2F24" w:rsidRPr="001C1A46">
        <w:rPr>
          <w:rFonts w:cs="Arial"/>
          <w:szCs w:val="28"/>
        </w:rPr>
        <w:t xml:space="preserve">suppression of pest populations in the </w:t>
      </w:r>
      <w:r w:rsidR="0012634D" w:rsidRPr="001C1A46">
        <w:rPr>
          <w:rFonts w:cs="Arial" w:hint="eastAsia"/>
          <w:szCs w:val="28"/>
        </w:rPr>
        <w:t>farms</w:t>
      </w:r>
      <w:r w:rsidR="004F2F24" w:rsidRPr="001C1A46">
        <w:rPr>
          <w:rFonts w:cs="Arial"/>
          <w:szCs w:val="28"/>
        </w:rPr>
        <w:t xml:space="preserve">, </w:t>
      </w:r>
      <w:r w:rsidR="005D2A99" w:rsidRPr="001C1A46">
        <w:rPr>
          <w:rFonts w:cs="Arial" w:hint="eastAsia"/>
          <w:szCs w:val="28"/>
        </w:rPr>
        <w:t>as the population dynamics of pests</w:t>
      </w:r>
      <w:r w:rsidR="00CA54A5" w:rsidRPr="001C1A46">
        <w:rPr>
          <w:rFonts w:cs="Arial" w:hint="eastAsia"/>
          <w:szCs w:val="28"/>
        </w:rPr>
        <w:t xml:space="preserve"> </w:t>
      </w:r>
      <w:r w:rsidR="004F2F24" w:rsidRPr="001C1A46">
        <w:rPr>
          <w:rFonts w:cs="Arial"/>
          <w:szCs w:val="28"/>
        </w:rPr>
        <w:t xml:space="preserve">depend on </w:t>
      </w:r>
      <w:r w:rsidR="0012634D" w:rsidRPr="001C1A46">
        <w:rPr>
          <w:rFonts w:cs="Arial" w:hint="eastAsia"/>
          <w:szCs w:val="28"/>
        </w:rPr>
        <w:t>not only</w:t>
      </w:r>
      <w:r w:rsidR="00CA54A5" w:rsidRPr="001C1A46">
        <w:rPr>
          <w:rFonts w:cs="Arial" w:hint="eastAsia"/>
          <w:szCs w:val="28"/>
        </w:rPr>
        <w:t xml:space="preserve"> </w:t>
      </w:r>
      <w:r w:rsidR="004F2F24" w:rsidRPr="001C1A46">
        <w:rPr>
          <w:rFonts w:cs="Arial"/>
          <w:szCs w:val="28"/>
        </w:rPr>
        <w:t>the</w:t>
      </w:r>
      <w:r w:rsidR="00CA54A5" w:rsidRPr="001C1A46">
        <w:rPr>
          <w:rFonts w:cs="Arial"/>
          <w:szCs w:val="28"/>
        </w:rPr>
        <w:t xml:space="preserve"> per capita effect of predators</w:t>
      </w:r>
      <w:r w:rsidR="004F2F24" w:rsidRPr="001C1A46">
        <w:rPr>
          <w:rFonts w:cs="Arial"/>
          <w:szCs w:val="28"/>
        </w:rPr>
        <w:t xml:space="preserve"> </w:t>
      </w:r>
      <w:r w:rsidR="0012634D" w:rsidRPr="001C1A46">
        <w:rPr>
          <w:rFonts w:cs="Arial" w:hint="eastAsia"/>
          <w:szCs w:val="28"/>
        </w:rPr>
        <w:t>but also</w:t>
      </w:r>
      <w:r w:rsidR="00CA54A5" w:rsidRPr="001C1A46">
        <w:rPr>
          <w:rFonts w:cs="Arial" w:hint="eastAsia"/>
          <w:szCs w:val="28"/>
        </w:rPr>
        <w:t xml:space="preserve"> </w:t>
      </w:r>
      <w:r w:rsidR="004F2F24" w:rsidRPr="001C1A46">
        <w:rPr>
          <w:rFonts w:cs="Arial"/>
          <w:szCs w:val="28"/>
        </w:rPr>
        <w:t>the</w:t>
      </w:r>
      <w:r w:rsidR="005D2A99" w:rsidRPr="001C1A46">
        <w:rPr>
          <w:rFonts w:cs="Arial" w:hint="eastAsia"/>
          <w:szCs w:val="28"/>
        </w:rPr>
        <w:t>ir</w:t>
      </w:r>
      <w:r w:rsidR="005D2A99" w:rsidRPr="001C1A46">
        <w:rPr>
          <w:rFonts w:cs="Arial"/>
          <w:szCs w:val="28"/>
        </w:rPr>
        <w:t xml:space="preserve"> density and diversity</w:t>
      </w:r>
      <w:r w:rsidR="004F2F24" w:rsidRPr="001C1A46">
        <w:rPr>
          <w:rFonts w:cs="Arial"/>
          <w:szCs w:val="28"/>
        </w:rPr>
        <w:t xml:space="preserve"> in the field </w:t>
      </w:r>
      <w:r w:rsidR="00674429" w:rsidRPr="001C1A46">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 </w:instrText>
      </w:r>
      <w:r w:rsidR="00674429">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DATA </w:instrText>
      </w:r>
      <w:r w:rsidR="00674429">
        <w:rPr>
          <w:rFonts w:cs="Arial"/>
          <w:szCs w:val="28"/>
        </w:rPr>
      </w:r>
      <w:r w:rsidR="00674429">
        <w:rPr>
          <w:rFonts w:cs="Arial"/>
          <w:szCs w:val="28"/>
        </w:rPr>
        <w:fldChar w:fldCharType="end"/>
      </w:r>
      <w:r w:rsidR="00674429" w:rsidRPr="001C1A46">
        <w:rPr>
          <w:rFonts w:cs="Arial"/>
          <w:szCs w:val="28"/>
        </w:rPr>
      </w:r>
      <w:r w:rsidR="00674429" w:rsidRPr="001C1A46">
        <w:rPr>
          <w:rFonts w:cs="Arial"/>
          <w:szCs w:val="28"/>
        </w:rPr>
        <w:fldChar w:fldCharType="separate"/>
      </w:r>
      <w:r w:rsidR="003A51A5">
        <w:rPr>
          <w:rFonts w:cs="Arial"/>
          <w:noProof/>
          <w:szCs w:val="28"/>
        </w:rPr>
        <w:t>(Duelli and Obrist 2003, Letourneau et al. 2009, Rusch et al. 2016)</w:t>
      </w:r>
      <w:r w:rsidR="00674429" w:rsidRPr="001C1A46">
        <w:rPr>
          <w:rFonts w:cs="Arial"/>
          <w:szCs w:val="28"/>
        </w:rPr>
        <w:fldChar w:fldCharType="end"/>
      </w:r>
      <w:r w:rsidR="002E53AC" w:rsidRPr="001C1A46">
        <w:rPr>
          <w:rFonts w:cs="Arial" w:hint="eastAsia"/>
          <w:szCs w:val="28"/>
        </w:rPr>
        <w:t>.</w:t>
      </w:r>
      <w:r w:rsidR="001C1A46" w:rsidRPr="000A1D47">
        <w:rPr>
          <w:rFonts w:cs="Arial" w:hint="eastAsia"/>
          <w:szCs w:val="28"/>
        </w:rPr>
        <w:t xml:space="preserve"> The effectiveness of biocontrol can only be realized in the context of pest density. </w:t>
      </w:r>
      <w:r w:rsidR="002E53AC" w:rsidRPr="000A1D47">
        <w:rPr>
          <w:rFonts w:cs="Arial" w:hint="eastAsia"/>
          <w:szCs w:val="28"/>
        </w:rPr>
        <w:t xml:space="preserve">Therefore, </w:t>
      </w:r>
      <w:r w:rsidR="004F2F24" w:rsidRPr="000A1D47">
        <w:rPr>
          <w:rFonts w:cs="Arial"/>
          <w:szCs w:val="28"/>
        </w:rPr>
        <w:t xml:space="preserve">future work </w:t>
      </w:r>
      <w:r w:rsidR="001C1A46" w:rsidRPr="000A1D47">
        <w:rPr>
          <w:rFonts w:cs="Arial" w:hint="eastAsia"/>
          <w:szCs w:val="28"/>
        </w:rPr>
        <w:t>would require</w:t>
      </w:r>
      <w:r w:rsidR="004F2F24" w:rsidRPr="000A1D47">
        <w:rPr>
          <w:rFonts w:cs="Arial"/>
          <w:szCs w:val="28"/>
        </w:rPr>
        <w:t xml:space="preserve"> complement</w:t>
      </w:r>
      <w:r w:rsidR="001C1A46" w:rsidRPr="000A1D47">
        <w:rPr>
          <w:rFonts w:cs="Arial" w:hint="eastAsia"/>
          <w:szCs w:val="28"/>
        </w:rPr>
        <w:t>ing</w:t>
      </w:r>
      <w:r w:rsidR="004F2F24" w:rsidRPr="000A1D47">
        <w:rPr>
          <w:rFonts w:cs="Arial"/>
          <w:szCs w:val="28"/>
        </w:rPr>
        <w:t xml:space="preserve"> stable isotope analysis with field </w:t>
      </w:r>
      <w:r w:rsidR="002E53AC" w:rsidRPr="000A1D47">
        <w:rPr>
          <w:rFonts w:cs="Arial" w:hint="eastAsia"/>
          <w:szCs w:val="28"/>
        </w:rPr>
        <w:t>observations</w:t>
      </w:r>
      <w:r w:rsidR="001C1A46" w:rsidRPr="000A1D47">
        <w:rPr>
          <w:rFonts w:cs="Arial" w:hint="eastAsia"/>
          <w:szCs w:val="28"/>
        </w:rPr>
        <w:t xml:space="preserve"> of predator and pest populations</w:t>
      </w:r>
      <w:r w:rsidR="002E53AC" w:rsidRPr="000A1D47">
        <w:rPr>
          <w:rFonts w:cs="Arial" w:hint="eastAsia"/>
          <w:szCs w:val="28"/>
        </w:rPr>
        <w:t xml:space="preserve"> t</w:t>
      </w:r>
      <w:r w:rsidR="004F2F24" w:rsidRPr="000A1D47">
        <w:rPr>
          <w:rFonts w:cs="Arial"/>
          <w:szCs w:val="28"/>
        </w:rPr>
        <w:t xml:space="preserve">o </w:t>
      </w:r>
      <w:r w:rsidR="001C1A46" w:rsidRPr="000A1D47">
        <w:rPr>
          <w:rFonts w:cs="Arial" w:hint="eastAsia"/>
          <w:szCs w:val="28"/>
        </w:rPr>
        <w:t>unveil the connection</w:t>
      </w:r>
      <w:r w:rsidR="004F2F24" w:rsidRPr="000A1D47">
        <w:rPr>
          <w:rFonts w:cs="Arial"/>
          <w:szCs w:val="28"/>
        </w:rPr>
        <w:t xml:space="preserve"> between the per capita</w:t>
      </w:r>
      <w:r w:rsidR="001C1A46" w:rsidRPr="000A1D47">
        <w:rPr>
          <w:rFonts w:cs="Arial" w:hint="eastAsia"/>
          <w:szCs w:val="28"/>
        </w:rPr>
        <w:t xml:space="preserve"> pest</w:t>
      </w:r>
      <w:r w:rsidR="004F2F24" w:rsidRPr="000A1D47">
        <w:rPr>
          <w:rFonts w:cs="Arial"/>
          <w:szCs w:val="28"/>
        </w:rPr>
        <w:t xml:space="preserve"> consumption and</w:t>
      </w:r>
      <w:r w:rsidR="001C1A46" w:rsidRPr="000A1D47">
        <w:rPr>
          <w:rFonts w:cs="Arial" w:hint="eastAsia"/>
          <w:szCs w:val="28"/>
        </w:rPr>
        <w:t xml:space="preserve"> the</w:t>
      </w:r>
      <w:r w:rsidR="004F2F24" w:rsidRPr="000A1D47">
        <w:rPr>
          <w:rFonts w:cs="Arial"/>
          <w:szCs w:val="28"/>
        </w:rPr>
        <w:t xml:space="preserve"> </w:t>
      </w:r>
      <w:r w:rsidR="001C1A46" w:rsidRPr="000A1D47">
        <w:rPr>
          <w:rFonts w:cs="Arial" w:hint="eastAsia"/>
          <w:szCs w:val="28"/>
        </w:rPr>
        <w:t xml:space="preserve">overall </w:t>
      </w:r>
      <w:r w:rsidR="000A1D47" w:rsidRPr="000A1D47">
        <w:rPr>
          <w:rFonts w:cs="Arial" w:hint="eastAsia"/>
          <w:szCs w:val="28"/>
        </w:rPr>
        <w:t>pest dynamics.</w:t>
      </w:r>
      <w:r w:rsidR="001D50C4">
        <w:rPr>
          <w:rFonts w:cs="Arial" w:hint="eastAsia"/>
          <w:szCs w:val="28"/>
        </w:rPr>
        <w:t xml:space="preserve"> </w:t>
      </w:r>
      <w:r w:rsidR="0073557C" w:rsidRPr="00B433C3">
        <w:rPr>
          <w:rFonts w:cs="Arial" w:hint="eastAsia"/>
          <w:szCs w:val="28"/>
        </w:rPr>
        <w:t>Second</w:t>
      </w:r>
      <w:r w:rsidR="004F2F24" w:rsidRPr="00B433C3">
        <w:rPr>
          <w:rFonts w:cs="Arial"/>
          <w:szCs w:val="28"/>
        </w:rPr>
        <w:t xml:space="preserve">, </w:t>
      </w:r>
      <w:r w:rsidR="00191883" w:rsidRPr="00B433C3">
        <w:rPr>
          <w:rFonts w:cs="Arial" w:hint="eastAsia"/>
          <w:szCs w:val="28"/>
        </w:rPr>
        <w:t>i</w:t>
      </w:r>
      <w:r w:rsidR="004F2F24" w:rsidRPr="00B433C3">
        <w:rPr>
          <w:rFonts w:cs="Arial"/>
          <w:szCs w:val="28"/>
        </w:rPr>
        <w:t>ntra</w:t>
      </w:r>
      <w:r w:rsidR="00191883" w:rsidRPr="00B433C3">
        <w:rPr>
          <w:rFonts w:cs="Arial" w:hint="eastAsia"/>
          <w:szCs w:val="28"/>
        </w:rPr>
        <w:t>-</w:t>
      </w:r>
      <w:r w:rsidR="004F2F24" w:rsidRPr="00B433C3">
        <w:rPr>
          <w:rFonts w:cs="Arial"/>
          <w:szCs w:val="28"/>
        </w:rPr>
        <w:t>guild predation</w:t>
      </w:r>
      <w:r w:rsidR="00191883" w:rsidRPr="00B433C3">
        <w:rPr>
          <w:rFonts w:cs="Arial" w:hint="eastAsia"/>
          <w:szCs w:val="28"/>
        </w:rPr>
        <w:t xml:space="preserve"> has been shown to impact the pest c</w:t>
      </w:r>
      <w:r w:rsidR="007C2BA5" w:rsidRPr="00B433C3">
        <w:rPr>
          <w:rFonts w:cs="Arial" w:hint="eastAsia"/>
          <w:szCs w:val="28"/>
        </w:rPr>
        <w:t xml:space="preserve">ontrol by generalist predators </w:t>
      </w:r>
      <w:r w:rsidR="00674429" w:rsidRPr="00B433C3">
        <w:rPr>
          <w:rFonts w:cs="Arial"/>
          <w:szCs w:val="28"/>
        </w:rPr>
        <w:fldChar w:fldCharType="begin"/>
      </w:r>
      <w:r w:rsidR="007C2BA5" w:rsidRPr="00B433C3">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sidR="00674429" w:rsidRPr="00B433C3">
        <w:rPr>
          <w:rFonts w:cs="Arial"/>
          <w:szCs w:val="28"/>
        </w:rPr>
        <w:fldChar w:fldCharType="separate"/>
      </w:r>
      <w:r w:rsidR="007C2BA5" w:rsidRPr="00B433C3">
        <w:rPr>
          <w:rFonts w:cs="Arial"/>
          <w:noProof/>
          <w:szCs w:val="28"/>
        </w:rPr>
        <w:t>(Straub et al. 2008)</w:t>
      </w:r>
      <w:r w:rsidR="00674429" w:rsidRPr="00B433C3">
        <w:rPr>
          <w:rFonts w:cs="Arial"/>
          <w:szCs w:val="28"/>
        </w:rPr>
        <w:fldChar w:fldCharType="end"/>
      </w:r>
      <w:r w:rsidR="00191883" w:rsidRPr="00B433C3">
        <w:rPr>
          <w:rFonts w:cs="Arial" w:hint="eastAsia"/>
          <w:szCs w:val="28"/>
        </w:rPr>
        <w:t>. E</w:t>
      </w:r>
      <w:r w:rsidR="004F2F24" w:rsidRPr="00B433C3">
        <w:rPr>
          <w:rFonts w:cs="Arial"/>
          <w:szCs w:val="28"/>
        </w:rPr>
        <w:t xml:space="preserve">stimating </w:t>
      </w:r>
      <w:r w:rsidR="00191883" w:rsidRPr="00B433C3">
        <w:rPr>
          <w:rFonts w:cs="Arial" w:hint="eastAsia"/>
          <w:szCs w:val="28"/>
        </w:rPr>
        <w:t xml:space="preserve">the degree of </w:t>
      </w:r>
      <w:r w:rsidR="004F2F24" w:rsidRPr="00B433C3">
        <w:rPr>
          <w:rFonts w:cs="Arial"/>
          <w:szCs w:val="28"/>
        </w:rPr>
        <w:t>intra</w:t>
      </w:r>
      <w:r w:rsidR="00191883" w:rsidRPr="00B433C3">
        <w:rPr>
          <w:rFonts w:cs="Arial" w:hint="eastAsia"/>
          <w:szCs w:val="28"/>
        </w:rPr>
        <w:t>-</w:t>
      </w:r>
      <w:r w:rsidR="00191883" w:rsidRPr="00B433C3">
        <w:rPr>
          <w:rFonts w:cs="Arial"/>
          <w:szCs w:val="28"/>
        </w:rPr>
        <w:t>guild predation</w:t>
      </w:r>
      <w:r w:rsidR="00191883" w:rsidRPr="00B433C3">
        <w:rPr>
          <w:rFonts w:cs="Arial" w:hint="eastAsia"/>
          <w:szCs w:val="28"/>
        </w:rPr>
        <w:t xml:space="preserve"> in the field remains challenging</w:t>
      </w:r>
      <w:r w:rsidR="004F2F24" w:rsidRPr="00B433C3">
        <w:rPr>
          <w:rFonts w:cs="Arial"/>
          <w:szCs w:val="28"/>
        </w:rPr>
        <w:t xml:space="preserve"> </w:t>
      </w:r>
      <w:r w:rsidR="00191883" w:rsidRPr="00B433C3">
        <w:rPr>
          <w:rFonts w:cs="Arial" w:hint="eastAsia"/>
          <w:szCs w:val="28"/>
        </w:rPr>
        <w:t>and was not accounted for in our study</w:t>
      </w:r>
      <w:r w:rsidR="00191883" w:rsidRPr="00B433C3">
        <w:rPr>
          <w:rFonts w:cs="Arial"/>
          <w:szCs w:val="28"/>
        </w:rPr>
        <w:t xml:space="preserve">. </w:t>
      </w:r>
      <w:r w:rsidR="00390954" w:rsidRPr="00B433C3">
        <w:rPr>
          <w:rFonts w:cs="Arial" w:hint="eastAsia"/>
          <w:szCs w:val="28"/>
        </w:rPr>
        <w:t>Although</w:t>
      </w:r>
      <w:r w:rsidR="004F2F24" w:rsidRPr="00B433C3">
        <w:rPr>
          <w:rFonts w:cs="Arial"/>
          <w:szCs w:val="28"/>
        </w:rPr>
        <w:t xml:space="preserve"> intra</w:t>
      </w:r>
      <w:r w:rsidR="00390954" w:rsidRPr="00B433C3">
        <w:rPr>
          <w:rFonts w:cs="Arial" w:hint="eastAsia"/>
          <w:szCs w:val="28"/>
        </w:rPr>
        <w:t>-</w:t>
      </w:r>
      <w:r w:rsidR="004F2F24" w:rsidRPr="00B433C3">
        <w:rPr>
          <w:rFonts w:cs="Arial"/>
          <w:szCs w:val="28"/>
        </w:rPr>
        <w:t>guild predation among</w:t>
      </w:r>
      <w:r w:rsidR="00390954" w:rsidRPr="00B433C3">
        <w:rPr>
          <w:rFonts w:cs="Arial" w:hint="eastAsia"/>
          <w:szCs w:val="28"/>
        </w:rPr>
        <w:t xml:space="preserve"> spiders</w:t>
      </w:r>
      <w:r w:rsidR="004F2F24" w:rsidRPr="00B433C3">
        <w:rPr>
          <w:rFonts w:cs="Arial"/>
          <w:szCs w:val="28"/>
        </w:rPr>
        <w:t xml:space="preserve"> </w:t>
      </w:r>
      <w:r w:rsidR="00390954" w:rsidRPr="00B433C3">
        <w:rPr>
          <w:rFonts w:cs="Arial" w:hint="eastAsia"/>
          <w:szCs w:val="28"/>
        </w:rPr>
        <w:t>is</w:t>
      </w:r>
      <w:r w:rsidR="004F2F24" w:rsidRPr="00B433C3">
        <w:rPr>
          <w:rFonts w:cs="Arial"/>
          <w:szCs w:val="28"/>
        </w:rPr>
        <w:t xml:space="preserve"> </w:t>
      </w:r>
      <w:r w:rsidR="00390954" w:rsidRPr="00B433C3">
        <w:rPr>
          <w:rFonts w:cs="Arial" w:hint="eastAsia"/>
          <w:szCs w:val="28"/>
        </w:rPr>
        <w:t>common in agro-ecosystems</w:t>
      </w:r>
      <w:r w:rsidR="004F2F24" w:rsidRPr="00B433C3">
        <w:rPr>
          <w:rFonts w:cs="Arial"/>
          <w:szCs w:val="28"/>
        </w:rPr>
        <w:t xml:space="preserve"> </w:t>
      </w:r>
      <w:r w:rsidR="00674429"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 </w:instrText>
      </w:r>
      <w:r w:rsidR="00674429"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DATA </w:instrText>
      </w:r>
      <w:r w:rsidR="00674429" w:rsidRPr="00B433C3">
        <w:rPr>
          <w:rFonts w:cs="Arial"/>
          <w:szCs w:val="28"/>
        </w:rPr>
      </w:r>
      <w:r w:rsidR="00674429" w:rsidRPr="00B433C3">
        <w:rPr>
          <w:rFonts w:cs="Arial"/>
          <w:szCs w:val="28"/>
        </w:rPr>
        <w:fldChar w:fldCharType="end"/>
      </w:r>
      <w:r w:rsidR="00674429" w:rsidRPr="00B433C3">
        <w:rPr>
          <w:rFonts w:cs="Arial"/>
          <w:szCs w:val="28"/>
        </w:rPr>
      </w:r>
      <w:r w:rsidR="00674429" w:rsidRPr="00B433C3">
        <w:rPr>
          <w:rFonts w:cs="Arial"/>
          <w:szCs w:val="28"/>
        </w:rPr>
        <w:fldChar w:fldCharType="separate"/>
      </w:r>
      <w:r w:rsidR="004F2F24" w:rsidRPr="00B433C3">
        <w:rPr>
          <w:rFonts w:cs="Arial"/>
          <w:noProof/>
          <w:szCs w:val="28"/>
        </w:rPr>
        <w:t>(Michalko et al. 2019a)</w:t>
      </w:r>
      <w:r w:rsidR="00674429" w:rsidRPr="00B433C3">
        <w:rPr>
          <w:rFonts w:cs="Arial"/>
          <w:szCs w:val="28"/>
        </w:rPr>
        <w:fldChar w:fldCharType="end"/>
      </w:r>
      <w:r w:rsidR="004F2F24" w:rsidRPr="00B433C3">
        <w:rPr>
          <w:rFonts w:cs="Arial"/>
          <w:szCs w:val="28"/>
        </w:rPr>
        <w:t xml:space="preserve">, </w:t>
      </w:r>
      <w:r w:rsidR="00817303" w:rsidRPr="00B433C3">
        <w:rPr>
          <w:rFonts w:cs="Arial" w:hint="eastAsia"/>
          <w:szCs w:val="28"/>
        </w:rPr>
        <w:t xml:space="preserve">the </w:t>
      </w:r>
      <w:r w:rsidR="00817303" w:rsidRPr="00B433C3">
        <w:rPr>
          <w:rFonts w:cs="Arial"/>
          <w:szCs w:val="28"/>
        </w:rPr>
        <w:t xml:space="preserve">predation pressure </w:t>
      </w:r>
      <w:r w:rsidR="00817303" w:rsidRPr="00B433C3">
        <w:rPr>
          <w:rFonts w:cs="Arial" w:hint="eastAsia"/>
          <w:szCs w:val="28"/>
        </w:rPr>
        <w:t xml:space="preserve">can be substantially relaxed by </w:t>
      </w:r>
      <w:r w:rsidR="00A03539" w:rsidRPr="00B433C3">
        <w:rPr>
          <w:rFonts w:cs="Arial" w:hint="eastAsia"/>
          <w:szCs w:val="28"/>
        </w:rPr>
        <w:t>increased</w:t>
      </w:r>
      <w:r w:rsidR="004F2F24" w:rsidRPr="00B433C3">
        <w:rPr>
          <w:rFonts w:cs="Arial"/>
          <w:szCs w:val="28"/>
        </w:rPr>
        <w:t xml:space="preserve"> </w:t>
      </w:r>
      <w:r w:rsidR="00A03539" w:rsidRPr="00B433C3">
        <w:rPr>
          <w:rFonts w:cs="Arial" w:hint="eastAsia"/>
          <w:szCs w:val="28"/>
        </w:rPr>
        <w:t xml:space="preserve">habitat </w:t>
      </w:r>
      <w:r w:rsidR="00A03539" w:rsidRPr="00B433C3">
        <w:rPr>
          <w:rFonts w:cs="Arial"/>
          <w:szCs w:val="28"/>
        </w:rPr>
        <w:t>complexity</w:t>
      </w:r>
      <w:r w:rsidR="004F2F24" w:rsidRPr="00B433C3">
        <w:rPr>
          <w:rFonts w:cs="Arial"/>
          <w:szCs w:val="28"/>
        </w:rPr>
        <w:t xml:space="preserve"> </w:t>
      </w:r>
      <w:r w:rsidR="00674429" w:rsidRPr="00B433C3">
        <w:rPr>
          <w:rFonts w:cs="Arial"/>
          <w:szCs w:val="28"/>
        </w:rPr>
        <w:fldChar w:fldCharType="begin"/>
      </w:r>
      <w:r w:rsidR="00A03539" w:rsidRPr="00B433C3">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674429" w:rsidRPr="00B433C3">
        <w:rPr>
          <w:rFonts w:cs="Arial"/>
          <w:szCs w:val="28"/>
        </w:rPr>
        <w:fldChar w:fldCharType="separate"/>
      </w:r>
      <w:r w:rsidR="00A03539" w:rsidRPr="00B433C3">
        <w:rPr>
          <w:rFonts w:cs="Arial"/>
          <w:noProof/>
          <w:szCs w:val="28"/>
        </w:rPr>
        <w:t>(Finke and Denno 2006, Janssen et al. 2007)</w:t>
      </w:r>
      <w:r w:rsidR="00674429" w:rsidRPr="00B433C3">
        <w:rPr>
          <w:rFonts w:cs="Arial"/>
          <w:szCs w:val="28"/>
        </w:rPr>
        <w:fldChar w:fldCharType="end"/>
      </w:r>
      <w:r w:rsidR="004F2F24" w:rsidRPr="00B433C3">
        <w:rPr>
          <w:rFonts w:cs="Arial"/>
          <w:szCs w:val="28"/>
        </w:rPr>
        <w:t>.</w:t>
      </w:r>
      <w:r w:rsidR="00817303" w:rsidRPr="00B433C3">
        <w:rPr>
          <w:rFonts w:cs="Arial"/>
          <w:szCs w:val="28"/>
        </w:rPr>
        <w:t xml:space="preserve"> </w:t>
      </w:r>
      <w:r w:rsidR="00817303" w:rsidRPr="00B433C3">
        <w:rPr>
          <w:rFonts w:cs="Arial" w:hint="eastAsia"/>
          <w:szCs w:val="28"/>
        </w:rPr>
        <w:lastRenderedPageBreak/>
        <w:t>Such</w:t>
      </w:r>
      <w:r w:rsidR="00A03539" w:rsidRPr="00B433C3">
        <w:rPr>
          <w:rFonts w:cs="Arial" w:hint="eastAsia"/>
          <w:szCs w:val="28"/>
        </w:rPr>
        <w:t xml:space="preserve"> effects</w:t>
      </w:r>
      <w:r w:rsidR="00817303" w:rsidRPr="00B433C3">
        <w:rPr>
          <w:rFonts w:cs="Arial" w:hint="eastAsia"/>
          <w:szCs w:val="28"/>
        </w:rPr>
        <w:t xml:space="preserve"> </w:t>
      </w:r>
      <w:r w:rsidR="004F2F24" w:rsidRPr="00B433C3">
        <w:rPr>
          <w:rFonts w:cs="Arial"/>
          <w:szCs w:val="28"/>
        </w:rPr>
        <w:t xml:space="preserve">would </w:t>
      </w:r>
      <w:r w:rsidR="00A03539" w:rsidRPr="00B433C3">
        <w:rPr>
          <w:rFonts w:cs="Arial"/>
          <w:szCs w:val="28"/>
        </w:rPr>
        <w:t xml:space="preserve">likely occur in our study </w:t>
      </w:r>
      <w:r w:rsidR="00A03539" w:rsidRPr="00B433C3">
        <w:rPr>
          <w:rFonts w:cs="Arial" w:hint="eastAsia"/>
          <w:szCs w:val="28"/>
        </w:rPr>
        <w:t>system</w:t>
      </w:r>
      <w:r w:rsidR="004F2F24" w:rsidRPr="00B433C3">
        <w:rPr>
          <w:rFonts w:cs="Arial"/>
          <w:szCs w:val="28"/>
        </w:rPr>
        <w:t xml:space="preserve">, </w:t>
      </w:r>
      <w:r w:rsidR="00A03539" w:rsidRPr="00B433C3">
        <w:rPr>
          <w:rFonts w:cs="Arial" w:hint="eastAsia"/>
          <w:szCs w:val="28"/>
        </w:rPr>
        <w:t>where</w:t>
      </w:r>
      <w:r w:rsidR="004F2F24" w:rsidRPr="00B433C3">
        <w:rPr>
          <w:rFonts w:cs="Arial"/>
          <w:szCs w:val="28"/>
        </w:rPr>
        <w:t xml:space="preserve"> </w:t>
      </w:r>
      <w:r w:rsidR="00A03539" w:rsidRPr="00B433C3">
        <w:rPr>
          <w:rFonts w:cs="Arial" w:hint="eastAsia"/>
          <w:szCs w:val="28"/>
        </w:rPr>
        <w:t xml:space="preserve">the </w:t>
      </w:r>
      <w:r w:rsidR="004F2F24" w:rsidRPr="00B433C3">
        <w:rPr>
          <w:rFonts w:cs="Arial"/>
          <w:szCs w:val="28"/>
        </w:rPr>
        <w:t>rice plants grew rapid</w:t>
      </w:r>
      <w:r w:rsidR="00A03539" w:rsidRPr="00B433C3">
        <w:rPr>
          <w:rFonts w:cs="Arial"/>
          <w:szCs w:val="28"/>
        </w:rPr>
        <w:t xml:space="preserve">ly and formed dense </w:t>
      </w:r>
      <w:r w:rsidR="00A03539" w:rsidRPr="00B433C3">
        <w:rPr>
          <w:rFonts w:cs="Arial" w:hint="eastAsia"/>
          <w:szCs w:val="28"/>
        </w:rPr>
        <w:t>clumps throughout the crop season</w:t>
      </w:r>
      <w:r w:rsidR="00A03539" w:rsidRPr="00B433C3">
        <w:rPr>
          <w:rFonts w:cs="Arial"/>
          <w:szCs w:val="28"/>
        </w:rPr>
        <w:t>.</w:t>
      </w:r>
      <w:r w:rsidR="00A03539" w:rsidRPr="00B433C3">
        <w:rPr>
          <w:rFonts w:cs="Arial" w:hint="eastAsia"/>
          <w:szCs w:val="28"/>
        </w:rPr>
        <w:t xml:space="preserve"> In fact, </w:t>
      </w:r>
      <w:r w:rsidR="00797302">
        <w:rPr>
          <w:rFonts w:cs="Arial" w:hint="eastAsia"/>
          <w:szCs w:val="28"/>
        </w:rPr>
        <w:t xml:space="preserve">some </w:t>
      </w:r>
      <w:r w:rsidR="007C2BA5" w:rsidRPr="00B433C3">
        <w:rPr>
          <w:rFonts w:cs="Arial" w:hint="eastAsia"/>
          <w:szCs w:val="28"/>
        </w:rPr>
        <w:t>studies have</w:t>
      </w:r>
      <w:r w:rsidR="002E4449">
        <w:rPr>
          <w:rFonts w:cs="Arial" w:hint="eastAsia"/>
          <w:szCs w:val="28"/>
        </w:rPr>
        <w:t xml:space="preserve"> </w:t>
      </w:r>
      <w:r w:rsidR="002E4449">
        <w:rPr>
          <w:rFonts w:cs="Arial"/>
          <w:szCs w:val="28"/>
        </w:rPr>
        <w:t>suggested</w:t>
      </w:r>
      <w:r w:rsidR="002E4449">
        <w:rPr>
          <w:rFonts w:cs="Arial" w:hint="eastAsia"/>
          <w:szCs w:val="28"/>
        </w:rPr>
        <w:t xml:space="preserve"> that </w:t>
      </w:r>
      <w:r w:rsidR="002E4449" w:rsidRPr="002E4449">
        <w:rPr>
          <w:rFonts w:cs="Arial" w:hint="eastAsia"/>
          <w:szCs w:val="28"/>
        </w:rPr>
        <w:t xml:space="preserve">intra-guild predation usually does not </w:t>
      </w:r>
      <w:r w:rsidR="002E4449">
        <w:rPr>
          <w:rFonts w:cs="Arial" w:hint="eastAsia"/>
          <w:szCs w:val="28"/>
        </w:rPr>
        <w:t xml:space="preserve">lead to the </w:t>
      </w:r>
      <w:r w:rsidR="002E4449" w:rsidRPr="002E4449">
        <w:rPr>
          <w:rFonts w:cs="Arial" w:hint="eastAsia"/>
          <w:szCs w:val="28"/>
        </w:rPr>
        <w:t>disrupt</w:t>
      </w:r>
      <w:r w:rsidR="002E4449">
        <w:rPr>
          <w:rFonts w:cs="Arial" w:hint="eastAsia"/>
          <w:szCs w:val="28"/>
        </w:rPr>
        <w:t>ion of</w:t>
      </w:r>
      <w:r w:rsidR="002E4449" w:rsidRPr="002E4449">
        <w:rPr>
          <w:rFonts w:cs="Arial" w:hint="eastAsia"/>
          <w:szCs w:val="28"/>
        </w:rPr>
        <w:t xml:space="preserve"> pest control</w:t>
      </w:r>
      <w:r w:rsidR="002E4449">
        <w:rPr>
          <w:rFonts w:cs="Arial" w:hint="eastAsia"/>
          <w:szCs w:val="28"/>
        </w:rPr>
        <w:t xml:space="preserve"> </w:t>
      </w:r>
      <w:r w:rsidR="00674429" w:rsidRPr="002E4449">
        <w:rPr>
          <w:rFonts w:cs="Arial"/>
          <w:szCs w:val="28"/>
        </w:rPr>
        <w:fldChar w:fldCharType="begin"/>
      </w:r>
      <w:r w:rsidR="002E4449" w:rsidRPr="002E4449">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sidR="00674429" w:rsidRPr="002E4449">
        <w:rPr>
          <w:rFonts w:cs="Arial"/>
          <w:szCs w:val="28"/>
        </w:rPr>
        <w:fldChar w:fldCharType="separate"/>
      </w:r>
      <w:r w:rsidR="002E4449" w:rsidRPr="002E4449">
        <w:rPr>
          <w:rFonts w:cs="Arial"/>
          <w:szCs w:val="28"/>
        </w:rPr>
        <w:t>(Janssen et al. 2006)</w:t>
      </w:r>
      <w:r w:rsidR="00674429" w:rsidRPr="002E4449">
        <w:rPr>
          <w:rFonts w:cs="Arial"/>
          <w:szCs w:val="28"/>
        </w:rPr>
        <w:fldChar w:fldCharType="end"/>
      </w:r>
      <w:r w:rsidR="002E4449">
        <w:rPr>
          <w:rFonts w:cs="Arial" w:hint="eastAsia"/>
          <w:szCs w:val="28"/>
        </w:rPr>
        <w:t xml:space="preserve">. For example, </w:t>
      </w:r>
      <w:r w:rsidR="00A03539" w:rsidRPr="00B433C3">
        <w:rPr>
          <w:rFonts w:cs="Arial" w:hint="eastAsia"/>
          <w:szCs w:val="28"/>
        </w:rPr>
        <w:t>intra-guild predation</w:t>
      </w:r>
      <w:r w:rsidR="002E4449">
        <w:rPr>
          <w:rFonts w:cs="Arial" w:hint="eastAsia"/>
          <w:szCs w:val="28"/>
        </w:rPr>
        <w:t xml:space="preserve"> among spiders</w:t>
      </w:r>
      <w:r w:rsidR="00A03539" w:rsidRPr="00B433C3">
        <w:rPr>
          <w:rFonts w:cs="Arial" w:hint="eastAsia"/>
          <w:szCs w:val="28"/>
        </w:rPr>
        <w:t xml:space="preserve"> </w:t>
      </w:r>
      <w:r w:rsidR="000D344A">
        <w:rPr>
          <w:rFonts w:cs="Arial" w:hint="eastAsia"/>
          <w:szCs w:val="28"/>
        </w:rPr>
        <w:t xml:space="preserve">was </w:t>
      </w:r>
      <w:r w:rsidR="00B433C3" w:rsidRPr="00B433C3">
        <w:rPr>
          <w:rFonts w:cs="Arial" w:hint="eastAsia"/>
          <w:szCs w:val="28"/>
        </w:rPr>
        <w:t xml:space="preserve">relatively </w:t>
      </w:r>
      <w:r w:rsidR="007C2BA5" w:rsidRPr="00B433C3">
        <w:rPr>
          <w:rFonts w:cs="Arial" w:hint="eastAsia"/>
          <w:szCs w:val="28"/>
        </w:rPr>
        <w:t xml:space="preserve">minor </w:t>
      </w:r>
      <w:r w:rsidR="00E93EFF" w:rsidRPr="00B433C3">
        <w:rPr>
          <w:rFonts w:cs="Arial" w:hint="eastAsia"/>
          <w:szCs w:val="28"/>
        </w:rPr>
        <w:t xml:space="preserve">compared </w:t>
      </w:r>
      <w:r w:rsidR="00A03539" w:rsidRPr="00B433C3">
        <w:rPr>
          <w:rFonts w:cs="Arial" w:hint="eastAsia"/>
          <w:szCs w:val="28"/>
        </w:rPr>
        <w:t>with</w:t>
      </w:r>
      <w:r w:rsidR="00E93EFF" w:rsidRPr="00B433C3">
        <w:rPr>
          <w:rFonts w:cs="Arial" w:hint="eastAsia"/>
          <w:szCs w:val="28"/>
        </w:rPr>
        <w:t xml:space="preserve"> </w:t>
      </w:r>
      <w:r w:rsidR="002E4449">
        <w:rPr>
          <w:rFonts w:cs="Arial" w:hint="eastAsia"/>
          <w:szCs w:val="28"/>
        </w:rPr>
        <w:t xml:space="preserve">their </w:t>
      </w:r>
      <w:r w:rsidR="00B433C3" w:rsidRPr="00B433C3">
        <w:rPr>
          <w:rFonts w:cs="Arial" w:hint="eastAsia"/>
          <w:szCs w:val="28"/>
        </w:rPr>
        <w:t>predation on pests</w:t>
      </w:r>
      <w:r w:rsidR="00E93EFF" w:rsidRPr="00B433C3">
        <w:rPr>
          <w:rFonts w:cs="Arial" w:hint="eastAsia"/>
          <w:szCs w:val="28"/>
        </w:rPr>
        <w:t xml:space="preserve"> </w:t>
      </w:r>
      <w:r w:rsidR="00674429" w:rsidRPr="00B433C3">
        <w:rPr>
          <w:rFonts w:cs="Arial"/>
          <w:szCs w:val="28"/>
        </w:rPr>
        <w:fldChar w:fldCharType="begin"/>
      </w:r>
      <w:r w:rsidR="00E93EFF" w:rsidRPr="00B433C3">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674429" w:rsidRPr="00B433C3">
        <w:rPr>
          <w:rFonts w:cs="Arial"/>
          <w:szCs w:val="28"/>
        </w:rPr>
        <w:fldChar w:fldCharType="separate"/>
      </w:r>
      <w:r w:rsidR="00E93EFF" w:rsidRPr="00B433C3">
        <w:rPr>
          <w:rFonts w:cs="Arial"/>
          <w:noProof/>
          <w:szCs w:val="28"/>
        </w:rPr>
        <w:t>(Petrakova et al. 2016)</w:t>
      </w:r>
      <w:r w:rsidR="00674429" w:rsidRPr="00B433C3">
        <w:rPr>
          <w:rFonts w:cs="Arial"/>
          <w:szCs w:val="28"/>
        </w:rPr>
        <w:fldChar w:fldCharType="end"/>
      </w:r>
      <w:r w:rsidR="002E4449">
        <w:rPr>
          <w:rFonts w:cs="Arial" w:hint="eastAsia"/>
          <w:szCs w:val="28"/>
        </w:rPr>
        <w:t>.</w:t>
      </w:r>
      <w:r w:rsidR="00E93EFF" w:rsidRPr="00B433C3">
        <w:rPr>
          <w:rFonts w:cs="Arial" w:hint="eastAsia"/>
          <w:szCs w:val="28"/>
        </w:rPr>
        <w:t xml:space="preserve"> </w:t>
      </w:r>
      <w:r w:rsidR="00191883" w:rsidRPr="00B433C3">
        <w:rPr>
          <w:rFonts w:cs="Arial" w:hint="eastAsia"/>
          <w:szCs w:val="28"/>
        </w:rPr>
        <w:t>Still, w</w:t>
      </w:r>
      <w:r w:rsidR="004F2F24" w:rsidRPr="00B433C3">
        <w:rPr>
          <w:rFonts w:cs="Arial"/>
          <w:szCs w:val="28"/>
        </w:rPr>
        <w:t xml:space="preserve">e </w:t>
      </w:r>
      <w:r w:rsidR="00191883" w:rsidRPr="00B433C3">
        <w:rPr>
          <w:rFonts w:cs="Arial" w:hint="eastAsia"/>
          <w:szCs w:val="28"/>
        </w:rPr>
        <w:t xml:space="preserve">caution that our diet estimates of predators </w:t>
      </w:r>
      <w:r w:rsidR="00E93EFF" w:rsidRPr="00B433C3">
        <w:rPr>
          <w:rFonts w:cs="Arial" w:hint="eastAsia"/>
          <w:szCs w:val="28"/>
        </w:rPr>
        <w:t>represent</w:t>
      </w:r>
      <w:r w:rsidR="00191883" w:rsidRPr="00B433C3">
        <w:rPr>
          <w:rFonts w:cs="Arial" w:hint="eastAsia"/>
          <w:szCs w:val="28"/>
        </w:rPr>
        <w:t xml:space="preserve"> </w:t>
      </w:r>
      <w:r w:rsidR="001B3CCD" w:rsidRPr="00B433C3">
        <w:rPr>
          <w:rFonts w:cs="Arial" w:hint="eastAsia"/>
          <w:szCs w:val="28"/>
        </w:rPr>
        <w:t xml:space="preserve">the </w:t>
      </w:r>
      <w:r w:rsidR="00191883" w:rsidRPr="00B433C3">
        <w:rPr>
          <w:rFonts w:cs="Arial" w:hint="eastAsia"/>
          <w:szCs w:val="28"/>
        </w:rPr>
        <w:t>situa</w:t>
      </w:r>
      <w:r w:rsidR="001B3CCD" w:rsidRPr="00B433C3">
        <w:rPr>
          <w:rFonts w:cs="Arial" w:hint="eastAsia"/>
          <w:szCs w:val="28"/>
        </w:rPr>
        <w:t xml:space="preserve">tions without predator-predator </w:t>
      </w:r>
      <w:r w:rsidR="000D344A">
        <w:rPr>
          <w:rFonts w:cs="Arial" w:hint="eastAsia"/>
          <w:szCs w:val="28"/>
        </w:rPr>
        <w:t>interferences</w:t>
      </w:r>
      <w:r w:rsidR="00191883" w:rsidRPr="00B433C3">
        <w:rPr>
          <w:rFonts w:cs="Arial" w:hint="eastAsia"/>
          <w:szCs w:val="28"/>
        </w:rPr>
        <w:t xml:space="preserve"> and thus might </w:t>
      </w:r>
      <w:r w:rsidR="00E93EFF" w:rsidRPr="00B433C3">
        <w:rPr>
          <w:rFonts w:cs="Arial" w:hint="eastAsia"/>
          <w:szCs w:val="28"/>
        </w:rPr>
        <w:t>be biased if such interactions do occur in our system.</w:t>
      </w:r>
      <w:r w:rsidR="00191883" w:rsidRPr="00B433C3">
        <w:rPr>
          <w:rFonts w:cs="Arial" w:hint="eastAsia"/>
          <w:szCs w:val="28"/>
        </w:rPr>
        <w:t xml:space="preserve"> </w:t>
      </w:r>
      <w:r w:rsidR="00E57A4D" w:rsidRPr="00B433C3">
        <w:rPr>
          <w:rFonts w:cs="Arial" w:hint="eastAsia"/>
          <w:szCs w:val="28"/>
        </w:rPr>
        <w:t>Lastly, o</w:t>
      </w:r>
      <w:r w:rsidR="00DC05D6" w:rsidRPr="00B433C3">
        <w:rPr>
          <w:rFonts w:cs="Arial" w:hint="eastAsia"/>
          <w:szCs w:val="28"/>
        </w:rPr>
        <w:t xml:space="preserve">ur study reveals the </w:t>
      </w:r>
      <w:r w:rsidR="00E57A4D" w:rsidRPr="00B433C3">
        <w:rPr>
          <w:rFonts w:cs="Arial" w:hint="eastAsia"/>
          <w:szCs w:val="28"/>
        </w:rPr>
        <w:t xml:space="preserve">dietary </w:t>
      </w:r>
      <w:r w:rsidR="00DC05D6" w:rsidRPr="00B433C3">
        <w:rPr>
          <w:rFonts w:cs="Arial" w:hint="eastAsia"/>
          <w:szCs w:val="28"/>
        </w:rPr>
        <w:t>patterns</w:t>
      </w:r>
      <w:r w:rsidR="00E57A4D" w:rsidRPr="00B433C3">
        <w:rPr>
          <w:rFonts w:cs="Arial" w:hint="eastAsia"/>
          <w:szCs w:val="28"/>
        </w:rPr>
        <w:t xml:space="preserve"> of predators in </w:t>
      </w:r>
      <w:r w:rsidR="00E57A4D" w:rsidRPr="00B433C3">
        <w:rPr>
          <w:rFonts w:cs="Arial"/>
          <w:szCs w:val="28"/>
        </w:rPr>
        <w:t>the</w:t>
      </w:r>
      <w:r w:rsidR="00E57A4D" w:rsidRPr="00B433C3">
        <w:rPr>
          <w:rFonts w:cs="Arial" w:hint="eastAsia"/>
          <w:szCs w:val="28"/>
        </w:rPr>
        <w:t xml:space="preserve"> field. However, we did not</w:t>
      </w:r>
      <w:r w:rsidR="00DC05D6" w:rsidRPr="00B433C3">
        <w:rPr>
          <w:rFonts w:cs="Arial" w:hint="eastAsia"/>
          <w:szCs w:val="28"/>
        </w:rPr>
        <w:t xml:space="preserve"> </w:t>
      </w:r>
      <w:r w:rsidR="00E57A4D" w:rsidRPr="00B433C3">
        <w:rPr>
          <w:rFonts w:cs="Arial" w:hint="eastAsia"/>
          <w:szCs w:val="28"/>
        </w:rPr>
        <w:t>examine</w:t>
      </w:r>
      <w:r w:rsidR="00DC05D6" w:rsidRPr="00B433C3">
        <w:rPr>
          <w:rFonts w:cs="Arial" w:hint="eastAsia"/>
          <w:szCs w:val="28"/>
        </w:rPr>
        <w:t xml:space="preserve"> </w:t>
      </w:r>
      <w:r w:rsidR="00E14402" w:rsidRPr="00B433C3">
        <w:rPr>
          <w:rFonts w:cs="Arial" w:hint="eastAsia"/>
          <w:szCs w:val="28"/>
        </w:rPr>
        <w:t>the causal effects</w:t>
      </w:r>
      <w:r w:rsidR="00DC05D6" w:rsidRPr="00B433C3">
        <w:rPr>
          <w:rFonts w:cs="Arial" w:hint="eastAsia"/>
          <w:szCs w:val="28"/>
        </w:rPr>
        <w:t xml:space="preserve"> </w:t>
      </w:r>
      <w:r w:rsidR="00E14402" w:rsidRPr="00B433C3">
        <w:rPr>
          <w:rFonts w:cs="Arial" w:hint="eastAsia"/>
          <w:szCs w:val="28"/>
        </w:rPr>
        <w:t>regarding</w:t>
      </w:r>
      <w:r w:rsidR="00DC05D6" w:rsidRPr="00B433C3">
        <w:rPr>
          <w:rFonts w:cs="Arial" w:hint="eastAsia"/>
          <w:szCs w:val="28"/>
        </w:rPr>
        <w:t xml:space="preserve"> the</w:t>
      </w:r>
      <w:r w:rsidR="00E57A4D" w:rsidRPr="00B433C3">
        <w:rPr>
          <w:rFonts w:cs="Arial" w:hint="eastAsia"/>
          <w:szCs w:val="28"/>
        </w:rPr>
        <w:t>ir</w:t>
      </w:r>
      <w:r w:rsidR="00DC05D6" w:rsidRPr="00B433C3">
        <w:rPr>
          <w:rFonts w:cs="Arial" w:hint="eastAsia"/>
          <w:szCs w:val="28"/>
        </w:rPr>
        <w:t xml:space="preserve"> diet composition</w:t>
      </w:r>
      <w:r w:rsidR="00E57A4D" w:rsidRPr="00B433C3">
        <w:rPr>
          <w:rFonts w:cs="Arial" w:hint="eastAsia"/>
          <w:szCs w:val="28"/>
        </w:rPr>
        <w:t>s</w:t>
      </w:r>
      <w:r w:rsidR="00DC05D6" w:rsidRPr="00B433C3">
        <w:rPr>
          <w:rFonts w:cs="Arial" w:hint="eastAsia"/>
          <w:szCs w:val="28"/>
        </w:rPr>
        <w:t xml:space="preserve">, which would require experimental manipulations to demonstrate. </w:t>
      </w:r>
      <w:r w:rsidR="00E57A4D" w:rsidRPr="00B433C3">
        <w:rPr>
          <w:rFonts w:cs="Arial" w:hint="eastAsia"/>
          <w:szCs w:val="28"/>
        </w:rPr>
        <w:t xml:space="preserve">We encourage more studies to combine both </w:t>
      </w:r>
      <w:r w:rsidR="00E14402" w:rsidRPr="00B433C3">
        <w:rPr>
          <w:rFonts w:cs="Arial" w:hint="eastAsia"/>
          <w:szCs w:val="28"/>
        </w:rPr>
        <w:t xml:space="preserve">field and </w:t>
      </w:r>
      <w:r w:rsidR="00E57A4D" w:rsidRPr="00B433C3">
        <w:rPr>
          <w:rFonts w:cs="Arial" w:hint="eastAsia"/>
          <w:szCs w:val="28"/>
        </w:rPr>
        <w:t>experiment</w:t>
      </w:r>
      <w:r w:rsidR="00E14402" w:rsidRPr="00B433C3">
        <w:rPr>
          <w:rFonts w:cs="Arial" w:hint="eastAsia"/>
          <w:szCs w:val="28"/>
        </w:rPr>
        <w:t>al approaches</w:t>
      </w:r>
      <w:r w:rsidR="00E57A4D" w:rsidRPr="00B433C3">
        <w:rPr>
          <w:rFonts w:cs="Arial" w:hint="eastAsia"/>
          <w:szCs w:val="28"/>
        </w:rPr>
        <w:t xml:space="preserve"> to elucidate the dynamics underlying the observed patterns herein.</w:t>
      </w:r>
      <w:r w:rsidR="00E14CCB">
        <w:rPr>
          <w:rFonts w:cs="Arial"/>
          <w:i/>
          <w:color w:val="FF0000"/>
          <w:szCs w:val="28"/>
        </w:rPr>
        <w:br w:type="page"/>
      </w:r>
    </w:p>
    <w:p w:rsidR="009645D4" w:rsidRPr="002B6A78" w:rsidRDefault="002C4136" w:rsidP="0044299D">
      <w:pPr>
        <w:jc w:val="center"/>
        <w:rPr>
          <w:rFonts w:cs="Arial"/>
          <w:i/>
          <w:color w:val="FF0000"/>
          <w:szCs w:val="28"/>
        </w:rPr>
      </w:pPr>
      <w:r w:rsidRPr="002B6A78">
        <w:rPr>
          <w:rFonts w:cs="Arial"/>
          <w:i/>
          <w:color w:val="FF0000"/>
          <w:szCs w:val="28"/>
        </w:rPr>
        <w:lastRenderedPageBreak/>
        <w:t>Conclusio</w:t>
      </w:r>
      <w:r w:rsidR="00F544C6" w:rsidRPr="002B6A78">
        <w:rPr>
          <w:rFonts w:cs="Arial"/>
          <w:i/>
          <w:color w:val="FF0000"/>
          <w:szCs w:val="28"/>
        </w:rPr>
        <w:t>ns</w:t>
      </w:r>
    </w:p>
    <w:p w:rsidR="00F26DDC" w:rsidRPr="00F26DDC" w:rsidRDefault="00F26DDC" w:rsidP="00F26DDC">
      <w:pPr>
        <w:pStyle w:val="ListParagraph"/>
        <w:numPr>
          <w:ilvl w:val="0"/>
          <w:numId w:val="24"/>
        </w:numPr>
        <w:rPr>
          <w:rFonts w:cs="Arial"/>
          <w:color w:val="FF0000"/>
          <w:szCs w:val="28"/>
        </w:rPr>
      </w:pPr>
      <w:r w:rsidRPr="00F26DDC">
        <w:rPr>
          <w:rFonts w:cs="Arial"/>
          <w:color w:val="FF0000"/>
          <w:szCs w:val="28"/>
        </w:rPr>
        <w:t>Value of this study: Among the first to quantify over seasons and years, solve a previous GAP puzzle by providing strong and consistent evidence for the important value of GAP for biocontrol (sustainable agriculture</w:t>
      </w:r>
      <w:r w:rsidRPr="00F26DDC">
        <w:rPr>
          <w:rFonts w:cs="Arial" w:hint="eastAsia"/>
          <w:color w:val="FF0000"/>
          <w:szCs w:val="28"/>
        </w:rPr>
        <w:t>)</w:t>
      </w:r>
    </w:p>
    <w:p w:rsidR="003B53C2" w:rsidRPr="00E068A4" w:rsidRDefault="003B53C2" w:rsidP="008B6FEB">
      <w:pPr>
        <w:pStyle w:val="ListParagraph"/>
        <w:numPr>
          <w:ilvl w:val="0"/>
          <w:numId w:val="24"/>
        </w:numPr>
        <w:rPr>
          <w:rFonts w:cs="Arial"/>
          <w:color w:val="FF0000"/>
          <w:szCs w:val="28"/>
        </w:rPr>
      </w:pPr>
      <w:r w:rsidRPr="00E068A4">
        <w:rPr>
          <w:rFonts w:cs="Arial"/>
          <w:color w:val="FF0000"/>
          <w:szCs w:val="28"/>
        </w:rPr>
        <w:t>The first study to quantify the diet compositions of arthropod generalist predators in the field over three consecutive years as well as examine potential factors that may influence predators’ dietary patterns, providing more convincing evidence for the biocontrol potential of these predators</w:t>
      </w:r>
    </w:p>
    <w:p w:rsidR="00DD2964" w:rsidRPr="00E068A4" w:rsidRDefault="00DD2964" w:rsidP="008B6FEB">
      <w:pPr>
        <w:numPr>
          <w:ilvl w:val="0"/>
          <w:numId w:val="4"/>
        </w:numPr>
        <w:rPr>
          <w:rFonts w:cs="Arial"/>
          <w:color w:val="FF0000"/>
          <w:szCs w:val="28"/>
        </w:rPr>
      </w:pPr>
      <w:r w:rsidRPr="00E068A4">
        <w:rPr>
          <w:rFonts w:cs="Arial"/>
          <w:color w:val="FF0000"/>
          <w:szCs w:val="28"/>
        </w:rPr>
        <w:t>Implications for agriculture: Our study provides evidence for consistent pest consumption by generalist predators, reducing previous concerns about whether generalist predators can exert effective top-down control on pest. Therefore, agricultural management should incorporate farming practices promoting arthropod generalist predators in the field to enhance biocontrol</w:t>
      </w:r>
    </w:p>
    <w:p w:rsidR="00D75A61" w:rsidRDefault="00204ED7" w:rsidP="00E85464">
      <w:pPr>
        <w:spacing w:afterLines="200" w:after="480"/>
        <w:rPr>
          <w:b/>
          <w:color w:val="FF0000"/>
        </w:rPr>
      </w:pPr>
      <w:r>
        <w:rPr>
          <w:b/>
          <w:color w:val="FF0000"/>
        </w:rPr>
        <w:br w:type="page"/>
      </w:r>
    </w:p>
    <w:p w:rsidR="00D75A61" w:rsidRDefault="00204ED7" w:rsidP="00471F7E">
      <w:pPr>
        <w:jc w:val="center"/>
        <w:rPr>
          <w:b/>
        </w:rPr>
      </w:pPr>
      <w:r w:rsidRPr="006A09BA">
        <w:rPr>
          <w:rFonts w:hint="eastAsia"/>
          <w:b/>
        </w:rPr>
        <w:lastRenderedPageBreak/>
        <w:t>Acknowledgement</w:t>
      </w:r>
    </w:p>
    <w:p w:rsidR="00D75A61" w:rsidRDefault="0010455D">
      <w:pPr>
        <w:jc w:val="left"/>
        <w:rPr>
          <w:rFonts w:cs="Arial"/>
          <w:szCs w:val="28"/>
        </w:rPr>
      </w:pPr>
      <w:r w:rsidRPr="006A09BA">
        <w:rPr>
          <w:rFonts w:cs="Arial"/>
          <w:szCs w:val="28"/>
        </w:rPr>
        <w:t>We thank Miaoli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D75A61" w:rsidRDefault="00204ED7">
      <w:pPr>
        <w:jc w:val="left"/>
        <w:rPr>
          <w:b/>
          <w:color w:val="FF0000"/>
        </w:rPr>
      </w:pPr>
      <w:r>
        <w:rPr>
          <w:b/>
          <w:color w:val="FF0000"/>
        </w:rPr>
        <w:br w:type="page"/>
      </w:r>
    </w:p>
    <w:p w:rsidR="008F130B" w:rsidRPr="008F130B" w:rsidRDefault="00674429" w:rsidP="008F130B">
      <w:pPr>
        <w:pStyle w:val="EndNoteBibliographyTitle"/>
      </w:pPr>
      <w:r>
        <w:lastRenderedPageBreak/>
        <w:fldChar w:fldCharType="begin"/>
      </w:r>
      <w:r w:rsidR="00152402">
        <w:instrText xml:space="preserve"> ADDIN EN.REFLIST </w:instrText>
      </w:r>
      <w:r>
        <w:fldChar w:fldCharType="separate"/>
      </w:r>
      <w:r w:rsidR="008F130B" w:rsidRPr="008F130B">
        <w:t>Reference</w:t>
      </w:r>
    </w:p>
    <w:p w:rsidR="008F130B" w:rsidRPr="008F130B" w:rsidRDefault="008F130B" w:rsidP="008F130B">
      <w:pPr>
        <w:pStyle w:val="EndNoteBibliographyTitle"/>
      </w:pPr>
    </w:p>
    <w:p w:rsidR="008F130B" w:rsidRPr="008F130B" w:rsidRDefault="008F130B" w:rsidP="008F130B">
      <w:pPr>
        <w:pStyle w:val="EndNoteBibliography"/>
        <w:spacing w:after="0"/>
        <w:ind w:left="720" w:hanging="720"/>
      </w:pPr>
      <w:r w:rsidRPr="008F130B">
        <w:t>Albajes, R., and Ò. Alomar. 1999. Current and potential use of polyphagous predators. Pages 265-275  Integrated pest and disease management in greenhouse crops. Springer.</w:t>
      </w:r>
    </w:p>
    <w:p w:rsidR="008F130B" w:rsidRPr="008F130B" w:rsidRDefault="008F130B" w:rsidP="008F130B">
      <w:pPr>
        <w:pStyle w:val="EndNoteBibliography"/>
        <w:spacing w:after="0"/>
        <w:ind w:left="720" w:hanging="720"/>
      </w:pPr>
      <w:r w:rsidRPr="008F130B">
        <w:t xml:space="preserve">Albertini, A., S. Marchi, C. Ratti, G. Burgio, R. Petacchi, and S. Magagnoli. 2018. Bactrocera oleae pupae predation by Ocypus olens detected by molecular gut content analysis. BioControl </w:t>
      </w:r>
      <w:r w:rsidRPr="008F130B">
        <w:rPr>
          <w:b/>
        </w:rPr>
        <w:t>63</w:t>
      </w:r>
      <w:r w:rsidRPr="008F130B">
        <w:t>:227-239.</w:t>
      </w:r>
    </w:p>
    <w:p w:rsidR="008F130B" w:rsidRPr="008F130B" w:rsidRDefault="008F130B" w:rsidP="008F130B">
      <w:pPr>
        <w:pStyle w:val="EndNoteBibliography"/>
        <w:spacing w:after="0"/>
        <w:ind w:left="720" w:hanging="720"/>
      </w:pPr>
      <w:r w:rsidRPr="008F130B">
        <w:t>Altieri, M. A. 1999. The ecological role of biodiversity in agroecosystems. Pages 19-31  Invertebrate biodiversity as bioindicators of sustainable landscapes. Elsevier.</w:t>
      </w:r>
    </w:p>
    <w:p w:rsidR="008F130B" w:rsidRPr="008F130B" w:rsidRDefault="008F130B" w:rsidP="008F130B">
      <w:pPr>
        <w:pStyle w:val="EndNoteBibliography"/>
        <w:spacing w:after="0"/>
        <w:ind w:left="720" w:hanging="720"/>
      </w:pPr>
      <w:r w:rsidRPr="008F130B">
        <w:t xml:space="preserve">Altieri, M. A., and D. K. Letourneau. 1982. Vegetation management and biological control in agroecosystems. Crop Protection </w:t>
      </w:r>
      <w:r w:rsidRPr="008F130B">
        <w:rPr>
          <w:b/>
        </w:rPr>
        <w:t>1</w:t>
      </w:r>
      <w:r w:rsidRPr="008F130B">
        <w:t>:405-430.</w:t>
      </w:r>
    </w:p>
    <w:p w:rsidR="008F130B" w:rsidRPr="008F130B" w:rsidRDefault="008F130B" w:rsidP="008F130B">
      <w:pPr>
        <w:pStyle w:val="EndNoteBibliography"/>
        <w:spacing w:after="0"/>
        <w:ind w:left="720" w:hanging="720"/>
      </w:pPr>
      <w:r w:rsidRPr="008F130B">
        <w:t>Barbosa, P., and I. Castellanos. 2005. Ecology of predator-prey interactions. Oxford University Press.</w:t>
      </w:r>
    </w:p>
    <w:p w:rsidR="008F130B" w:rsidRPr="008F130B" w:rsidRDefault="008F130B" w:rsidP="008F130B">
      <w:pPr>
        <w:pStyle w:val="EndNoteBibliography"/>
        <w:spacing w:after="0"/>
        <w:ind w:left="720" w:hanging="720"/>
      </w:pPr>
      <w:r w:rsidRPr="008F130B">
        <w:t>Bengtsson, J., J. Ahnström, and A. C. WEIBULL. 2005. The effects of organic agriculture on biodiversity and abundance: a meta</w:t>
      </w:r>
      <w:r w:rsidRPr="008F130B">
        <w:rPr>
          <w:rFonts w:ascii="Cambria Math" w:hAnsi="Cambria Math" w:cs="Cambria Math"/>
        </w:rPr>
        <w:t>‐</w:t>
      </w:r>
      <w:r w:rsidRPr="008F130B">
        <w:t xml:space="preserve">analysis. Journal of Applied Ecology </w:t>
      </w:r>
      <w:r w:rsidRPr="008F130B">
        <w:rPr>
          <w:b/>
        </w:rPr>
        <w:t>42</w:t>
      </w:r>
      <w:r w:rsidRPr="008F130B">
        <w:t>:261-269.</w:t>
      </w:r>
    </w:p>
    <w:p w:rsidR="008F130B" w:rsidRPr="008F130B" w:rsidRDefault="008F130B" w:rsidP="008F130B">
      <w:pPr>
        <w:pStyle w:val="EndNoteBibliography"/>
        <w:spacing w:after="0"/>
        <w:ind w:left="720" w:hanging="720"/>
      </w:pPr>
      <w:r w:rsidRPr="008F130B">
        <w:t xml:space="preserve">Bilde, T., J. A. Axelsen, and S. Toft. 2000. The value of Collembola from agricultural soils as food for a generalist predator. Journal of Applied Ecology </w:t>
      </w:r>
      <w:r w:rsidRPr="008F130B">
        <w:rPr>
          <w:b/>
        </w:rPr>
        <w:t>37</w:t>
      </w:r>
      <w:r w:rsidRPr="008F130B">
        <w:t>:672-683.</w:t>
      </w:r>
    </w:p>
    <w:p w:rsidR="008F130B" w:rsidRPr="008F130B" w:rsidRDefault="008F130B" w:rsidP="008F130B">
      <w:pPr>
        <w:pStyle w:val="EndNoteBibliography"/>
        <w:spacing w:after="0"/>
        <w:ind w:left="720" w:hanging="720"/>
      </w:pPr>
      <w:r w:rsidRPr="008F130B">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8F130B">
        <w:rPr>
          <w:b/>
        </w:rPr>
        <w:t>40</w:t>
      </w:r>
      <w:r w:rsidRPr="008F130B">
        <w:t>:2297-2308.</w:t>
      </w:r>
    </w:p>
    <w:p w:rsidR="008F130B" w:rsidRPr="008F130B" w:rsidRDefault="008F130B" w:rsidP="008F130B">
      <w:pPr>
        <w:pStyle w:val="EndNoteBibliography"/>
        <w:spacing w:after="0"/>
        <w:ind w:left="720" w:hanging="720"/>
      </w:pPr>
      <w:r w:rsidRPr="008F130B">
        <w:t>Birkhofer, K., A. Fließbach, D. H. Wise, and S. Scheu. 2011. Arthropod food webs in organic and conventional wheat farming systems of an agricultural long</w:t>
      </w:r>
      <w:r w:rsidRPr="008F130B">
        <w:rPr>
          <w:rFonts w:ascii="Cambria Math" w:hAnsi="Cambria Math" w:cs="Cambria Math"/>
        </w:rPr>
        <w:t>‐</w:t>
      </w:r>
      <w:r w:rsidRPr="008F130B">
        <w:t xml:space="preserve">term experiment: a stable isotope approach. Agricultural and Forest Entomology </w:t>
      </w:r>
      <w:r w:rsidRPr="008F130B">
        <w:rPr>
          <w:b/>
        </w:rPr>
        <w:t>13</w:t>
      </w:r>
      <w:r w:rsidRPr="008F130B">
        <w:t>:197-204.</w:t>
      </w:r>
    </w:p>
    <w:p w:rsidR="008F130B" w:rsidRPr="008F130B" w:rsidRDefault="008F130B" w:rsidP="008F130B">
      <w:pPr>
        <w:pStyle w:val="EndNoteBibliography"/>
        <w:spacing w:after="0"/>
        <w:ind w:left="720" w:hanging="720"/>
      </w:pPr>
      <w:r w:rsidRPr="008F130B">
        <w:t xml:space="preserve">Birkhofer, K., D. H. Wise, and S. Scheu. 2008b. Subsidy from the detrital food web, but not microhabitat complexity, affects the role of generalist predators in an aboveground herbivore food web. Oikos </w:t>
      </w:r>
      <w:r w:rsidRPr="008F130B">
        <w:rPr>
          <w:b/>
        </w:rPr>
        <w:t>117</w:t>
      </w:r>
      <w:r w:rsidRPr="008F130B">
        <w:t>:494-500.</w:t>
      </w:r>
    </w:p>
    <w:p w:rsidR="008F130B" w:rsidRPr="008F130B" w:rsidRDefault="008F130B" w:rsidP="008F130B">
      <w:pPr>
        <w:pStyle w:val="EndNoteBibliography"/>
        <w:spacing w:after="0"/>
        <w:ind w:left="720" w:hanging="720"/>
      </w:pPr>
      <w:r w:rsidRPr="008F130B">
        <w:t xml:space="preserve">Blondel, J. 2003. Guilds or functional groups: does it matter? Oikos </w:t>
      </w:r>
      <w:r w:rsidRPr="008F130B">
        <w:rPr>
          <w:b/>
        </w:rPr>
        <w:t>100</w:t>
      </w:r>
      <w:r w:rsidRPr="008F130B">
        <w:t>:223-231.</w:t>
      </w:r>
    </w:p>
    <w:p w:rsidR="008F130B" w:rsidRPr="008F130B" w:rsidRDefault="008F130B" w:rsidP="008F130B">
      <w:pPr>
        <w:pStyle w:val="EndNoteBibliography"/>
        <w:spacing w:after="0"/>
        <w:ind w:left="720" w:hanging="720"/>
      </w:pPr>
      <w:r w:rsidRPr="008F130B">
        <w:t xml:space="preserve">Boecklen, W. J., C. T. Yarnes, B. A. Cook, and A. C. James. 2011. On the use of stable isotopes in trophic ecology. Annual review of ecology, evolution, and systematics </w:t>
      </w:r>
      <w:r w:rsidRPr="008F130B">
        <w:rPr>
          <w:b/>
        </w:rPr>
        <w:t>42</w:t>
      </w:r>
      <w:r w:rsidRPr="008F130B">
        <w:t>:411-440.</w:t>
      </w:r>
    </w:p>
    <w:p w:rsidR="008F130B" w:rsidRPr="008F130B" w:rsidRDefault="008F130B" w:rsidP="008F130B">
      <w:pPr>
        <w:pStyle w:val="EndNoteBibliography"/>
        <w:spacing w:after="0"/>
        <w:ind w:left="720" w:hanging="720"/>
      </w:pPr>
      <w:r w:rsidRPr="008F130B">
        <w:lastRenderedPageBreak/>
        <w:t xml:space="preserve">Campbell, B. M., D. J. Beare, E. M. Bennett, J. M. Hall-Spencer, J. S. Ingram, F. Jaramillo, R. Ortiz, N. Ramankutty, J. A. Sayer, and D. Shindell. 2017. Agriculture production as a major driver of the Earth system exceeding planetary boundaries. Ecology and Society </w:t>
      </w:r>
      <w:r w:rsidRPr="008F130B">
        <w:rPr>
          <w:b/>
        </w:rPr>
        <w:t>22</w:t>
      </w:r>
      <w:r w:rsidRPr="008F130B">
        <w:t>.</w:t>
      </w:r>
    </w:p>
    <w:p w:rsidR="008F130B" w:rsidRPr="008F130B" w:rsidRDefault="008F130B" w:rsidP="008F130B">
      <w:pPr>
        <w:pStyle w:val="EndNoteBibliography"/>
        <w:spacing w:after="0"/>
        <w:ind w:left="720" w:hanging="720"/>
      </w:pPr>
      <w:r w:rsidRPr="008F130B">
        <w:t xml:space="preserve">Caut, S., E. Angulo, and F. Courchamp. 2009. Variation in discrimination factors (Δ15N and Δ13C): the effect of diet isotopic values and applications for diet reconstruction. Journal of Applied Ecology </w:t>
      </w:r>
      <w:r w:rsidRPr="008F130B">
        <w:rPr>
          <w:b/>
        </w:rPr>
        <w:t>46</w:t>
      </w:r>
      <w:r w:rsidRPr="008F130B">
        <w:t>:443-453.</w:t>
      </w:r>
    </w:p>
    <w:p w:rsidR="008F130B" w:rsidRPr="008F130B" w:rsidRDefault="008F130B" w:rsidP="008F130B">
      <w:pPr>
        <w:pStyle w:val="EndNoteBibliography"/>
        <w:spacing w:after="0"/>
        <w:ind w:left="720" w:hanging="720"/>
      </w:pPr>
      <w:r w:rsidRPr="008F130B">
        <w:t xml:space="preserve">Diehl, E., V. L. Mader, V. Wolters, and K. Birkhofer. 2013. Management intensity and vegetation complexity affect web-building spiders and their prey. Oecologia </w:t>
      </w:r>
      <w:r w:rsidRPr="008F130B">
        <w:rPr>
          <w:b/>
        </w:rPr>
        <w:t>173</w:t>
      </w:r>
      <w:r w:rsidRPr="008F130B">
        <w:t>:579-589.</w:t>
      </w:r>
    </w:p>
    <w:p w:rsidR="008F130B" w:rsidRPr="008F130B" w:rsidRDefault="008F130B" w:rsidP="008F130B">
      <w:pPr>
        <w:pStyle w:val="EndNoteBibliography"/>
        <w:spacing w:after="0"/>
        <w:ind w:left="720" w:hanging="720"/>
      </w:pPr>
      <w:r w:rsidRPr="008F130B">
        <w:t xml:space="preserve">Dominik, C., R. Seppelt, F. G. Horgan, J. Settele, and T. Václavík. 2018. Landscape composition, configuration, and trophic interactions shape arthropod communities in rice agroecosystems. Journal of Applied Ecology </w:t>
      </w:r>
      <w:r w:rsidRPr="008F130B">
        <w:rPr>
          <w:b/>
        </w:rPr>
        <w:t>55</w:t>
      </w:r>
      <w:r w:rsidRPr="008F130B">
        <w:t>:2461-2472.</w:t>
      </w:r>
    </w:p>
    <w:p w:rsidR="008F130B" w:rsidRPr="008F130B" w:rsidRDefault="008F130B" w:rsidP="008F130B">
      <w:pPr>
        <w:pStyle w:val="EndNoteBibliography"/>
        <w:spacing w:after="0"/>
        <w:ind w:left="720" w:hanging="720"/>
      </w:pPr>
      <w:r w:rsidRPr="008F130B">
        <w:t xml:space="preserve">Duelli, P., and M. K. Obrist. 2003. Biodiversity indicators: the choice of values and measures. Agriculture Ecosystems &amp; Environment </w:t>
      </w:r>
      <w:r w:rsidRPr="008F130B">
        <w:rPr>
          <w:b/>
        </w:rPr>
        <w:t>98</w:t>
      </w:r>
      <w:r w:rsidRPr="008F130B">
        <w:t>:87-98.</w:t>
      </w:r>
    </w:p>
    <w:p w:rsidR="008F130B" w:rsidRPr="008F130B" w:rsidRDefault="008F130B" w:rsidP="008F130B">
      <w:pPr>
        <w:pStyle w:val="EndNoteBibliography"/>
        <w:spacing w:after="0"/>
        <w:ind w:left="720" w:hanging="720"/>
      </w:pPr>
      <w:r w:rsidRPr="008F130B">
        <w:t>EC. 2020. Communication from the commission to the European parliament, the council, the European economic and social committee and the committee of the regions - a farm to Fork strategy for a fair, healthy and environmentally-friendly food system. 381 final, Brussels.</w:t>
      </w:r>
    </w:p>
    <w:p w:rsidR="008F130B" w:rsidRPr="008F130B" w:rsidRDefault="008F130B" w:rsidP="008F130B">
      <w:pPr>
        <w:pStyle w:val="EndNoteBibliography"/>
        <w:spacing w:after="0"/>
        <w:ind w:left="720" w:hanging="720"/>
      </w:pPr>
      <w:r w:rsidRPr="008F130B">
        <w:t>Eitzinger, B., N. Abrego, D. Gravel, T. Huotari, E. J. Vesterinen, and T. Roslin. 2019. Assessing changes in arthropod predator–prey interactions through DNA</w:t>
      </w:r>
      <w:r w:rsidRPr="008F130B">
        <w:rPr>
          <w:rFonts w:ascii="Cambria Math" w:hAnsi="Cambria Math" w:cs="Cambria Math"/>
        </w:rPr>
        <w:t>‐</w:t>
      </w:r>
      <w:r w:rsidRPr="008F130B">
        <w:t xml:space="preserve">based gut content analysis—variable environment, stable diet. Molecular ecology </w:t>
      </w:r>
      <w:r w:rsidRPr="008F130B">
        <w:rPr>
          <w:b/>
        </w:rPr>
        <w:t>28</w:t>
      </w:r>
      <w:r w:rsidRPr="008F130B">
        <w:t>:266-280.</w:t>
      </w:r>
    </w:p>
    <w:p w:rsidR="008F130B" w:rsidRPr="008F130B" w:rsidRDefault="008F130B" w:rsidP="008F130B">
      <w:pPr>
        <w:pStyle w:val="EndNoteBibliography"/>
        <w:spacing w:after="0"/>
        <w:ind w:left="720" w:hanging="720"/>
      </w:pPr>
      <w:r w:rsidRPr="008F130B">
        <w:t xml:space="preserve">Eitzinger, B., T. Roslin, E. J. Vesterinen, S. I. Robinson, and E. J. O'Gorman. 2021. Temperature affects both the Grinnellian and Eltonian dimensions of ecological niches–A tale of two Arctic wolf spiders. Basic and Applied Ecology </w:t>
      </w:r>
      <w:r w:rsidRPr="008F130B">
        <w:rPr>
          <w:b/>
        </w:rPr>
        <w:t>50</w:t>
      </w:r>
      <w:r w:rsidRPr="008F130B">
        <w:t>:132-143.</w:t>
      </w:r>
    </w:p>
    <w:p w:rsidR="008F130B" w:rsidRPr="008F130B" w:rsidRDefault="008F130B" w:rsidP="008F130B">
      <w:pPr>
        <w:pStyle w:val="EndNoteBibliography"/>
        <w:spacing w:after="0"/>
        <w:ind w:left="720" w:hanging="720"/>
      </w:pPr>
      <w:r w:rsidRPr="008F130B">
        <w:t>Eitzinger, B., and M. Traugott. 2011. Which prey sustains cold</w:t>
      </w:r>
      <w:r w:rsidRPr="008F130B">
        <w:rPr>
          <w:rFonts w:ascii="Cambria Math" w:hAnsi="Cambria Math" w:cs="Cambria Math"/>
        </w:rPr>
        <w:t>‐</w:t>
      </w:r>
      <w:r w:rsidRPr="008F130B">
        <w:t>adapted invertebrate generalist predators in arable land? Examining prey choices by molecular gut</w:t>
      </w:r>
      <w:r w:rsidRPr="008F130B">
        <w:rPr>
          <w:rFonts w:ascii="Cambria Math" w:hAnsi="Cambria Math" w:cs="Cambria Math"/>
        </w:rPr>
        <w:t>‐</w:t>
      </w:r>
      <w:r w:rsidRPr="008F130B">
        <w:t xml:space="preserve">content analysis. Journal of Applied Ecology </w:t>
      </w:r>
      <w:r w:rsidRPr="008F130B">
        <w:rPr>
          <w:b/>
        </w:rPr>
        <w:t>48</w:t>
      </w:r>
      <w:r w:rsidRPr="008F130B">
        <w:t>:591-599.</w:t>
      </w:r>
    </w:p>
    <w:p w:rsidR="008F130B" w:rsidRPr="008F130B" w:rsidRDefault="008F130B" w:rsidP="008F130B">
      <w:pPr>
        <w:pStyle w:val="EndNoteBibliography"/>
        <w:spacing w:after="0"/>
        <w:ind w:left="720" w:hanging="720"/>
      </w:pPr>
      <w:r w:rsidRPr="008F130B">
        <w:t xml:space="preserve">Finke, D. L., and R. F. Denno. 2006. Spatial refuge from intraguild predation: implications for prey suppression and trophic cascades. Oecologia </w:t>
      </w:r>
      <w:r w:rsidRPr="008F130B">
        <w:rPr>
          <w:b/>
        </w:rPr>
        <w:t>149</w:t>
      </w:r>
      <w:r w:rsidRPr="008F130B">
        <w:t>:265-275.</w:t>
      </w:r>
    </w:p>
    <w:p w:rsidR="008F130B" w:rsidRPr="008F130B" w:rsidRDefault="008F130B" w:rsidP="008F130B">
      <w:pPr>
        <w:pStyle w:val="EndNoteBibliography"/>
        <w:spacing w:after="0"/>
        <w:ind w:left="720" w:hanging="720"/>
      </w:pPr>
      <w:r w:rsidRPr="008F130B">
        <w:t>Fox, J., and S. Weisberg. 2018. An R companion to applied regression. Sage publications.</w:t>
      </w:r>
    </w:p>
    <w:p w:rsidR="008F130B" w:rsidRPr="008F130B" w:rsidRDefault="008F130B" w:rsidP="008F130B">
      <w:pPr>
        <w:pStyle w:val="EndNoteBibliography"/>
        <w:spacing w:after="0"/>
        <w:ind w:left="720" w:hanging="720"/>
      </w:pPr>
      <w:r w:rsidRPr="008F130B">
        <w:lastRenderedPageBreak/>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8F130B">
        <w:rPr>
          <w:b/>
        </w:rPr>
        <w:t>11</w:t>
      </w:r>
      <w:r w:rsidRPr="008F130B">
        <w:t>:97-105.</w:t>
      </w:r>
    </w:p>
    <w:p w:rsidR="008F130B" w:rsidRPr="008F130B" w:rsidRDefault="008F130B" w:rsidP="008F130B">
      <w:pPr>
        <w:pStyle w:val="EndNoteBibliography"/>
        <w:spacing w:after="0"/>
        <w:ind w:left="720" w:hanging="720"/>
      </w:pPr>
      <w:r w:rsidRPr="008F130B">
        <w:t xml:space="preserve">Gomiero, T., D. Pimentel, and M. G. Paoletti. 2011. Is there a need for a more sustainable agriculture? Critical reviews in plant sciences </w:t>
      </w:r>
      <w:r w:rsidRPr="008F130B">
        <w:rPr>
          <w:b/>
        </w:rPr>
        <w:t>30</w:t>
      </w:r>
      <w:r w:rsidRPr="008F130B">
        <w:t>:6-23.</w:t>
      </w:r>
    </w:p>
    <w:p w:rsidR="008F130B" w:rsidRPr="008F130B" w:rsidRDefault="008F130B" w:rsidP="008F130B">
      <w:pPr>
        <w:pStyle w:val="EndNoteBibliography"/>
        <w:spacing w:after="0"/>
        <w:ind w:left="720" w:hanging="720"/>
      </w:pPr>
      <w:r w:rsidRPr="008F130B">
        <w:t xml:space="preserve">Guedes, R., G. Smagghe, J. Stark, and N. Desneux. 2016. Pesticide-induced stress in arthropod pests for optimized integrated pest management programs. Annual review of entomology </w:t>
      </w:r>
      <w:r w:rsidRPr="008F130B">
        <w:rPr>
          <w:b/>
        </w:rPr>
        <w:t>61</w:t>
      </w:r>
      <w:r w:rsidRPr="008F130B">
        <w:t>:43-62.</w:t>
      </w:r>
    </w:p>
    <w:p w:rsidR="008F130B" w:rsidRPr="008F130B" w:rsidRDefault="008F130B" w:rsidP="008F130B">
      <w:pPr>
        <w:pStyle w:val="EndNoteBibliography"/>
        <w:spacing w:after="0"/>
        <w:ind w:left="720" w:hanging="720"/>
      </w:pPr>
      <w:r w:rsidRPr="008F130B">
        <w:t xml:space="preserve">Hardin, M. R., B. Benrey, M. Coll, W. O. Lamp, G. K. Roderick, and P. Barbosa. 1995. Arthropod pest resurgence: an overview of potential mechanisms. Crop Protection </w:t>
      </w:r>
      <w:r w:rsidRPr="008F130B">
        <w:rPr>
          <w:b/>
        </w:rPr>
        <w:t>14</w:t>
      </w:r>
      <w:r w:rsidRPr="008F130B">
        <w:t>:3-18.</w:t>
      </w:r>
    </w:p>
    <w:p w:rsidR="008F130B" w:rsidRPr="008F130B" w:rsidRDefault="008F130B" w:rsidP="008F130B">
      <w:pPr>
        <w:pStyle w:val="EndNoteBibliography"/>
        <w:spacing w:after="0"/>
        <w:ind w:left="720" w:hanging="720"/>
      </w:pPr>
      <w:r w:rsidRPr="008F130B">
        <w:t xml:space="preserve">Harwood, J. D., and J. J. Obrycki. 2005. The role of alternative prey in sustaining predator populations. Pages 453-462 </w:t>
      </w:r>
      <w:r w:rsidRPr="008F130B">
        <w:rPr>
          <w:i/>
        </w:rPr>
        <w:t>in</w:t>
      </w:r>
      <w:r w:rsidRPr="008F130B">
        <w:t xml:space="preserve"> Proc. second int. symp. biol. control of arthropods. Citeseer.</w:t>
      </w:r>
    </w:p>
    <w:p w:rsidR="008F130B" w:rsidRPr="008F130B" w:rsidRDefault="008F130B" w:rsidP="008F130B">
      <w:pPr>
        <w:pStyle w:val="EndNoteBibliography"/>
        <w:spacing w:after="0"/>
        <w:ind w:left="720" w:hanging="720"/>
      </w:pPr>
      <w:r w:rsidRPr="008F130B">
        <w:t xml:space="preserve">Hothorn, T., F. Bretz, and P. Westfall. 2008. Simultaneous inference in general parametric models. Biometrical Journal: Journal of Mathematical Methods in Biosciences </w:t>
      </w:r>
      <w:r w:rsidRPr="008F130B">
        <w:rPr>
          <w:b/>
        </w:rPr>
        <w:t>50</w:t>
      </w:r>
      <w:r w:rsidRPr="008F130B">
        <w:t>:346-363.</w:t>
      </w:r>
    </w:p>
    <w:p w:rsidR="008F130B" w:rsidRPr="008F130B" w:rsidRDefault="008F130B" w:rsidP="008F130B">
      <w:pPr>
        <w:pStyle w:val="EndNoteBibliography"/>
        <w:spacing w:after="0"/>
        <w:ind w:left="720" w:hanging="720"/>
      </w:pPr>
      <w:r w:rsidRPr="008F130B">
        <w:t xml:space="preserve">Hsu, G.-C., J.-A. Ou, and C.-K. Ho. 2021. Pest consumption by generalist arthropod predators increases with crop stage in both organic and conventional farms. Ecosphere </w:t>
      </w:r>
      <w:r w:rsidRPr="008F130B">
        <w:rPr>
          <w:b/>
        </w:rPr>
        <w:t>12</w:t>
      </w:r>
      <w:r w:rsidRPr="008F130B">
        <w:t>:e03625.</w:t>
      </w:r>
    </w:p>
    <w:p w:rsidR="008F130B" w:rsidRPr="008F130B" w:rsidRDefault="008F130B" w:rsidP="008F130B">
      <w:pPr>
        <w:pStyle w:val="EndNoteBibliography"/>
        <w:spacing w:after="0"/>
        <w:ind w:left="720" w:hanging="720"/>
      </w:pPr>
      <w:r w:rsidRPr="008F130B">
        <w:t xml:space="preserve">Huang, H., and P. Yang. 1987. The ancient cultured citrus ant. BioScience </w:t>
      </w:r>
      <w:r w:rsidRPr="008F130B">
        <w:rPr>
          <w:b/>
        </w:rPr>
        <w:t>37</w:t>
      </w:r>
      <w:r w:rsidRPr="008F130B">
        <w:t>:665-671.</w:t>
      </w:r>
    </w:p>
    <w:p w:rsidR="008F130B" w:rsidRPr="008F130B" w:rsidRDefault="008F130B" w:rsidP="008F130B">
      <w:pPr>
        <w:pStyle w:val="EndNoteBibliography"/>
        <w:spacing w:after="0"/>
        <w:ind w:left="720" w:hanging="720"/>
      </w:pPr>
      <w:r w:rsidRPr="008F130B">
        <w:t xml:space="preserve">Ingrao, A. J., J. Schmidt, J. Jubenville, A. Grode, L. Komondy, D. VanderZee, and Z. Szendrei. 2017. Biocontrol on the edge: Field margin habitats in asparagus fields influence natural enemy-pest interactions. Agriculture, Ecosystems &amp; Environment </w:t>
      </w:r>
      <w:r w:rsidRPr="008F130B">
        <w:rPr>
          <w:b/>
        </w:rPr>
        <w:t>243</w:t>
      </w:r>
      <w:r w:rsidRPr="008F130B">
        <w:t>:47-54.</w:t>
      </w:r>
    </w:p>
    <w:p w:rsidR="008F130B" w:rsidRPr="008F130B" w:rsidRDefault="008F130B" w:rsidP="008F130B">
      <w:pPr>
        <w:pStyle w:val="EndNoteBibliography"/>
        <w:spacing w:after="0"/>
        <w:ind w:left="720" w:hanging="720"/>
      </w:pPr>
      <w:r w:rsidRPr="008F130B">
        <w:t>Janssen, A., M. Montserrat, R. HilleRisLambers, A. M. de Roos, A. Pallini, and M. W. Sabelis. 2006. Intraguild predation usually does not disrupt biological control. Pages 21-44  Trophic and guild in biological interactions control. Springer.</w:t>
      </w:r>
    </w:p>
    <w:p w:rsidR="008F130B" w:rsidRPr="008F130B" w:rsidRDefault="008F130B" w:rsidP="008F130B">
      <w:pPr>
        <w:pStyle w:val="EndNoteBibliography"/>
        <w:spacing w:after="0"/>
        <w:ind w:left="720" w:hanging="720"/>
      </w:pPr>
      <w:r w:rsidRPr="008F130B">
        <w:t xml:space="preserve">Janssen, A., M. W. Sabelis, S. Magalhães, M. Montserrat, and T. Van der Hammen. 2007. Habitat structure affects intraguild predation. Ecology </w:t>
      </w:r>
      <w:r w:rsidRPr="008F130B">
        <w:rPr>
          <w:b/>
        </w:rPr>
        <w:t>88</w:t>
      </w:r>
      <w:r w:rsidRPr="008F130B">
        <w:t>:2713-2719.</w:t>
      </w:r>
    </w:p>
    <w:p w:rsidR="008F130B" w:rsidRPr="008F130B" w:rsidRDefault="008F130B" w:rsidP="008F130B">
      <w:pPr>
        <w:pStyle w:val="EndNoteBibliography"/>
        <w:spacing w:after="0"/>
        <w:ind w:left="720" w:hanging="720"/>
      </w:pPr>
      <w:r w:rsidRPr="008F130B">
        <w:t xml:space="preserve">Karp, D. S., R. Chaplin-Kramer, T. D. Meehan, E. A. Martin, F. DeClerck, H. Grab, C. Gratton, L. Hunt, A. E. Larsen, and A. Martínez-Salinas. 2018. Crop pests and predators exhibit inconsistent responses to </w:t>
      </w:r>
      <w:r w:rsidRPr="008F130B">
        <w:lastRenderedPageBreak/>
        <w:t xml:space="preserve">surrounding landscape composition. Proceedings of the National Academy of Sciences </w:t>
      </w:r>
      <w:r w:rsidRPr="008F130B">
        <w:rPr>
          <w:b/>
        </w:rPr>
        <w:t>115</w:t>
      </w:r>
      <w:r w:rsidRPr="008F130B">
        <w:t>:E7863-E7870.</w:t>
      </w:r>
    </w:p>
    <w:p w:rsidR="008F130B" w:rsidRPr="008F130B" w:rsidRDefault="008F130B" w:rsidP="008F130B">
      <w:pPr>
        <w:pStyle w:val="EndNoteBibliography"/>
        <w:spacing w:after="0"/>
        <w:ind w:left="720" w:hanging="720"/>
      </w:pPr>
      <w:r w:rsidRPr="008F130B">
        <w:t xml:space="preserve">Kehoe, L., A. Romero-Muñoz, E. Polaina, L. Estes, H. Kreft, and T. Kuemmerle. 2017. Biodiversity at risk under future cropland expansion and intensification. Nature Ecology &amp; Evolution </w:t>
      </w:r>
      <w:r w:rsidRPr="008F130B">
        <w:rPr>
          <w:b/>
        </w:rPr>
        <w:t>1</w:t>
      </w:r>
      <w:r w:rsidRPr="008F130B">
        <w:t>:1129-1135.</w:t>
      </w:r>
    </w:p>
    <w:p w:rsidR="008F130B" w:rsidRPr="008F130B" w:rsidRDefault="008F130B" w:rsidP="008F130B">
      <w:pPr>
        <w:pStyle w:val="EndNoteBibliography"/>
        <w:spacing w:after="0"/>
        <w:ind w:left="720" w:hanging="720"/>
      </w:pPr>
      <w:r w:rsidRPr="008F130B">
        <w:t xml:space="preserve">Krey, K. L., C. K. Blubaugh, E. G. Chapman, C. A. Lynch, G. B. Snyder, A. S. Jensen, Z. Fu, D. A. Prischmann-Voldseth, J. D. Harwood, and W. E. Snyder. 2017. Generalist predators consume spider mites despite the presence of alternative prey. Biological Control </w:t>
      </w:r>
      <w:r w:rsidRPr="008F130B">
        <w:rPr>
          <w:b/>
        </w:rPr>
        <w:t>115</w:t>
      </w:r>
      <w:r w:rsidRPr="008F130B">
        <w:t>:157-164.</w:t>
      </w:r>
    </w:p>
    <w:p w:rsidR="008F130B" w:rsidRPr="008F130B" w:rsidRDefault="008F130B" w:rsidP="008F130B">
      <w:pPr>
        <w:pStyle w:val="EndNoteBibliography"/>
        <w:spacing w:after="0"/>
        <w:ind w:left="720" w:hanging="720"/>
      </w:pPr>
      <w:r w:rsidRPr="008F130B">
        <w:t xml:space="preserve">Kuusk, A.-K., and B. Ekbom. 2012. Feeding habits of lycosid spiders in field habitats. Journal of Pest Science </w:t>
      </w:r>
      <w:r w:rsidRPr="008F130B">
        <w:rPr>
          <w:b/>
        </w:rPr>
        <w:t>85</w:t>
      </w:r>
      <w:r w:rsidRPr="008F130B">
        <w:t>:253-260.</w:t>
      </w:r>
    </w:p>
    <w:p w:rsidR="008F130B" w:rsidRPr="008F130B" w:rsidRDefault="008F130B" w:rsidP="008F130B">
      <w:pPr>
        <w:pStyle w:val="EndNoteBibliography"/>
        <w:spacing w:after="0"/>
        <w:ind w:left="720" w:hanging="720"/>
      </w:pPr>
      <w:r w:rsidRPr="008F130B">
        <w:t xml:space="preserve">Langellotto, G. A., and R. F. Denno. 2004. Responses of invertebrate natural enemies to complex-structured habitats: a meta-analytical synthesis. Oecologia </w:t>
      </w:r>
      <w:r w:rsidRPr="008F130B">
        <w:rPr>
          <w:b/>
        </w:rPr>
        <w:t>139</w:t>
      </w:r>
      <w:r w:rsidRPr="008F130B">
        <w:t>:1-10.</w:t>
      </w:r>
    </w:p>
    <w:p w:rsidR="008F130B" w:rsidRPr="008F130B" w:rsidRDefault="008F130B" w:rsidP="008F130B">
      <w:pPr>
        <w:pStyle w:val="EndNoteBibliography"/>
        <w:spacing w:after="0"/>
        <w:ind w:left="720" w:hanging="720"/>
      </w:pPr>
      <w:r w:rsidRPr="008F130B">
        <w:t>Layman, C. A., M. S. Araujo, R. Boucek, C. M. Hammerschlag</w:t>
      </w:r>
      <w:r w:rsidRPr="008F130B">
        <w:rPr>
          <w:rFonts w:ascii="Cambria Math" w:hAnsi="Cambria Math" w:cs="Cambria Math"/>
        </w:rPr>
        <w:t>‐</w:t>
      </w:r>
      <w:r w:rsidRPr="008F130B">
        <w:t>Peyer, E. Harrison, Z. R. Jud, P. Matich, A. E. Rosenblatt, J. J. Vaudo, and L. A. Yeager. 2012. Applying stable isotopes to examine food</w:t>
      </w:r>
      <w:r w:rsidRPr="008F130B">
        <w:rPr>
          <w:rFonts w:ascii="Cambria Math" w:hAnsi="Cambria Math" w:cs="Cambria Math"/>
        </w:rPr>
        <w:t>‐</w:t>
      </w:r>
      <w:r w:rsidRPr="008F130B">
        <w:t xml:space="preserve">web structure: an overview of analytical tools. Biological Reviews </w:t>
      </w:r>
      <w:r w:rsidRPr="008F130B">
        <w:rPr>
          <w:b/>
        </w:rPr>
        <w:t>87</w:t>
      </w:r>
      <w:r w:rsidRPr="008F130B">
        <w:t>:545-562.</w:t>
      </w:r>
    </w:p>
    <w:p w:rsidR="008F130B" w:rsidRPr="008F130B" w:rsidRDefault="008F130B" w:rsidP="008F130B">
      <w:pPr>
        <w:pStyle w:val="EndNoteBibliography"/>
        <w:spacing w:after="0"/>
        <w:ind w:left="720" w:hanging="720"/>
      </w:pPr>
      <w:r w:rsidRPr="008F130B">
        <w:t xml:space="preserve">Lenth, R., and M. R. Lenth. 2018. Package ‘lsmeans’. The American Statistician </w:t>
      </w:r>
      <w:r w:rsidRPr="008F130B">
        <w:rPr>
          <w:b/>
        </w:rPr>
        <w:t>34</w:t>
      </w:r>
      <w:r w:rsidRPr="008F130B">
        <w:t>:216-221.</w:t>
      </w:r>
    </w:p>
    <w:p w:rsidR="008F130B" w:rsidRPr="008F130B" w:rsidRDefault="008F130B" w:rsidP="008F130B">
      <w:pPr>
        <w:pStyle w:val="EndNoteBibliography"/>
        <w:spacing w:after="0"/>
        <w:ind w:left="720" w:hanging="720"/>
      </w:pPr>
      <w:r w:rsidRPr="008F130B">
        <w:t xml:space="preserve">Letourneau, D. K., J. A. Jedlicka, S. G. Bothwell, and C. R. Moreno. 2009. Effects of natural enemy biodiversity on the suppression of arthropod herbivores in terrestrial ecosystems. Annual Review of Ecology Evolution and Systematics </w:t>
      </w:r>
      <w:r w:rsidRPr="008F130B">
        <w:rPr>
          <w:b/>
        </w:rPr>
        <w:t>40</w:t>
      </w:r>
      <w:r w:rsidRPr="008F130B">
        <w:t>:573-592.</w:t>
      </w:r>
    </w:p>
    <w:p w:rsidR="008F130B" w:rsidRPr="008F130B" w:rsidRDefault="008F130B" w:rsidP="008F130B">
      <w:pPr>
        <w:pStyle w:val="EndNoteBibliography"/>
        <w:spacing w:after="0"/>
        <w:ind w:left="720" w:hanging="720"/>
      </w:pPr>
      <w:r w:rsidRPr="008F130B">
        <w:t>Lichtenberg, E. M., C. M. Kennedy, C. Kremen, P. Batary, F. Berendse, R. Bommarco, N. A. Bosque</w:t>
      </w:r>
      <w:r w:rsidRPr="008F130B">
        <w:rPr>
          <w:rFonts w:ascii="Cambria Math" w:hAnsi="Cambria Math" w:cs="Cambria Math"/>
        </w:rPr>
        <w:t>‐</w:t>
      </w:r>
      <w:r w:rsidRPr="008F130B">
        <w:t xml:space="preserve">Pérez, L. G. Carvalheiro, W. E. Snyder, and N. M. Williams. 2017. A global synthesis of the effects of diversified farming systems on arthropod diversity within fields and across agricultural landscapes. Global change biology </w:t>
      </w:r>
      <w:r w:rsidRPr="008F130B">
        <w:rPr>
          <w:b/>
        </w:rPr>
        <w:t>23</w:t>
      </w:r>
      <w:r w:rsidRPr="008F130B">
        <w:t>:4946-4957.</w:t>
      </w:r>
    </w:p>
    <w:p w:rsidR="008F130B" w:rsidRPr="008F130B" w:rsidRDefault="008F130B" w:rsidP="008F130B">
      <w:pPr>
        <w:pStyle w:val="EndNoteBibliography"/>
        <w:spacing w:after="0"/>
        <w:ind w:left="720" w:hanging="720"/>
      </w:pPr>
      <w:r w:rsidRPr="008F130B">
        <w:t xml:space="preserve">Madsen, M., S. Terkildsen, and S. Toft. 2004. Microcosm studies on control of aphids by generalist arthropod predators: effects of alternative prey. BioControl </w:t>
      </w:r>
      <w:r w:rsidRPr="008F130B">
        <w:rPr>
          <w:b/>
        </w:rPr>
        <w:t>49</w:t>
      </w:r>
      <w:r w:rsidRPr="008F130B">
        <w:t>:483-504.</w:t>
      </w:r>
    </w:p>
    <w:p w:rsidR="008F130B" w:rsidRPr="008F130B" w:rsidRDefault="008F130B" w:rsidP="008F130B">
      <w:pPr>
        <w:pStyle w:val="EndNoteBibliography"/>
        <w:spacing w:after="0"/>
        <w:ind w:left="720" w:hanging="720"/>
      </w:pPr>
      <w:r w:rsidRPr="008F130B">
        <w:t xml:space="preserve">Mazzi, D., and S. Dorn. 2012. Movement of insect pests in agricultural landscapes. Annals of applied biology </w:t>
      </w:r>
      <w:r w:rsidRPr="008F130B">
        <w:rPr>
          <w:b/>
        </w:rPr>
        <w:t>160</w:t>
      </w:r>
      <w:r w:rsidRPr="008F130B">
        <w:t>:97-113.</w:t>
      </w:r>
    </w:p>
    <w:p w:rsidR="008F130B" w:rsidRPr="008F130B" w:rsidRDefault="008F130B" w:rsidP="008F130B">
      <w:pPr>
        <w:pStyle w:val="EndNoteBibliography"/>
        <w:spacing w:after="0"/>
        <w:ind w:left="720" w:hanging="720"/>
      </w:pPr>
      <w:r w:rsidRPr="008F130B">
        <w:t xml:space="preserve">Michalko, R., S. Pekar, and M. H. Entling. 2019a. An updated perspective on spiders as generalist predators in biological control. Oecologia </w:t>
      </w:r>
      <w:r w:rsidRPr="008F130B">
        <w:rPr>
          <w:b/>
        </w:rPr>
        <w:t>189</w:t>
      </w:r>
      <w:r w:rsidRPr="008F130B">
        <w:t>:21-36.</w:t>
      </w:r>
    </w:p>
    <w:p w:rsidR="008F130B" w:rsidRPr="008F130B" w:rsidRDefault="008F130B" w:rsidP="008F130B">
      <w:pPr>
        <w:pStyle w:val="EndNoteBibliography"/>
        <w:spacing w:after="0"/>
        <w:ind w:left="720" w:hanging="720"/>
      </w:pPr>
      <w:r w:rsidRPr="008F130B">
        <w:lastRenderedPageBreak/>
        <w:t xml:space="preserve">Michalko, R., S. Pekár, and M. H. Entling. 2019b. An updated perspective on spiders as generalist predators in biological control. Oecologia </w:t>
      </w:r>
      <w:r w:rsidRPr="008F130B">
        <w:rPr>
          <w:b/>
        </w:rPr>
        <w:t>189</w:t>
      </w:r>
      <w:r w:rsidRPr="008F130B">
        <w:t>:21-36.</w:t>
      </w:r>
    </w:p>
    <w:p w:rsidR="008F130B" w:rsidRPr="008F130B" w:rsidRDefault="008F130B" w:rsidP="008F130B">
      <w:pPr>
        <w:pStyle w:val="EndNoteBibliography"/>
        <w:spacing w:after="0"/>
        <w:ind w:left="720" w:hanging="720"/>
      </w:pPr>
      <w:r w:rsidRPr="008F130B">
        <w:t>Newton, J. 2016. Stable isotopes as tools in ecological research. eLS:1-8.</w:t>
      </w:r>
    </w:p>
    <w:p w:rsidR="008F130B" w:rsidRPr="008F130B" w:rsidRDefault="008F130B" w:rsidP="008F130B">
      <w:pPr>
        <w:pStyle w:val="EndNoteBibliography"/>
        <w:spacing w:after="0"/>
        <w:ind w:left="720" w:hanging="720"/>
      </w:pPr>
      <w:r w:rsidRPr="008F130B">
        <w:t xml:space="preserve">Petrakova, L., R. Michalko, P. Loverre, L. Sentenska, S. Korenko, and S. Pekar. 2016. Intraguild predation among spiders and their effect on the pear psylla during winter. Agriculture, Ecosystems &amp; Environment </w:t>
      </w:r>
      <w:r w:rsidRPr="008F130B">
        <w:rPr>
          <w:b/>
        </w:rPr>
        <w:t>233</w:t>
      </w:r>
      <w:r w:rsidRPr="008F130B">
        <w:t>:67-74.</w:t>
      </w:r>
    </w:p>
    <w:p w:rsidR="008F130B" w:rsidRPr="008F130B" w:rsidRDefault="008F130B" w:rsidP="008F130B">
      <w:pPr>
        <w:pStyle w:val="EndNoteBibliography"/>
        <w:spacing w:after="0"/>
        <w:ind w:left="720" w:hanging="720"/>
      </w:pPr>
      <w:r w:rsidRPr="008F130B">
        <w:t xml:space="preserve">Phillips, D. L., and P. L. Koch. 2002. Incorporating concentration dependence in stable isotope mixing models. Oecologia </w:t>
      </w:r>
      <w:r w:rsidRPr="008F130B">
        <w:rPr>
          <w:b/>
        </w:rPr>
        <w:t>130</w:t>
      </w:r>
      <w:r w:rsidRPr="008F130B">
        <w:t>:114-125.</w:t>
      </w:r>
    </w:p>
    <w:p w:rsidR="008F130B" w:rsidRPr="008F130B" w:rsidRDefault="008F130B" w:rsidP="008F130B">
      <w:pPr>
        <w:pStyle w:val="EndNoteBibliography"/>
        <w:spacing w:after="0"/>
        <w:ind w:left="720" w:hanging="720"/>
      </w:pPr>
      <w:r w:rsidRPr="008F130B">
        <w:t xml:space="preserve">Porcel, M., G. K. Andersson, J. Pålsson, and M. Tasin. 2018. Organic management in apple orchards: higher impacts on biological control than on pollination. Journal of Applied Ecology </w:t>
      </w:r>
      <w:r w:rsidRPr="008F130B">
        <w:rPr>
          <w:b/>
        </w:rPr>
        <w:t>55</w:t>
      </w:r>
      <w:r w:rsidRPr="008F130B">
        <w:t>:2779-2789.</w:t>
      </w:r>
    </w:p>
    <w:p w:rsidR="008F130B" w:rsidRPr="008F130B" w:rsidRDefault="008F130B" w:rsidP="008F130B">
      <w:pPr>
        <w:pStyle w:val="EndNoteBibliography"/>
        <w:spacing w:after="0"/>
        <w:ind w:left="720" w:hanging="720"/>
      </w:pPr>
      <w:r w:rsidRPr="008F130B">
        <w:t xml:space="preserve">Post, D. M. 2002. Using stable isotopes to estimate trophic position: models, methods, and assumptions. Ecology </w:t>
      </w:r>
      <w:r w:rsidRPr="008F130B">
        <w:rPr>
          <w:b/>
        </w:rPr>
        <w:t>83</w:t>
      </w:r>
      <w:r w:rsidRPr="008F130B">
        <w:t>:703-718.</w:t>
      </w:r>
    </w:p>
    <w:p w:rsidR="008F130B" w:rsidRPr="008F130B" w:rsidRDefault="008F130B" w:rsidP="008F130B">
      <w:pPr>
        <w:pStyle w:val="EndNoteBibliography"/>
        <w:spacing w:after="0"/>
        <w:ind w:left="720" w:hanging="720"/>
      </w:pPr>
      <w:r w:rsidRPr="008F130B">
        <w:t xml:space="preserve">Prasad, R., and W. Snyder. 2006. Polyphagy complicates conservation biological control that targets generalist predators. Journal of Applied Ecology </w:t>
      </w:r>
      <w:r w:rsidRPr="008F130B">
        <w:rPr>
          <w:b/>
        </w:rPr>
        <w:t>43</w:t>
      </w:r>
      <w:r w:rsidRPr="008F130B">
        <w:t>:343-352.</w:t>
      </w:r>
    </w:p>
    <w:p w:rsidR="008F130B" w:rsidRPr="008F130B" w:rsidRDefault="008F130B" w:rsidP="008F130B">
      <w:pPr>
        <w:pStyle w:val="EndNoteBibliography"/>
        <w:spacing w:after="0"/>
        <w:ind w:left="720" w:hanging="720"/>
      </w:pPr>
      <w:r w:rsidRPr="008F130B">
        <w:t>R Core Team. 2021. R: A language and environment for statistical computing. R Foundation for Statistical Computing, Vienna, Austria.</w:t>
      </w:r>
    </w:p>
    <w:p w:rsidR="008F130B" w:rsidRPr="008F130B" w:rsidRDefault="008F130B" w:rsidP="008F130B">
      <w:pPr>
        <w:pStyle w:val="EndNoteBibliography"/>
        <w:spacing w:after="0"/>
        <w:ind w:left="720" w:hanging="720"/>
      </w:pPr>
      <w:r w:rsidRPr="008F130B">
        <w:t>Roubinet, E., K. Birkhofer, G. Malsher, K. Staudacher, B. Ekbom, M. Traugott, and M. Jonsson. 2017. Diet of generalist predators reflects effects of cropping period and farming system on extra</w:t>
      </w:r>
      <w:r w:rsidRPr="008F130B">
        <w:rPr>
          <w:rFonts w:ascii="Cambria Math" w:hAnsi="Cambria Math" w:cs="Cambria Math"/>
        </w:rPr>
        <w:t>‐</w:t>
      </w:r>
      <w:r w:rsidRPr="008F130B">
        <w:t xml:space="preserve">and intraguild prey. Ecological Applications </w:t>
      </w:r>
      <w:r w:rsidRPr="008F130B">
        <w:rPr>
          <w:b/>
        </w:rPr>
        <w:t>27</w:t>
      </w:r>
      <w:r w:rsidRPr="008F130B">
        <w:t>:1167-1177.</w:t>
      </w:r>
    </w:p>
    <w:p w:rsidR="008F130B" w:rsidRPr="008F130B" w:rsidRDefault="008F130B" w:rsidP="008F130B">
      <w:pPr>
        <w:pStyle w:val="EndNoteBibliography"/>
        <w:spacing w:after="0"/>
        <w:ind w:left="720" w:hanging="720"/>
      </w:pPr>
      <w:r w:rsidRPr="008F130B">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8F130B">
        <w:rPr>
          <w:b/>
        </w:rPr>
        <w:t>221</w:t>
      </w:r>
      <w:r w:rsidRPr="008F130B">
        <w:t>:198-204.</w:t>
      </w:r>
    </w:p>
    <w:p w:rsidR="008F130B" w:rsidRPr="008F130B" w:rsidRDefault="008F130B" w:rsidP="008F130B">
      <w:pPr>
        <w:pStyle w:val="EndNoteBibliography"/>
        <w:spacing w:after="0"/>
        <w:ind w:left="720" w:hanging="720"/>
      </w:pPr>
      <w:r w:rsidRPr="008F130B">
        <w:t xml:space="preserve">Sanders, D., H. Nickel, T. Grützner, and C. Platner. 2008. Habitat structure mediates top–down effects of spiders and ants on herbivores. Basic and Applied Ecology </w:t>
      </w:r>
      <w:r w:rsidRPr="008F130B">
        <w:rPr>
          <w:b/>
        </w:rPr>
        <w:t>9</w:t>
      </w:r>
      <w:r w:rsidRPr="008F130B">
        <w:t>:152-160.</w:t>
      </w:r>
    </w:p>
    <w:p w:rsidR="008F130B" w:rsidRPr="008F130B" w:rsidRDefault="008F130B" w:rsidP="008F130B">
      <w:pPr>
        <w:pStyle w:val="EndNoteBibliography"/>
        <w:spacing w:after="0"/>
        <w:ind w:left="720" w:hanging="720"/>
      </w:pPr>
      <w:r w:rsidRPr="008F130B">
        <w:t xml:space="preserve">Settle, W. H., H. Ariawan, E. T. Astuti, W. Cahyana, A. L. Hakim, D. Hindayana, and A. S. Lestari. 1996. Managing tropical rice pests through conservation of generalist natural enemies and alternative prey. Ecology </w:t>
      </w:r>
      <w:r w:rsidRPr="008F130B">
        <w:rPr>
          <w:b/>
        </w:rPr>
        <w:t>77</w:t>
      </w:r>
      <w:r w:rsidRPr="008F130B">
        <w:t>:1975-1988.</w:t>
      </w:r>
    </w:p>
    <w:p w:rsidR="008F130B" w:rsidRPr="008F130B" w:rsidRDefault="008F130B" w:rsidP="008F130B">
      <w:pPr>
        <w:pStyle w:val="EndNoteBibliography"/>
        <w:spacing w:after="0"/>
        <w:ind w:left="720" w:hanging="720"/>
      </w:pPr>
      <w:r w:rsidRPr="008F130B">
        <w:t xml:space="preserve">Stiling, P., and T. Cornelissen. 2005. What makes a successful biocontrol agent? A meta-analysis of biological control agent performance. Biological Control </w:t>
      </w:r>
      <w:r w:rsidRPr="008F130B">
        <w:rPr>
          <w:b/>
        </w:rPr>
        <w:t>34</w:t>
      </w:r>
      <w:r w:rsidRPr="008F130B">
        <w:t>:236-246.</w:t>
      </w:r>
    </w:p>
    <w:p w:rsidR="008F130B" w:rsidRPr="008F130B" w:rsidRDefault="008F130B" w:rsidP="008F130B">
      <w:pPr>
        <w:pStyle w:val="EndNoteBibliography"/>
        <w:spacing w:after="0"/>
        <w:ind w:left="720" w:hanging="720"/>
      </w:pPr>
      <w:r w:rsidRPr="008F130B">
        <w:lastRenderedPageBreak/>
        <w:t>Stock, B., and B. Semmens. 2017. MixSIAR GUI user manual v3. 1. San Diego.</w:t>
      </w:r>
    </w:p>
    <w:p w:rsidR="008F130B" w:rsidRPr="008F130B" w:rsidRDefault="008F130B" w:rsidP="008F130B">
      <w:pPr>
        <w:pStyle w:val="EndNoteBibliography"/>
        <w:spacing w:after="0"/>
        <w:ind w:left="720" w:hanging="720"/>
      </w:pPr>
      <w:r w:rsidRPr="008F130B">
        <w:t xml:space="preserve">Stock, B. C., and B. X. Semmens. 2016. Unifying error structures in commonly used biotracer mixing models. Ecology </w:t>
      </w:r>
      <w:r w:rsidRPr="008F130B">
        <w:rPr>
          <w:b/>
        </w:rPr>
        <w:t>97</w:t>
      </w:r>
      <w:r w:rsidRPr="008F130B">
        <w:t>:2562-2569.</w:t>
      </w:r>
    </w:p>
    <w:p w:rsidR="008F130B" w:rsidRPr="008F130B" w:rsidRDefault="008F130B" w:rsidP="008F130B">
      <w:pPr>
        <w:pStyle w:val="EndNoteBibliography"/>
        <w:spacing w:after="0"/>
        <w:ind w:left="720" w:hanging="720"/>
      </w:pPr>
      <w:r w:rsidRPr="008F130B">
        <w:t xml:space="preserve">Straub, C. S., D. L. Finke, and W. E. Snyder. 2008. Are the conservation of natural enemy biodiversity and biological control compatible goals? Biological Control </w:t>
      </w:r>
      <w:r w:rsidRPr="008F130B">
        <w:rPr>
          <w:b/>
        </w:rPr>
        <w:t>45</w:t>
      </w:r>
      <w:r w:rsidRPr="008F130B">
        <w:t>:225-237.</w:t>
      </w:r>
    </w:p>
    <w:p w:rsidR="008F130B" w:rsidRPr="008F130B" w:rsidRDefault="008F130B" w:rsidP="008F130B">
      <w:pPr>
        <w:pStyle w:val="EndNoteBibliography"/>
        <w:spacing w:after="0"/>
        <w:ind w:left="720" w:hanging="720"/>
      </w:pPr>
      <w:r w:rsidRPr="008F130B">
        <w:t xml:space="preserve">Sun, J.-T., M.-M. Wang, Y.-K. Zhang, M.-P. Chapuis, X.-Y. Jiang, G. Hu, X.-M. Yang, C. Ge, X.-F. Xue, and X.-Y. Hong. 2015. Evidence for high dispersal ability and mito-nuclear discordance in the small brown planthopper, Laodelphax striatellus. Scientific Reports </w:t>
      </w:r>
      <w:r w:rsidRPr="008F130B">
        <w:rPr>
          <w:b/>
        </w:rPr>
        <w:t>5</w:t>
      </w:r>
      <w:r w:rsidRPr="008F130B">
        <w:t>:1-10.</w:t>
      </w:r>
    </w:p>
    <w:p w:rsidR="008F130B" w:rsidRPr="008F130B" w:rsidRDefault="008F130B" w:rsidP="008F130B">
      <w:pPr>
        <w:pStyle w:val="EndNoteBibliography"/>
        <w:spacing w:after="0"/>
        <w:ind w:left="720" w:hanging="720"/>
      </w:pPr>
      <w:r w:rsidRPr="008F130B">
        <w:t xml:space="preserve">Symondson, W., K. Sunderland, and M. Greenstone. 2002. Can generalist predators be effective biocontrol agents? Annual review of entomology </w:t>
      </w:r>
      <w:r w:rsidRPr="008F130B">
        <w:rPr>
          <w:b/>
        </w:rPr>
        <w:t>47</w:t>
      </w:r>
      <w:r w:rsidRPr="008F130B">
        <w:t>:561-594.</w:t>
      </w:r>
    </w:p>
    <w:p w:rsidR="008F130B" w:rsidRPr="008F130B" w:rsidRDefault="008F130B" w:rsidP="008F130B">
      <w:pPr>
        <w:pStyle w:val="EndNoteBibliography"/>
        <w:spacing w:after="0"/>
        <w:ind w:left="720" w:hanging="720"/>
      </w:pPr>
      <w:r w:rsidRPr="008F130B">
        <w:t xml:space="preserve">Whitney, T. D., M. I. Sitvarin, E. A. Roualdes, S. J. Bonner, and J. D. Harwood. 2018. Selectivity underlies the dissociation between seasonal prey availability and prey consumption in a generalist predator. Molecular ecology </w:t>
      </w:r>
      <w:r w:rsidRPr="008F130B">
        <w:rPr>
          <w:b/>
        </w:rPr>
        <w:t>27</w:t>
      </w:r>
      <w:r w:rsidRPr="008F130B">
        <w:t>:1739-1748.</w:t>
      </w:r>
    </w:p>
    <w:p w:rsidR="008F130B" w:rsidRPr="008F130B" w:rsidRDefault="008F130B" w:rsidP="008F130B">
      <w:pPr>
        <w:pStyle w:val="EndNoteBibliography"/>
        <w:spacing w:after="0"/>
        <w:ind w:left="720" w:hanging="720"/>
      </w:pPr>
      <w:r w:rsidRPr="008F130B">
        <w:t xml:space="preserve">Wise, D. H., D. M. Moldenhauer, and J. Halaj. 2006. Using stable isotopes to reveal shifts in prey consumption by generalist predators. Ecological Applications </w:t>
      </w:r>
      <w:r w:rsidRPr="008F130B">
        <w:rPr>
          <w:b/>
        </w:rPr>
        <w:t>16</w:t>
      </w:r>
      <w:r w:rsidRPr="008F130B">
        <w:t>:865-876.</w:t>
      </w:r>
    </w:p>
    <w:p w:rsidR="008F130B" w:rsidRPr="008F130B" w:rsidRDefault="008F130B" w:rsidP="008F130B">
      <w:pPr>
        <w:pStyle w:val="EndNoteBibliography"/>
        <w:ind w:left="720" w:hanging="720"/>
      </w:pPr>
      <w:r w:rsidRPr="008F130B">
        <w:t xml:space="preserve">Zeileis, A., F. Cribari-Neto, B. Gruen, I. Kosmidis, A. B. Simas, A. V. Rocha, and M. A. Zeileis. 2016. Package ‘betareg’. R package </w:t>
      </w:r>
      <w:r w:rsidRPr="008F130B">
        <w:rPr>
          <w:b/>
        </w:rPr>
        <w:t>3</w:t>
      </w:r>
      <w:r w:rsidRPr="008F130B">
        <w:t>:2.</w:t>
      </w:r>
    </w:p>
    <w:p w:rsidR="009A0476" w:rsidRDefault="00674429" w:rsidP="00642E98">
      <w:pPr>
        <w:jc w:val="center"/>
        <w:rPr>
          <w:color w:val="FF0000"/>
        </w:rPr>
      </w:pPr>
      <w:r>
        <w:rPr>
          <w:color w:val="FF0000"/>
        </w:rPr>
        <w:fldChar w:fldCharType="end"/>
      </w:r>
    </w:p>
    <w:p w:rsidR="009A0476" w:rsidRDefault="009A0476">
      <w:pPr>
        <w:rPr>
          <w:color w:val="FF0000"/>
        </w:rPr>
      </w:pPr>
      <w:r>
        <w:rPr>
          <w:color w:val="FF0000"/>
        </w:rPr>
        <w:br w:type="page"/>
      </w:r>
    </w:p>
    <w:p w:rsidR="007E1A3C" w:rsidRPr="007E1A3C" w:rsidRDefault="007E1A3C" w:rsidP="00642E98">
      <w:pPr>
        <w:jc w:val="center"/>
        <w:rPr>
          <w:b/>
          <w:bCs/>
          <w:szCs w:val="24"/>
        </w:rPr>
      </w:pPr>
      <w:r w:rsidRPr="007E1A3C">
        <w:rPr>
          <w:rFonts w:hint="eastAsia"/>
          <w:b/>
          <w:bCs/>
          <w:szCs w:val="24"/>
        </w:rPr>
        <w:lastRenderedPageBreak/>
        <w:t>Appendix S1</w:t>
      </w:r>
    </w:p>
    <w:p w:rsidR="007E1A3C" w:rsidRPr="007A69E2" w:rsidRDefault="007E1A3C" w:rsidP="007E1A3C">
      <w:pPr>
        <w:spacing w:line="480" w:lineRule="auto"/>
        <w:rPr>
          <w:bCs/>
          <w:sz w:val="24"/>
          <w:szCs w:val="24"/>
        </w:rPr>
      </w:pPr>
      <w:r w:rsidRPr="007A69E2">
        <w:rPr>
          <w:b/>
          <w:bCs/>
          <w:sz w:val="24"/>
          <w:szCs w:val="24"/>
        </w:rPr>
        <w:t xml:space="preserve">Table </w:t>
      </w:r>
      <w:r w:rsidRPr="007A69E2">
        <w:rPr>
          <w:rFonts w:hint="eastAsia"/>
          <w:b/>
          <w:bCs/>
          <w:sz w:val="24"/>
          <w:szCs w:val="24"/>
        </w:rPr>
        <w:t>S</w:t>
      </w:r>
      <w:r w:rsidRPr="007A69E2">
        <w:rPr>
          <w:b/>
          <w:bCs/>
          <w:sz w:val="24"/>
          <w:szCs w:val="24"/>
        </w:rPr>
        <w:t>1</w:t>
      </w:r>
      <w:r w:rsidRPr="007A69E2">
        <w:rPr>
          <w:bCs/>
          <w:sz w:val="24"/>
          <w:szCs w:val="24"/>
        </w:rPr>
        <w:t xml:space="preserve">. </w:t>
      </w:r>
      <w:r w:rsidRPr="007A69E2">
        <w:rPr>
          <w:rFonts w:hint="eastAsia"/>
          <w:bCs/>
          <w:sz w:val="24"/>
          <w:szCs w:val="24"/>
        </w:rPr>
        <w:t xml:space="preserve">The </w:t>
      </w:r>
      <w:r w:rsidR="00AA15F3" w:rsidRPr="007A69E2">
        <w:rPr>
          <w:rFonts w:hint="eastAsia"/>
          <w:bCs/>
          <w:sz w:val="24"/>
          <w:szCs w:val="24"/>
        </w:rPr>
        <w:t>taxonomic information</w:t>
      </w:r>
      <w:r w:rsidR="005B737F">
        <w:rPr>
          <w:rFonts w:hint="eastAsia"/>
          <w:bCs/>
          <w:sz w:val="24"/>
          <w:szCs w:val="24"/>
        </w:rPr>
        <w:t xml:space="preserve"> and trophic guild</w:t>
      </w:r>
      <w:r w:rsidR="00512913">
        <w:rPr>
          <w:bCs/>
          <w:sz w:val="24"/>
          <w:szCs w:val="24"/>
        </w:rPr>
        <w:t>s</w:t>
      </w:r>
      <w:r w:rsidR="00AA15F3" w:rsidRPr="007A69E2">
        <w:rPr>
          <w:rFonts w:hint="eastAsia"/>
          <w:bCs/>
          <w:sz w:val="24"/>
          <w:szCs w:val="24"/>
        </w:rPr>
        <w:t xml:space="preserve"> of the </w:t>
      </w:r>
      <w:r w:rsidR="00AA15F3" w:rsidRPr="007A69E2">
        <w:rPr>
          <w:bCs/>
          <w:sz w:val="24"/>
          <w:szCs w:val="24"/>
        </w:rPr>
        <w:t>arthropod</w:t>
      </w:r>
      <w:r w:rsidR="005B737F">
        <w:rPr>
          <w:rFonts w:hint="eastAsia"/>
          <w:bCs/>
          <w:sz w:val="24"/>
          <w:szCs w:val="24"/>
        </w:rPr>
        <w:t xml:space="preserve"> samples in the three study years</w:t>
      </w:r>
      <w:r w:rsidRPr="007A69E2">
        <w:rPr>
          <w:bCs/>
          <w:sz w:val="24"/>
          <w:szCs w:val="24"/>
        </w:rPr>
        <w:t>.</w:t>
      </w:r>
    </w:p>
    <w:p w:rsidR="008D38D9" w:rsidRPr="007A69E2" w:rsidRDefault="008D38D9" w:rsidP="008D38D9">
      <w:pPr>
        <w:spacing w:line="240" w:lineRule="auto"/>
        <w:ind w:left="284"/>
        <w:rPr>
          <w:bCs/>
          <w:sz w:val="24"/>
          <w:szCs w:val="24"/>
        </w:rPr>
      </w:pPr>
      <w:r w:rsidRPr="007A69E2">
        <w:rPr>
          <w:rFonts w:hint="eastAsia"/>
          <w:bCs/>
          <w:sz w:val="24"/>
          <w:szCs w:val="24"/>
        </w:rPr>
        <w:t xml:space="preserve">(a) </w:t>
      </w:r>
      <w:r w:rsidR="007536A1">
        <w:rPr>
          <w:rFonts w:hint="eastAsia"/>
          <w:bCs/>
          <w:sz w:val="24"/>
          <w:szCs w:val="24"/>
        </w:rPr>
        <w:t xml:space="preserve">Year </w:t>
      </w:r>
      <w:r w:rsidRPr="007A69E2">
        <w:rPr>
          <w:rFonts w:hint="eastAsia"/>
          <w:bCs/>
          <w:sz w:val="24"/>
          <w:szCs w:val="24"/>
        </w:rPr>
        <w:t>2017</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7E1A3C" w:rsidRPr="007A69E2"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Trophic guild</w:t>
            </w:r>
          </w:p>
        </w:tc>
        <w:tc>
          <w:tcPr>
            <w:tcW w:w="2546" w:type="dxa"/>
            <w:tcBorders>
              <w:top w:val="single" w:sz="4" w:space="0" w:color="auto"/>
              <w:bottom w:val="single" w:sz="4" w:space="0" w:color="auto"/>
            </w:tcBorders>
            <w:vAlign w:val="center"/>
          </w:tcPr>
          <w:p w:rsidR="007E1A3C" w:rsidRPr="007A69E2" w:rsidRDefault="007E1A3C" w:rsidP="00492CB0">
            <w:pPr>
              <w:ind w:firstLine="141"/>
              <w:rPr>
                <w:sz w:val="24"/>
                <w:szCs w:val="24"/>
              </w:rPr>
            </w:pPr>
            <w:r w:rsidRPr="007A69E2">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Family/Genus</w:t>
            </w:r>
          </w:p>
        </w:tc>
      </w:tr>
      <w:tr w:rsidR="009339D8" w:rsidRPr="007A69E2"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Predator</w:t>
            </w:r>
            <w:r w:rsidRPr="007A69E2">
              <w:rPr>
                <w:rFonts w:hint="eastAsia"/>
                <w:sz w:val="24"/>
                <w:szCs w:val="24"/>
              </w:rPr>
              <w:t>s</w:t>
            </w:r>
          </w:p>
        </w:tc>
        <w:tc>
          <w:tcPr>
            <w:tcW w:w="2546" w:type="dxa"/>
            <w:tcBorders>
              <w:top w:val="single" w:sz="4" w:space="0" w:color="auto"/>
            </w:tcBorders>
            <w:vAlign w:val="center"/>
          </w:tcPr>
          <w:p w:rsidR="009339D8" w:rsidRPr="007A69E2" w:rsidRDefault="009339D8" w:rsidP="00492CB0">
            <w:pPr>
              <w:ind w:left="141"/>
              <w:rPr>
                <w:sz w:val="24"/>
                <w:szCs w:val="24"/>
              </w:rPr>
            </w:pPr>
            <w:r w:rsidRPr="007A69E2">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Arane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lubion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Oxy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agnath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homis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DA5916">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roofErr w:type="spellStart"/>
            <w:r w:rsidRPr="007A69E2">
              <w:rPr>
                <w:bCs/>
                <w:sz w:val="24"/>
                <w:szCs w:val="24"/>
              </w:rPr>
              <w:t>Carab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Coccinell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Rice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Cicadellidae/</w:t>
            </w:r>
            <w:proofErr w:type="spellStart"/>
            <w:r w:rsidRPr="007A69E2">
              <w:rPr>
                <w:i/>
                <w:sz w:val="24"/>
                <w:szCs w:val="24"/>
              </w:rPr>
              <w:t>Nephotettix</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Delphacidae</w:t>
            </w:r>
            <w:proofErr w:type="spellEnd"/>
            <w:r w:rsidRPr="007A69E2">
              <w:rPr>
                <w:sz w:val="24"/>
                <w:szCs w:val="24"/>
              </w:rPr>
              <w:t>/</w:t>
            </w:r>
            <w:proofErr w:type="spellStart"/>
            <w:r w:rsidRPr="007A69E2">
              <w:rPr>
                <w:i/>
                <w:sz w:val="24"/>
                <w:szCs w:val="24"/>
              </w:rPr>
              <w:t>Nilaparvat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Lygaeidae/</w:t>
            </w:r>
            <w:proofErr w:type="spellStart"/>
            <w:r w:rsidRPr="007A69E2">
              <w:rPr>
                <w:i/>
                <w:sz w:val="24"/>
                <w:szCs w:val="24"/>
              </w:rPr>
              <w:t>Pachybrachius</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Pentatomidae/</w:t>
            </w:r>
            <w:proofErr w:type="spellStart"/>
            <w:r w:rsidRPr="007A69E2">
              <w:rPr>
                <w:i/>
                <w:sz w:val="24"/>
                <w:szCs w:val="24"/>
              </w:rPr>
              <w:t>Scotinophar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Hesperi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rPr>
              <w:t>Nymph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gomorphidae</w:t>
            </w:r>
            <w:proofErr w:type="spellEnd"/>
            <w:r w:rsidRPr="007A69E2">
              <w:rPr>
                <w:sz w:val="24"/>
                <w:szCs w:val="24"/>
              </w:rPr>
              <w:t>/</w:t>
            </w:r>
            <w:proofErr w:type="spellStart"/>
            <w:r w:rsidRPr="007A69E2">
              <w:rPr>
                <w:i/>
                <w:sz w:val="24"/>
                <w:szCs w:val="24"/>
              </w:rPr>
              <w:t>Atractomorpha</w:t>
            </w:r>
            <w:proofErr w:type="spellEnd"/>
            <w:r w:rsidRPr="007A69E2">
              <w:rPr>
                <w:sz w:val="24"/>
                <w:szCs w:val="24"/>
              </w:rPr>
              <w:t xml:space="preserve"> </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Tourist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rysome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Acrid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Detrit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ironom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lor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Ephyd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Musc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phaeroce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tratiomy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
        </w:tc>
        <w:tc>
          <w:tcPr>
            <w:tcW w:w="2546" w:type="dxa"/>
            <w:vAlign w:val="center"/>
          </w:tcPr>
          <w:p w:rsidR="009339D8" w:rsidRPr="007A69E2" w:rsidRDefault="009339D8" w:rsidP="00DA5916">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tcPr>
          <w:p w:rsidR="009339D8" w:rsidRPr="007A69E2" w:rsidRDefault="009339D8">
            <w:pPr>
              <w:rPr>
                <w:sz w:val="24"/>
                <w:szCs w:val="24"/>
              </w:rPr>
            </w:pPr>
            <w:proofErr w:type="spellStart"/>
            <w:r w:rsidRPr="007A69E2">
              <w:rPr>
                <w:sz w:val="24"/>
                <w:szCs w:val="24"/>
              </w:rPr>
              <w:t>Tephrit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igidae</w:t>
            </w:r>
            <w:proofErr w:type="spellEnd"/>
          </w:p>
        </w:tc>
      </w:tr>
    </w:tbl>
    <w:p w:rsidR="00AF1E53" w:rsidRPr="007A69E2" w:rsidRDefault="00AF1E53" w:rsidP="004328AE">
      <w:pPr>
        <w:spacing w:line="480" w:lineRule="auto"/>
        <w:rPr>
          <w:bCs/>
        </w:rPr>
      </w:pPr>
    </w:p>
    <w:p w:rsidR="008D38D9" w:rsidRPr="0064052E" w:rsidRDefault="008D38D9" w:rsidP="008D38D9">
      <w:pPr>
        <w:spacing w:line="240" w:lineRule="auto"/>
        <w:ind w:left="284"/>
        <w:rPr>
          <w:bCs/>
          <w:sz w:val="24"/>
          <w:szCs w:val="24"/>
        </w:rPr>
      </w:pPr>
      <w:r w:rsidRPr="0064052E">
        <w:rPr>
          <w:rFonts w:hint="eastAsia"/>
          <w:bCs/>
          <w:sz w:val="24"/>
          <w:szCs w:val="24"/>
        </w:rPr>
        <w:t xml:space="preserve">(b) </w:t>
      </w:r>
      <w:r w:rsidR="007536A1">
        <w:rPr>
          <w:rFonts w:hint="eastAsia"/>
          <w:bCs/>
          <w:sz w:val="24"/>
          <w:szCs w:val="24"/>
        </w:rPr>
        <w:t xml:space="preserve">Year </w:t>
      </w:r>
      <w:r w:rsidRPr="0064052E">
        <w:rPr>
          <w:rFonts w:hint="eastAsia"/>
          <w:bCs/>
          <w:sz w:val="24"/>
          <w:szCs w:val="24"/>
        </w:rPr>
        <w:t>2018</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8D38D9" w:rsidRPr="0064052E"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Trophic guild</w:t>
            </w:r>
          </w:p>
        </w:tc>
        <w:tc>
          <w:tcPr>
            <w:tcW w:w="2546" w:type="dxa"/>
            <w:tcBorders>
              <w:top w:val="single" w:sz="4" w:space="0" w:color="auto"/>
              <w:bottom w:val="single" w:sz="4" w:space="0" w:color="auto"/>
            </w:tcBorders>
            <w:vAlign w:val="center"/>
          </w:tcPr>
          <w:p w:rsidR="008D38D9" w:rsidRPr="0064052E" w:rsidRDefault="008D38D9" w:rsidP="00492CB0">
            <w:pPr>
              <w:ind w:firstLine="141"/>
              <w:rPr>
                <w:sz w:val="24"/>
                <w:szCs w:val="24"/>
              </w:rPr>
            </w:pPr>
            <w:r w:rsidRPr="0064052E">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Family/Genus</w:t>
            </w:r>
          </w:p>
        </w:tc>
      </w:tr>
      <w:tr w:rsidR="009339D8" w:rsidRPr="0064052E"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Predator</w:t>
            </w:r>
            <w:r w:rsidRPr="0064052E">
              <w:rPr>
                <w:rFonts w:hint="eastAsia"/>
                <w:sz w:val="24"/>
                <w:szCs w:val="24"/>
              </w:rPr>
              <w:t>s</w:t>
            </w:r>
          </w:p>
        </w:tc>
        <w:tc>
          <w:tcPr>
            <w:tcW w:w="2546" w:type="dxa"/>
            <w:tcBorders>
              <w:top w:val="single" w:sz="4" w:space="0" w:color="auto"/>
            </w:tcBorders>
            <w:vAlign w:val="center"/>
          </w:tcPr>
          <w:p w:rsidR="009339D8" w:rsidRPr="0064052E" w:rsidRDefault="009339D8" w:rsidP="00492CB0">
            <w:pPr>
              <w:ind w:left="141"/>
              <w:rPr>
                <w:sz w:val="24"/>
                <w:szCs w:val="24"/>
              </w:rPr>
            </w:pPr>
            <w:r w:rsidRPr="0064052E">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Arane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lubion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Oxy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agnath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homis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Coccinell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Rice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Alydidae</w:t>
            </w:r>
            <w:proofErr w:type="spellEnd"/>
            <w:r w:rsidRPr="0064052E">
              <w:rPr>
                <w:sz w:val="24"/>
                <w:szCs w:val="24"/>
              </w:rPr>
              <w:t>/</w:t>
            </w:r>
            <w:proofErr w:type="spellStart"/>
            <w:r w:rsidRPr="0064052E">
              <w:rPr>
                <w:i/>
                <w:sz w:val="24"/>
                <w:szCs w:val="24"/>
              </w:rPr>
              <w:t>Leptocoris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Cicadellidae/</w:t>
            </w:r>
            <w:proofErr w:type="spellStart"/>
            <w:r w:rsidRPr="0064052E">
              <w:rPr>
                <w:i/>
                <w:sz w:val="24"/>
                <w:szCs w:val="24"/>
              </w:rPr>
              <w:t>Nephotettix</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Delphacidae</w:t>
            </w:r>
            <w:proofErr w:type="spellEnd"/>
            <w:r w:rsidRPr="0064052E">
              <w:rPr>
                <w:sz w:val="24"/>
                <w:szCs w:val="24"/>
              </w:rPr>
              <w:t>/</w:t>
            </w:r>
            <w:proofErr w:type="spellStart"/>
            <w:r w:rsidRPr="0064052E">
              <w:rPr>
                <w:i/>
                <w:sz w:val="24"/>
                <w:szCs w:val="24"/>
              </w:rPr>
              <w:t>Nilaparvat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Lygaeidae/</w:t>
            </w:r>
            <w:proofErr w:type="spellStart"/>
            <w:r w:rsidRPr="0064052E">
              <w:rPr>
                <w:i/>
                <w:sz w:val="24"/>
                <w:szCs w:val="24"/>
              </w:rPr>
              <w:t>Pachybrachius</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Pentatomidae/</w:t>
            </w:r>
            <w:proofErr w:type="spellStart"/>
            <w:r w:rsidRPr="0064052E">
              <w:rPr>
                <w:i/>
                <w:sz w:val="24"/>
                <w:szCs w:val="24"/>
              </w:rPr>
              <w:t>Scotinophar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Hesperi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a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gomorphidae</w:t>
            </w:r>
            <w:proofErr w:type="spellEnd"/>
            <w:r w:rsidRPr="0064052E">
              <w:rPr>
                <w:sz w:val="24"/>
                <w:szCs w:val="24"/>
              </w:rPr>
              <w:t>/</w:t>
            </w:r>
            <w:proofErr w:type="spellStart"/>
            <w:r w:rsidRPr="0064052E">
              <w:rPr>
                <w:i/>
                <w:sz w:val="24"/>
                <w:szCs w:val="24"/>
              </w:rPr>
              <w:t>Atractomorpha</w:t>
            </w:r>
            <w:proofErr w:type="spellEnd"/>
            <w:r w:rsidRPr="0064052E">
              <w:rPr>
                <w:sz w:val="24"/>
                <w:szCs w:val="24"/>
              </w:rPr>
              <w:t xml:space="preserve"> </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Tourist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rysome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Acrid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Detrit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ironom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lor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Ephydr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Musc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ciomyz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tratiomy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igidae</w:t>
            </w:r>
            <w:proofErr w:type="spellEnd"/>
          </w:p>
        </w:tc>
      </w:tr>
    </w:tbl>
    <w:p w:rsidR="008D38D9" w:rsidRDefault="008D38D9" w:rsidP="007E1A3C">
      <w:pPr>
        <w:spacing w:line="480" w:lineRule="auto"/>
        <w:rPr>
          <w:bCs/>
          <w:color w:val="FF0000"/>
        </w:rPr>
      </w:pPr>
    </w:p>
    <w:p w:rsidR="008D38D9" w:rsidRPr="0029093B" w:rsidRDefault="008D38D9" w:rsidP="008D38D9">
      <w:pPr>
        <w:spacing w:line="240" w:lineRule="auto"/>
        <w:ind w:left="284"/>
        <w:rPr>
          <w:bCs/>
          <w:sz w:val="24"/>
          <w:szCs w:val="24"/>
        </w:rPr>
      </w:pPr>
      <w:r w:rsidRPr="0029093B">
        <w:rPr>
          <w:rFonts w:hint="eastAsia"/>
          <w:bCs/>
          <w:sz w:val="24"/>
          <w:szCs w:val="24"/>
        </w:rPr>
        <w:t xml:space="preserve">(c) </w:t>
      </w:r>
      <w:r w:rsidR="007536A1">
        <w:rPr>
          <w:rFonts w:hint="eastAsia"/>
          <w:bCs/>
          <w:sz w:val="24"/>
          <w:szCs w:val="24"/>
        </w:rPr>
        <w:t xml:space="preserve">Year </w:t>
      </w:r>
      <w:r w:rsidRPr="0029093B">
        <w:rPr>
          <w:rFonts w:hint="eastAsia"/>
          <w:bCs/>
          <w:sz w:val="24"/>
          <w:szCs w:val="24"/>
        </w:rPr>
        <w:t>2019</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8D38D9" w:rsidRPr="00812F85"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Trophic guild</w:t>
            </w:r>
          </w:p>
        </w:tc>
        <w:tc>
          <w:tcPr>
            <w:tcW w:w="2546" w:type="dxa"/>
            <w:tcBorders>
              <w:top w:val="single" w:sz="4" w:space="0" w:color="auto"/>
              <w:bottom w:val="single" w:sz="4" w:space="0" w:color="auto"/>
            </w:tcBorders>
            <w:vAlign w:val="center"/>
          </w:tcPr>
          <w:p w:rsidR="008D38D9" w:rsidRPr="00930047" w:rsidRDefault="008D38D9" w:rsidP="00492CB0">
            <w:pPr>
              <w:ind w:firstLine="141"/>
              <w:rPr>
                <w:sz w:val="24"/>
                <w:szCs w:val="24"/>
              </w:rPr>
            </w:pPr>
            <w:r w:rsidRPr="00930047">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Family/Genus</w:t>
            </w:r>
          </w:p>
        </w:tc>
      </w:tr>
      <w:tr w:rsidR="009339D8" w:rsidRPr="00812F85"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Predator</w:t>
            </w:r>
            <w:r w:rsidRPr="00930047">
              <w:rPr>
                <w:rFonts w:hint="eastAsia"/>
                <w:sz w:val="24"/>
                <w:szCs w:val="24"/>
              </w:rPr>
              <w:t>s</w:t>
            </w:r>
          </w:p>
        </w:tc>
        <w:tc>
          <w:tcPr>
            <w:tcW w:w="2546" w:type="dxa"/>
            <w:tcBorders>
              <w:top w:val="single" w:sz="4" w:space="0" w:color="auto"/>
            </w:tcBorders>
            <w:vAlign w:val="center"/>
          </w:tcPr>
          <w:p w:rsidR="009339D8" w:rsidRPr="00930047" w:rsidRDefault="009339D8" w:rsidP="00492CB0">
            <w:pPr>
              <w:ind w:left="141"/>
              <w:rPr>
                <w:sz w:val="24"/>
                <w:szCs w:val="24"/>
              </w:rPr>
            </w:pPr>
            <w:r w:rsidRPr="00930047">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Arane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lubion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Oxy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agnath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homis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occinellidae</w:t>
            </w:r>
          </w:p>
        </w:tc>
      </w:tr>
      <w:tr w:rsidR="009339D8" w:rsidRPr="00812F85"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Rice herbivore</w:t>
            </w:r>
            <w:r w:rsidRPr="00930047">
              <w:rPr>
                <w:rFonts w:hint="eastAsia"/>
                <w:sz w:val="24"/>
                <w:szCs w:val="24"/>
              </w:rPr>
              <w:t>s</w:t>
            </w:r>
          </w:p>
        </w:tc>
        <w:tc>
          <w:tcPr>
            <w:tcW w:w="2546" w:type="dxa"/>
          </w:tcPr>
          <w:p w:rsidR="009339D8" w:rsidRPr="00930047" w:rsidRDefault="009339D8">
            <w:pPr>
              <w:rPr>
                <w:sz w:val="24"/>
              </w:rPr>
            </w:pPr>
            <w:r>
              <w:rPr>
                <w:rFonts w:hint="eastAsia"/>
                <w:sz w:val="24"/>
              </w:rPr>
              <w:t xml:space="preserve">  </w:t>
            </w:r>
            <w:proofErr w:type="spellStart"/>
            <w:r w:rsidRPr="00930047">
              <w:rPr>
                <w:sz w:val="24"/>
              </w:rPr>
              <w:t>Diptera</w:t>
            </w:r>
            <w:proofErr w:type="spellEnd"/>
          </w:p>
        </w:tc>
        <w:tc>
          <w:tcPr>
            <w:tcW w:w="3854" w:type="dxa"/>
            <w:shd w:val="clear" w:color="auto" w:fill="auto"/>
            <w:tcMar>
              <w:top w:w="80" w:type="dxa"/>
              <w:left w:w="80" w:type="dxa"/>
              <w:bottom w:w="80" w:type="dxa"/>
              <w:right w:w="80" w:type="dxa"/>
            </w:tcMar>
          </w:tcPr>
          <w:p w:rsidR="009339D8" w:rsidRPr="00930047" w:rsidRDefault="009339D8">
            <w:pPr>
              <w:rPr>
                <w:sz w:val="24"/>
              </w:rPr>
            </w:pPr>
            <w:r w:rsidRPr="00930047">
              <w:rPr>
                <w:sz w:val="24"/>
              </w:rPr>
              <w:t>Agromyz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Alydidae</w:t>
            </w:r>
            <w:proofErr w:type="spellEnd"/>
            <w:r w:rsidRPr="00930047">
              <w:rPr>
                <w:sz w:val="24"/>
                <w:szCs w:val="24"/>
              </w:rPr>
              <w:t>/</w:t>
            </w:r>
            <w:proofErr w:type="spellStart"/>
            <w:r w:rsidRPr="00930047">
              <w:rPr>
                <w:i/>
                <w:sz w:val="24"/>
                <w:szCs w:val="24"/>
              </w:rPr>
              <w:t>Leptocoris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icadellidae/</w:t>
            </w:r>
            <w:proofErr w:type="spellStart"/>
            <w:r w:rsidRPr="00930047">
              <w:rPr>
                <w:i/>
                <w:sz w:val="24"/>
                <w:szCs w:val="24"/>
              </w:rPr>
              <w:t>Nephotettix</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ore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Delphacidae</w:t>
            </w:r>
            <w:proofErr w:type="spellEnd"/>
            <w:r w:rsidRPr="00930047">
              <w:rPr>
                <w:sz w:val="24"/>
                <w:szCs w:val="24"/>
              </w:rPr>
              <w:t>/</w:t>
            </w:r>
            <w:proofErr w:type="spellStart"/>
            <w:r w:rsidRPr="00930047">
              <w:rPr>
                <w:i/>
                <w:sz w:val="24"/>
                <w:szCs w:val="24"/>
              </w:rPr>
              <w:t>Nilaparvat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Lygaeidae/</w:t>
            </w:r>
            <w:proofErr w:type="spellStart"/>
            <w:r w:rsidRPr="00930047">
              <w:rPr>
                <w:i/>
                <w:sz w:val="24"/>
                <w:szCs w:val="24"/>
              </w:rPr>
              <w:t>Pachybrachius</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Mi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Pentatomidae/</w:t>
            </w:r>
            <w:proofErr w:type="spellStart"/>
            <w:r w:rsidRPr="00930047">
              <w:rPr>
                <w:i/>
                <w:sz w:val="24"/>
                <w:szCs w:val="24"/>
              </w:rPr>
              <w:t>Scotinophar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Ric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Hesper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Nymph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gomorphidae</w:t>
            </w:r>
            <w:proofErr w:type="spellEnd"/>
            <w:r w:rsidRPr="00930047">
              <w:rPr>
                <w:sz w:val="24"/>
                <w:szCs w:val="24"/>
              </w:rPr>
              <w:t>/</w:t>
            </w:r>
            <w:proofErr w:type="spellStart"/>
            <w:r w:rsidRPr="00930047">
              <w:rPr>
                <w:i/>
                <w:sz w:val="24"/>
                <w:szCs w:val="24"/>
              </w:rPr>
              <w:t>Atractomorpha</w:t>
            </w:r>
            <w:proofErr w:type="spellEnd"/>
            <w:r w:rsidRPr="00930047">
              <w:rPr>
                <w:sz w:val="24"/>
                <w:szCs w:val="24"/>
              </w:rPr>
              <w:t xml:space="preserve"> </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Tourist herb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rysome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Acrid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Detrit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allipho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ironom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lor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Ephyd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Laux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Musc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29093B">
              <w:rPr>
                <w:sz w:val="24"/>
                <w:szCs w:val="24"/>
              </w:rPr>
              <w:t>Phor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Platystoma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Sarcopha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ciomyz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Sphaeroce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tratiomy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ephri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i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ridactylidae</w:t>
            </w:r>
            <w:proofErr w:type="spellEnd"/>
          </w:p>
        </w:tc>
      </w:tr>
    </w:tbl>
    <w:p w:rsidR="00930047" w:rsidRDefault="00930047" w:rsidP="004328AE">
      <w:pPr>
        <w:rPr>
          <w:b/>
          <w:color w:val="FF0000"/>
          <w:sz w:val="24"/>
          <w:szCs w:val="24"/>
        </w:rPr>
      </w:pPr>
    </w:p>
    <w:p w:rsidR="00C20D7D" w:rsidRDefault="00C20D7D">
      <w:pPr>
        <w:rPr>
          <w:b/>
          <w:color w:val="FF0000"/>
          <w:sz w:val="24"/>
          <w:szCs w:val="24"/>
        </w:rPr>
      </w:pPr>
      <w:r>
        <w:rPr>
          <w:b/>
          <w:color w:val="FF0000"/>
          <w:sz w:val="24"/>
          <w:szCs w:val="24"/>
        </w:rPr>
        <w:br w:type="page"/>
      </w:r>
    </w:p>
    <w:p w:rsidR="00C20D7D" w:rsidRPr="00A70FB7" w:rsidRDefault="00C20D7D" w:rsidP="004328AE">
      <w:pPr>
        <w:rPr>
          <w:b/>
          <w:sz w:val="24"/>
          <w:szCs w:val="24"/>
        </w:rPr>
      </w:pPr>
      <w:r w:rsidRPr="00A70FB7">
        <w:rPr>
          <w:rFonts w:hint="eastAsia"/>
          <w:b/>
          <w:sz w:val="24"/>
          <w:szCs w:val="24"/>
        </w:rPr>
        <w:lastRenderedPageBreak/>
        <w:t xml:space="preserve">Table S2. </w:t>
      </w:r>
      <w:r w:rsidR="00D84B30" w:rsidRPr="00A70FB7">
        <w:rPr>
          <w:rFonts w:hint="eastAsia"/>
          <w:sz w:val="24"/>
          <w:szCs w:val="24"/>
        </w:rPr>
        <w:t xml:space="preserve">The proportions (mean </w:t>
      </w:r>
      <w:r w:rsidR="00D84B30" w:rsidRPr="00A70FB7">
        <w:rPr>
          <w:sz w:val="24"/>
          <w:szCs w:val="24"/>
        </w:rPr>
        <w:t>±</w:t>
      </w:r>
      <w:r w:rsidR="00D84B30" w:rsidRPr="00A70FB7">
        <w:rPr>
          <w:rFonts w:hint="eastAsia"/>
          <w:sz w:val="24"/>
          <w:szCs w:val="24"/>
        </w:rPr>
        <w:t xml:space="preserve"> SE) of prey sources (rice herbivores, tourist herbivores, detritivores) consumed in predators</w:t>
      </w:r>
      <w:r w:rsidR="00D84B30" w:rsidRPr="00A70FB7">
        <w:rPr>
          <w:sz w:val="24"/>
          <w:szCs w:val="24"/>
        </w:rPr>
        <w:t>’</w:t>
      </w:r>
      <w:r w:rsidR="00D84B30" w:rsidRPr="00A70FB7">
        <w:rPr>
          <w:rFonts w:hint="eastAsia"/>
          <w:sz w:val="24"/>
          <w:szCs w:val="24"/>
        </w:rPr>
        <w:t xml:space="preserve"> diet in organic and conventional rice farms over crop stages in each study year.</w:t>
      </w:r>
      <w:r w:rsidR="00320313" w:rsidRPr="00A70FB7">
        <w:rPr>
          <w:rFonts w:hint="eastAsia"/>
          <w:sz w:val="24"/>
          <w:szCs w:val="24"/>
        </w:rPr>
        <w:t xml:space="preserve"> </w:t>
      </w:r>
      <w:r w:rsidR="00320313" w:rsidRPr="00A70FB7">
        <w:rPr>
          <w:rFonts w:hint="eastAsia"/>
          <w:i/>
          <w:sz w:val="24"/>
          <w:szCs w:val="24"/>
        </w:rPr>
        <w:t xml:space="preserve">n </w:t>
      </w:r>
      <w:r w:rsidR="00320313" w:rsidRPr="00A70FB7">
        <w:rPr>
          <w:rFonts w:hint="eastAsia"/>
          <w:sz w:val="24"/>
          <w:szCs w:val="24"/>
        </w:rPr>
        <w:t>represents the number of replicate farms for the diet estimation</w:t>
      </w:r>
      <w:r w:rsidR="00A70FB7">
        <w:rPr>
          <w:rFonts w:hint="eastAsia"/>
          <w:sz w:val="24"/>
          <w:szCs w:val="24"/>
        </w:rPr>
        <w:t>. (</w:t>
      </w:r>
      <w:r w:rsidR="00320313" w:rsidRPr="00A70FB7">
        <w:rPr>
          <w:rFonts w:hint="eastAsia"/>
          <w:sz w:val="24"/>
          <w:szCs w:val="24"/>
        </w:rPr>
        <w:t>Note that the difference</w:t>
      </w:r>
      <w:r w:rsidR="00A70FB7" w:rsidRPr="00A70FB7">
        <w:rPr>
          <w:rFonts w:hint="eastAsia"/>
          <w:sz w:val="24"/>
          <w:szCs w:val="24"/>
        </w:rPr>
        <w:t>s</w:t>
      </w:r>
      <w:r w:rsidR="00320313" w:rsidRPr="00A70FB7">
        <w:rPr>
          <w:rFonts w:hint="eastAsia"/>
          <w:sz w:val="24"/>
          <w:szCs w:val="24"/>
        </w:rPr>
        <w:t xml:space="preserve"> in </w:t>
      </w:r>
      <w:r w:rsidR="00320313" w:rsidRPr="00A70FB7">
        <w:rPr>
          <w:rFonts w:hint="eastAsia"/>
          <w:i/>
          <w:sz w:val="24"/>
          <w:szCs w:val="24"/>
        </w:rPr>
        <w:t xml:space="preserve">n </w:t>
      </w:r>
      <w:r w:rsidR="00A70FB7" w:rsidRPr="00A70FB7">
        <w:rPr>
          <w:rFonts w:hint="eastAsia"/>
          <w:sz w:val="24"/>
          <w:szCs w:val="24"/>
        </w:rPr>
        <w:t>were</w:t>
      </w:r>
      <w:r w:rsidR="00320313" w:rsidRPr="00A70FB7">
        <w:rPr>
          <w:rFonts w:hint="eastAsia"/>
          <w:sz w:val="24"/>
          <w:szCs w:val="24"/>
        </w:rPr>
        <w:t xml:space="preserve"> due to </w:t>
      </w:r>
      <w:r w:rsidR="00A70FB7" w:rsidRPr="00A70FB7">
        <w:rPr>
          <w:rFonts w:hint="eastAsia"/>
          <w:sz w:val="24"/>
          <w:szCs w:val="24"/>
        </w:rPr>
        <w:t>the absence of predators in the sweep-net samples in some replicate farms.</w:t>
      </w:r>
      <w:r w:rsidR="00A70FB7">
        <w:rPr>
          <w:rFonts w:hint="eastAsia"/>
          <w:sz w:val="24"/>
          <w:szCs w:val="24"/>
        </w:rPr>
        <w:t>)</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C20D7D" w:rsidRPr="00C20D7D" w:rsidTr="004C263D">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rPr>
                <w:rFonts w:cs="Arial"/>
                <w:b w:val="0"/>
                <w:color w:val="auto"/>
                <w:sz w:val="22"/>
              </w:rPr>
            </w:pPr>
            <w:r w:rsidRPr="00C20D7D">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b w:val="0"/>
                <w:color w:val="auto"/>
                <w:sz w:val="22"/>
              </w:rPr>
              <w:t>Farm</w:t>
            </w:r>
            <w:r w:rsidR="00091F51">
              <w:rPr>
                <w:rFonts w:cs="Arial" w:hint="eastAsia"/>
                <w:b w:val="0"/>
                <w:color w:val="auto"/>
                <w:sz w:val="22"/>
              </w:rPr>
              <w:t xml:space="preserve"> </w:t>
            </w:r>
            <w:r w:rsidRPr="00C20D7D">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hint="eastAsia"/>
                <w:b w:val="0"/>
                <w:color w:val="auto"/>
                <w:sz w:val="22"/>
              </w:rPr>
              <w:t>Crop s</w:t>
            </w:r>
            <w:r w:rsidRPr="00C20D7D">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b w:val="0"/>
                <w:color w:val="auto"/>
                <w:sz w:val="22"/>
              </w:rPr>
              <w:t>Predator</w:t>
            </w:r>
          </w:p>
        </w:tc>
        <w:tc>
          <w:tcPr>
            <w:tcW w:w="5605" w:type="dxa"/>
            <w:gridSpan w:val="3"/>
            <w:shd w:val="clear" w:color="auto" w:fill="auto"/>
            <w:noWrap/>
            <w:vAlign w:val="center"/>
            <w:hideMark/>
          </w:tcPr>
          <w:p w:rsidR="00C20D7D" w:rsidRPr="00C20D7D" w:rsidRDefault="00C20D7D" w:rsidP="00C20D7D">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hideMark/>
          </w:tcPr>
          <w:p w:rsidR="00C20D7D" w:rsidRPr="00320313" w:rsidRDefault="00C20D7D" w:rsidP="00C20D7D">
            <w:pPr>
              <w:jc w:val="center"/>
              <w:cnfStyle w:val="100000000000" w:firstRow="1" w:lastRow="0" w:firstColumn="0" w:lastColumn="0" w:oddVBand="0" w:evenVBand="0" w:oddHBand="0" w:evenHBand="0" w:firstRowFirstColumn="0" w:firstRowLastColumn="0" w:lastRowFirstColumn="0" w:lastRowLastColumn="0"/>
              <w:rPr>
                <w:rFonts w:cs="Arial"/>
                <w:i/>
                <w:color w:val="auto"/>
                <w:sz w:val="22"/>
              </w:rPr>
            </w:pPr>
            <w:r w:rsidRPr="00320313">
              <w:rPr>
                <w:rFonts w:cs="Arial"/>
                <w:b w:val="0"/>
                <w:i/>
                <w:color w:val="auto"/>
                <w:sz w:val="22"/>
              </w:rPr>
              <w:t>n</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p>
        </w:tc>
        <w:tc>
          <w:tcPr>
            <w:tcW w:w="1578"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ce</w:t>
            </w:r>
            <w:r w:rsidRPr="00C20D7D">
              <w:rPr>
                <w:rFonts w:cs="Arial" w:hint="eastAsia"/>
                <w:color w:val="auto"/>
                <w:sz w:val="22"/>
              </w:rPr>
              <w:t xml:space="preserve"> </w:t>
            </w:r>
            <w:r w:rsidRPr="00C20D7D">
              <w:rPr>
                <w:rFonts w:cs="Arial"/>
                <w:color w:val="auto"/>
                <w:sz w:val="22"/>
              </w:rPr>
              <w:t>herb</w:t>
            </w:r>
            <w:r w:rsidRPr="00C20D7D">
              <w:rPr>
                <w:rFonts w:cs="Arial" w:hint="eastAsia"/>
                <w:color w:val="auto"/>
                <w:sz w:val="22"/>
              </w:rPr>
              <w:t>ivore</w:t>
            </w: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Tour</w:t>
            </w:r>
            <w:r w:rsidRPr="00C20D7D">
              <w:rPr>
                <w:rFonts w:cs="Arial" w:hint="eastAsia"/>
                <w:color w:val="auto"/>
                <w:sz w:val="22"/>
              </w:rPr>
              <w:t xml:space="preserve">ist </w:t>
            </w:r>
            <w:r w:rsidRPr="00C20D7D">
              <w:rPr>
                <w:rFonts w:cs="Arial"/>
                <w:color w:val="auto"/>
                <w:sz w:val="22"/>
              </w:rPr>
              <w:t>herb</w:t>
            </w:r>
            <w:r w:rsidRPr="00C20D7D">
              <w:rPr>
                <w:rFonts w:cs="Arial" w:hint="eastAsia"/>
                <w:color w:val="auto"/>
                <w:sz w:val="22"/>
              </w:rPr>
              <w:t>ivore</w:t>
            </w:r>
          </w:p>
        </w:tc>
        <w:tc>
          <w:tcPr>
            <w:tcW w:w="1869"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Detritivore</w:t>
            </w:r>
          </w:p>
        </w:tc>
        <w:tc>
          <w:tcPr>
            <w:tcW w:w="441" w:type="dxa"/>
            <w:vMerge/>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7</w:t>
            </w:r>
          </w:p>
        </w:tc>
        <w:tc>
          <w:tcPr>
            <w:tcW w:w="1578"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roofErr w:type="spellStart"/>
            <w:r w:rsidRPr="00C20D7D">
              <w:rPr>
                <w:rFonts w:cs="Arial"/>
                <w:color w:val="auto"/>
                <w:sz w:val="22"/>
              </w:rPr>
              <w:t>Tillering</w:t>
            </w:r>
            <w:proofErr w:type="spellEnd"/>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7 ± 0.08</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05</w:t>
            </w:r>
          </w:p>
        </w:tc>
        <w:tc>
          <w:tcPr>
            <w:tcW w:w="1869"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4 ± 0.12</w:t>
            </w:r>
          </w:p>
        </w:tc>
        <w:tc>
          <w:tcPr>
            <w:tcW w:w="441"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1 ± 0.13</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3 ± 0.16</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46 ± 0.18</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4</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7</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1</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2 ± 0.04</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3 ± 0.04</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69 ± 0.15</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5 ± 0.15</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4</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9</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8 ± 0.1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9 ± 0.12</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3 ± 0.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3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59 ± 0.05</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5 ± 0.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 ± 0.06</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5 ± 0.08</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8</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3 ± 0.03</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2 ± 0.03</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5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8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1 ± 0.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8</w:t>
            </w: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3 ± 0.03</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2 ± 0.05</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8 ± 0.07</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52 ± 0.07</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1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1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5 ± 0.04</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3 ± 0.07</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7</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4</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2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 ± 0.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47 ± 0.07</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5 ± 0.02</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8 ± 0.05</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48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03</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33 ± 0.08</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3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w:t>
            </w:r>
            <w:r w:rsidRPr="00C20D7D">
              <w:rPr>
                <w:rFonts w:cs="Arial" w:hint="eastAsia"/>
                <w:color w:val="auto"/>
                <w:sz w:val="22"/>
              </w:rPr>
              <w:t>0</w:t>
            </w:r>
            <w:r w:rsidRPr="00C20D7D">
              <w:rPr>
                <w:rFonts w:cs="Arial"/>
                <w:color w:val="auto"/>
                <w:sz w:val="22"/>
              </w:rPr>
              <w:t xml:space="preserve"> ± 0.03</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7 ± 0.06</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4</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6 ± 0.03</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3 ± 0.05</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4</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1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9</w:t>
            </w: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5 ± 0.08</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06</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1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5 ± 0.06</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54 ± 0.09</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3</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4 ± 0.1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1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7 ± 0.15</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8 ± 0.14</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2</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7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2</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9 ± 0.16</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8 ± 0.17</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4 ± 0.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7 ± 0.04</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46 ± 0.06</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41 ± 0.06</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42 ± 0.08</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4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9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2</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1 ± 0.02</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9 ± 0.01</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4 ± 0.02</w:t>
            </w:r>
          </w:p>
        </w:tc>
        <w:tc>
          <w:tcPr>
            <w:tcW w:w="1868"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2</w:t>
            </w:r>
          </w:p>
        </w:tc>
        <w:tc>
          <w:tcPr>
            <w:tcW w:w="1869"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bl>
    <w:p w:rsidR="009A0476" w:rsidRDefault="009A0476" w:rsidP="004328AE">
      <w:pPr>
        <w:rPr>
          <w:b/>
          <w:color w:val="FF0000"/>
          <w:sz w:val="24"/>
          <w:szCs w:val="24"/>
        </w:rPr>
      </w:pPr>
    </w:p>
    <w:p w:rsidR="009A0476" w:rsidRDefault="009A0476" w:rsidP="004328AE">
      <w:pPr>
        <w:rPr>
          <w:b/>
          <w:color w:val="FF0000"/>
          <w:sz w:val="24"/>
          <w:szCs w:val="24"/>
        </w:rPr>
      </w:pPr>
    </w:p>
    <w:p w:rsidR="009A0476" w:rsidRDefault="009A0476" w:rsidP="004328AE">
      <w:pPr>
        <w:rPr>
          <w:color w:val="FF0000"/>
          <w:sz w:val="24"/>
          <w:szCs w:val="24"/>
        </w:rPr>
      </w:pPr>
      <w:r>
        <w:rPr>
          <w:b/>
          <w:color w:val="FF0000"/>
          <w:sz w:val="24"/>
          <w:szCs w:val="24"/>
        </w:rPr>
        <w:lastRenderedPageBreak/>
        <w:t xml:space="preserve">Table S3. </w:t>
      </w:r>
      <w:r w:rsidR="00396D35" w:rsidRPr="00396D35">
        <w:rPr>
          <w:color w:val="FF0000"/>
          <w:sz w:val="24"/>
          <w:szCs w:val="24"/>
        </w:rPr>
        <w:t xml:space="preserve">The </w:t>
      </w:r>
      <w:r w:rsidR="00396D35">
        <w:rPr>
          <w:color w:val="FF0000"/>
          <w:sz w:val="24"/>
          <w:szCs w:val="24"/>
        </w:rPr>
        <w:t>monthly</w:t>
      </w:r>
      <w:r w:rsidR="00396D35" w:rsidRPr="00396D35">
        <w:rPr>
          <w:color w:val="FF0000"/>
          <w:sz w:val="24"/>
          <w:szCs w:val="24"/>
        </w:rPr>
        <w:t xml:space="preserve"> temperature and precipitation </w:t>
      </w:r>
      <w:r w:rsidR="00396D35">
        <w:rPr>
          <w:color w:val="FF0000"/>
          <w:sz w:val="24"/>
          <w:szCs w:val="24"/>
        </w:rPr>
        <w:t>during</w:t>
      </w:r>
      <w:r w:rsidR="00396D35" w:rsidRPr="00396D35">
        <w:rPr>
          <w:color w:val="FF0000"/>
          <w:sz w:val="24"/>
          <w:szCs w:val="24"/>
        </w:rPr>
        <w:t xml:space="preserve"> the crop season in the three study years.</w:t>
      </w:r>
    </w:p>
    <w:p w:rsidR="00396D35" w:rsidRDefault="00396D35" w:rsidP="004328AE">
      <w:pPr>
        <w:rPr>
          <w:b/>
          <w:color w:val="FF0000"/>
          <w:sz w:val="24"/>
          <w:szCs w:val="24"/>
        </w:rPr>
      </w:pPr>
    </w:p>
    <w:p w:rsidR="008D38D9" w:rsidRDefault="008D38D9" w:rsidP="004328AE">
      <w:pPr>
        <w:rPr>
          <w:b/>
          <w:color w:val="FF0000"/>
          <w:sz w:val="24"/>
          <w:szCs w:val="24"/>
        </w:rPr>
      </w:pPr>
      <w:r>
        <w:rPr>
          <w:b/>
          <w:color w:val="FF0000"/>
          <w:sz w:val="24"/>
          <w:szCs w:val="24"/>
        </w:rPr>
        <w:br w:type="page"/>
      </w:r>
    </w:p>
    <w:p w:rsidR="00036600" w:rsidRDefault="0070399B" w:rsidP="00CC2918">
      <w:pPr>
        <w:jc w:val="center"/>
        <w:rPr>
          <w:noProof/>
          <w:color w:val="FF0000"/>
        </w:rPr>
      </w:pPr>
      <w:r>
        <w:rPr>
          <w:noProof/>
          <w:color w:val="FF0000"/>
        </w:rPr>
        <w:lastRenderedPageBreak/>
        <w:drawing>
          <wp:inline distT="0" distB="0" distL="0" distR="0">
            <wp:extent cx="2939011" cy="324000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7.tiff"/>
                    <pic:cNvPicPr/>
                  </pic:nvPicPr>
                  <pic:blipFill>
                    <a:blip r:embed="rId11" cstate="print"/>
                    <a:stretch>
                      <a:fillRect/>
                    </a:stretch>
                  </pic:blipFill>
                  <pic:spPr>
                    <a:xfrm>
                      <a:off x="0" y="0"/>
                      <a:ext cx="2939011" cy="3240000"/>
                    </a:xfrm>
                    <a:prstGeom prst="rect">
                      <a:avLst/>
                    </a:prstGeom>
                  </pic:spPr>
                </pic:pic>
              </a:graphicData>
            </a:graphic>
          </wp:inline>
        </w:drawing>
      </w:r>
      <w:r>
        <w:rPr>
          <w:rFonts w:hint="eastAsia"/>
          <w:noProof/>
          <w:color w:val="FF0000"/>
        </w:rPr>
        <w:t xml:space="preserve">  </w:t>
      </w:r>
      <w:r>
        <w:rPr>
          <w:noProof/>
          <w:color w:val="FF0000"/>
        </w:rPr>
        <w:drawing>
          <wp:inline distT="0" distB="0" distL="0" distR="0">
            <wp:extent cx="2835000" cy="324000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8.tiff"/>
                    <pic:cNvPicPr/>
                  </pic:nvPicPr>
                  <pic:blipFill>
                    <a:blip r:embed="rId12"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5000" cy="324000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9.tiff"/>
                    <pic:cNvPicPr/>
                  </pic:nvPicPr>
                  <pic:blipFill>
                    <a:blip r:embed="rId13" cstate="print"/>
                    <a:stretch>
                      <a:fillRect/>
                    </a:stretch>
                  </pic:blipFill>
                  <pic:spPr>
                    <a:xfrm>
                      <a:off x="0" y="0"/>
                      <a:ext cx="2835000" cy="3240000"/>
                    </a:xfrm>
                    <a:prstGeom prst="rect">
                      <a:avLst/>
                    </a:prstGeom>
                  </pic:spPr>
                </pic:pic>
              </a:graphicData>
            </a:graphic>
          </wp:inline>
        </w:drawing>
      </w:r>
    </w:p>
    <w:p w:rsidR="00CC2918" w:rsidRDefault="00CC2918" w:rsidP="00CC2918">
      <w:pPr>
        <w:rPr>
          <w:sz w:val="24"/>
          <w:szCs w:val="24"/>
        </w:rPr>
      </w:pPr>
      <w:r w:rsidRPr="0096617B">
        <w:rPr>
          <w:rFonts w:hint="eastAsia"/>
          <w:b/>
          <w:sz w:val="24"/>
          <w:szCs w:val="24"/>
        </w:rPr>
        <w:t>Figure S1</w:t>
      </w:r>
      <w:r w:rsidRPr="0096617B">
        <w:rPr>
          <w:rFonts w:hint="eastAsia"/>
          <w:sz w:val="24"/>
          <w:szCs w:val="24"/>
        </w:rPr>
        <w:t xml:space="preserve">. The proportions (mean </w:t>
      </w:r>
      <w:r w:rsidRPr="0096617B">
        <w:rPr>
          <w:sz w:val="24"/>
          <w:szCs w:val="24"/>
        </w:rPr>
        <w:t>±</w:t>
      </w:r>
      <w:r w:rsidRPr="0096617B">
        <w:rPr>
          <w:rFonts w:hint="eastAsia"/>
          <w:sz w:val="24"/>
          <w:szCs w:val="24"/>
        </w:rPr>
        <w:t xml:space="preserve"> SE) of prey sources (rice herbivores, tourist herbivores, detritivores) consumed in predators</w:t>
      </w:r>
      <w:r w:rsidRPr="0096617B">
        <w:rPr>
          <w:sz w:val="24"/>
          <w:szCs w:val="24"/>
        </w:rPr>
        <w:t>’</w:t>
      </w:r>
      <w:r w:rsidRPr="0096617B">
        <w:rPr>
          <w:rFonts w:hint="eastAsia"/>
          <w:sz w:val="24"/>
          <w:szCs w:val="24"/>
        </w:rPr>
        <w:t xml:space="preserve"> diet in organic and conventional rice farms over crop stages in each study year. (a)</w:t>
      </w:r>
      <w:r w:rsidR="00ED114B" w:rsidRPr="0096617B">
        <w:rPr>
          <w:rFonts w:hint="eastAsia"/>
          <w:sz w:val="24"/>
          <w:szCs w:val="24"/>
        </w:rPr>
        <w:t>, (d), (g)</w:t>
      </w:r>
      <w:r w:rsidRPr="0096617B">
        <w:rPr>
          <w:rFonts w:hint="eastAsia"/>
          <w:sz w:val="24"/>
          <w:szCs w:val="24"/>
        </w:rPr>
        <w:t xml:space="preserve"> All predators as a whole feeding guild; (b)</w:t>
      </w:r>
      <w:r w:rsidR="00ED114B" w:rsidRPr="0096617B">
        <w:rPr>
          <w:rFonts w:hint="eastAsia"/>
          <w:sz w:val="24"/>
          <w:szCs w:val="24"/>
        </w:rPr>
        <w:t>, (e), (h)</w:t>
      </w:r>
      <w:r w:rsidRPr="0096617B">
        <w:rPr>
          <w:rFonts w:hint="eastAsia"/>
          <w:sz w:val="24"/>
          <w:szCs w:val="24"/>
        </w:rPr>
        <w:t xml:space="preserve"> spiders only; (c)</w:t>
      </w:r>
      <w:r w:rsidR="00ED114B" w:rsidRPr="0096617B">
        <w:rPr>
          <w:rFonts w:hint="eastAsia"/>
          <w:sz w:val="24"/>
          <w:szCs w:val="24"/>
        </w:rPr>
        <w:t>, (f), (</w:t>
      </w:r>
      <w:proofErr w:type="spellStart"/>
      <w:r w:rsidR="00ED114B" w:rsidRPr="0096617B">
        <w:rPr>
          <w:rFonts w:hint="eastAsia"/>
          <w:sz w:val="24"/>
          <w:szCs w:val="24"/>
        </w:rPr>
        <w:t>i</w:t>
      </w:r>
      <w:proofErr w:type="spellEnd"/>
      <w:r w:rsidR="00ED114B" w:rsidRPr="0096617B">
        <w:rPr>
          <w:rFonts w:hint="eastAsia"/>
          <w:sz w:val="24"/>
          <w:szCs w:val="24"/>
        </w:rPr>
        <w:t>)</w:t>
      </w:r>
      <w:r w:rsidRPr="0096617B">
        <w:rPr>
          <w:rFonts w:hint="eastAsia"/>
          <w:sz w:val="24"/>
          <w:szCs w:val="24"/>
        </w:rPr>
        <w:t xml:space="preserve"> ladybeetles only. The proportions are the </w:t>
      </w:r>
      <w:r w:rsidRPr="0096617B">
        <w:rPr>
          <w:rFonts w:hint="eastAsia"/>
          <w:sz w:val="24"/>
          <w:szCs w:val="24"/>
        </w:rPr>
        <w:lastRenderedPageBreak/>
        <w:t>posterior mean estimates from the Bayesian stable isotope mixing models averaged over all replicate farms.</w:t>
      </w:r>
    </w:p>
    <w:p w:rsidR="00E26211" w:rsidRDefault="00E26211">
      <w:pPr>
        <w:rPr>
          <w:sz w:val="24"/>
          <w:szCs w:val="24"/>
        </w:rPr>
      </w:pPr>
      <w:r>
        <w:rPr>
          <w:sz w:val="24"/>
          <w:szCs w:val="24"/>
        </w:rPr>
        <w:br w:type="page"/>
      </w:r>
    </w:p>
    <w:p w:rsidR="00E26211" w:rsidRPr="00DE2B12" w:rsidRDefault="00E26211" w:rsidP="00E26211">
      <w:pPr>
        <w:jc w:val="center"/>
        <w:rPr>
          <w:b/>
          <w:bCs/>
          <w:color w:val="FF0000"/>
        </w:rPr>
      </w:pPr>
      <w:r w:rsidRPr="00DE2B12">
        <w:rPr>
          <w:rFonts w:hint="eastAsia"/>
          <w:b/>
          <w:bCs/>
          <w:color w:val="FF0000"/>
        </w:rPr>
        <w:lastRenderedPageBreak/>
        <w:t>Appendix S2</w:t>
      </w:r>
    </w:p>
    <w:p w:rsidR="00E26211" w:rsidRDefault="000E0DD7" w:rsidP="00CC2918">
      <w:pPr>
        <w:rPr>
          <w:color w:val="FF0000"/>
        </w:rPr>
      </w:pPr>
      <w:r w:rsidRPr="000E0DD7">
        <w:rPr>
          <w:rFonts w:hint="eastAsia"/>
          <w:color w:val="FF0000"/>
        </w:rPr>
        <w:t>Methods</w:t>
      </w:r>
      <w:r w:rsidR="00AC2E3C">
        <w:rPr>
          <w:rFonts w:cs="Arial"/>
          <w:color w:val="FF0000"/>
        </w:rPr>
        <w:t>—</w:t>
      </w:r>
      <w:r w:rsidR="00AC2E3C">
        <w:rPr>
          <w:rFonts w:hint="eastAsia"/>
          <w:color w:val="FF0000"/>
        </w:rPr>
        <w:t>f</w:t>
      </w:r>
      <w:r w:rsidRPr="000E0DD7">
        <w:rPr>
          <w:rFonts w:hint="eastAsia"/>
          <w:color w:val="FF0000"/>
        </w:rPr>
        <w:t>eeding experiment of spiders</w:t>
      </w:r>
    </w:p>
    <w:p w:rsidR="000E0DD7" w:rsidRPr="000E0DD7" w:rsidRDefault="000E0DD7" w:rsidP="00CC2918">
      <w:pPr>
        <w:rPr>
          <w:color w:val="FF0000"/>
        </w:rPr>
      </w:pPr>
    </w:p>
    <w:sectPr w:rsidR="000E0DD7" w:rsidRPr="000E0DD7" w:rsidSect="00301047">
      <w:footerReference w:type="default" r:id="rId14"/>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5A1E" w:rsidRDefault="00E25A1E" w:rsidP="00436F36">
      <w:pPr>
        <w:spacing w:after="0" w:line="240" w:lineRule="auto"/>
      </w:pPr>
      <w:r>
        <w:separator/>
      </w:r>
    </w:p>
  </w:endnote>
  <w:endnote w:type="continuationSeparator" w:id="0">
    <w:p w:rsidR="00E25A1E" w:rsidRDefault="00E25A1E" w:rsidP="0043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42316"/>
      <w:docPartObj>
        <w:docPartGallery w:val="Page Numbers (Bottom of Page)"/>
        <w:docPartUnique/>
      </w:docPartObj>
    </w:sdtPr>
    <w:sdtContent>
      <w:p w:rsidR="009E248A" w:rsidRDefault="009E248A">
        <w:pPr>
          <w:pStyle w:val="Footer"/>
          <w:jc w:val="center"/>
        </w:pPr>
        <w:r>
          <w:fldChar w:fldCharType="begin"/>
        </w:r>
        <w:r>
          <w:instrText xml:space="preserve"> PAGE   \* MERGEFORMAT </w:instrText>
        </w:r>
        <w:r>
          <w:fldChar w:fldCharType="separate"/>
        </w:r>
        <w:r w:rsidRPr="008A42B1">
          <w:rPr>
            <w:noProof/>
            <w:lang w:val="zh-TW"/>
          </w:rPr>
          <w:t>23</w:t>
        </w:r>
        <w:r>
          <w:rPr>
            <w:noProof/>
            <w:lang w:val="zh-TW"/>
          </w:rPr>
          <w:fldChar w:fldCharType="end"/>
        </w:r>
      </w:p>
    </w:sdtContent>
  </w:sdt>
  <w:p w:rsidR="009E248A" w:rsidRDefault="009E24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5A1E" w:rsidRDefault="00E25A1E" w:rsidP="00436F36">
      <w:pPr>
        <w:spacing w:after="0" w:line="240" w:lineRule="auto"/>
      </w:pPr>
      <w:r>
        <w:separator/>
      </w:r>
    </w:p>
  </w:footnote>
  <w:footnote w:type="continuationSeparator" w:id="0">
    <w:p w:rsidR="00E25A1E" w:rsidRDefault="00E25A1E" w:rsidP="00436F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6C2651"/>
    <w:multiLevelType w:val="hybridMultilevel"/>
    <w:tmpl w:val="6E508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A5144F"/>
    <w:multiLevelType w:val="hybridMultilevel"/>
    <w:tmpl w:val="A674464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B3245D"/>
    <w:multiLevelType w:val="hybridMultilevel"/>
    <w:tmpl w:val="759C49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A1C6335"/>
    <w:multiLevelType w:val="hybridMultilevel"/>
    <w:tmpl w:val="2062A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E467DF7"/>
    <w:multiLevelType w:val="hybridMultilevel"/>
    <w:tmpl w:val="7304C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DD30B5C"/>
    <w:multiLevelType w:val="hybridMultilevel"/>
    <w:tmpl w:val="127EC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5F94143"/>
    <w:multiLevelType w:val="hybridMultilevel"/>
    <w:tmpl w:val="EA4C13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01A76E8"/>
    <w:multiLevelType w:val="hybridMultilevel"/>
    <w:tmpl w:val="95F8BA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895BB9"/>
    <w:multiLevelType w:val="hybridMultilevel"/>
    <w:tmpl w:val="591AD7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5"/>
  </w:num>
  <w:num w:numId="3">
    <w:abstractNumId w:val="23"/>
  </w:num>
  <w:num w:numId="4">
    <w:abstractNumId w:val="20"/>
  </w:num>
  <w:num w:numId="5">
    <w:abstractNumId w:val="14"/>
  </w:num>
  <w:num w:numId="6">
    <w:abstractNumId w:val="28"/>
  </w:num>
  <w:num w:numId="7">
    <w:abstractNumId w:val="15"/>
  </w:num>
  <w:num w:numId="8">
    <w:abstractNumId w:val="10"/>
  </w:num>
  <w:num w:numId="9">
    <w:abstractNumId w:val="13"/>
  </w:num>
  <w:num w:numId="10">
    <w:abstractNumId w:val="19"/>
  </w:num>
  <w:num w:numId="11">
    <w:abstractNumId w:val="11"/>
  </w:num>
  <w:num w:numId="12">
    <w:abstractNumId w:val="25"/>
  </w:num>
  <w:num w:numId="13">
    <w:abstractNumId w:val="6"/>
  </w:num>
  <w:num w:numId="14">
    <w:abstractNumId w:val="22"/>
  </w:num>
  <w:num w:numId="15">
    <w:abstractNumId w:val="21"/>
  </w:num>
  <w:num w:numId="16">
    <w:abstractNumId w:val="9"/>
  </w:num>
  <w:num w:numId="17">
    <w:abstractNumId w:val="16"/>
  </w:num>
  <w:num w:numId="18">
    <w:abstractNumId w:val="24"/>
  </w:num>
  <w:num w:numId="19">
    <w:abstractNumId w:val="17"/>
  </w:num>
  <w:num w:numId="20">
    <w:abstractNumId w:val="4"/>
  </w:num>
  <w:num w:numId="21">
    <w:abstractNumId w:val="0"/>
  </w:num>
  <w:num w:numId="22">
    <w:abstractNumId w:val="7"/>
  </w:num>
  <w:num w:numId="23">
    <w:abstractNumId w:val="18"/>
  </w:num>
  <w:num w:numId="24">
    <w:abstractNumId w:val="1"/>
  </w:num>
  <w:num w:numId="25">
    <w:abstractNumId w:val="8"/>
  </w:num>
  <w:num w:numId="26">
    <w:abstractNumId w:val="12"/>
  </w:num>
  <w:num w:numId="27">
    <w:abstractNumId w:val="27"/>
  </w:num>
  <w:num w:numId="28">
    <w:abstractNumId w:val="26"/>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95&lt;/item&gt;&lt;item&gt;96&lt;/item&gt;&lt;/record-ids&gt;&lt;/item&gt;&lt;/Libraries&gt;"/>
  </w:docVars>
  <w:rsids>
    <w:rsidRoot w:val="00D42777"/>
    <w:rsid w:val="00000A40"/>
    <w:rsid w:val="0000102D"/>
    <w:rsid w:val="00001602"/>
    <w:rsid w:val="00003337"/>
    <w:rsid w:val="00004624"/>
    <w:rsid w:val="0000463B"/>
    <w:rsid w:val="00004CB1"/>
    <w:rsid w:val="0001020D"/>
    <w:rsid w:val="00013048"/>
    <w:rsid w:val="00013C53"/>
    <w:rsid w:val="000149C2"/>
    <w:rsid w:val="00014AF1"/>
    <w:rsid w:val="0001519A"/>
    <w:rsid w:val="000156FA"/>
    <w:rsid w:val="000172F2"/>
    <w:rsid w:val="00020A2A"/>
    <w:rsid w:val="000217C6"/>
    <w:rsid w:val="00021FBB"/>
    <w:rsid w:val="0002225A"/>
    <w:rsid w:val="000224F9"/>
    <w:rsid w:val="00022B2E"/>
    <w:rsid w:val="000250B1"/>
    <w:rsid w:val="0002741D"/>
    <w:rsid w:val="00030E82"/>
    <w:rsid w:val="00031243"/>
    <w:rsid w:val="00031331"/>
    <w:rsid w:val="0003200F"/>
    <w:rsid w:val="000321D3"/>
    <w:rsid w:val="00032BA5"/>
    <w:rsid w:val="00033C59"/>
    <w:rsid w:val="000345DA"/>
    <w:rsid w:val="00035728"/>
    <w:rsid w:val="00036011"/>
    <w:rsid w:val="00036600"/>
    <w:rsid w:val="000407BE"/>
    <w:rsid w:val="00041DC9"/>
    <w:rsid w:val="00041F7F"/>
    <w:rsid w:val="000425B5"/>
    <w:rsid w:val="00042B18"/>
    <w:rsid w:val="0004362B"/>
    <w:rsid w:val="00043B14"/>
    <w:rsid w:val="00044150"/>
    <w:rsid w:val="0004569E"/>
    <w:rsid w:val="000463C7"/>
    <w:rsid w:val="000473B8"/>
    <w:rsid w:val="00047E4E"/>
    <w:rsid w:val="0005026C"/>
    <w:rsid w:val="00051F54"/>
    <w:rsid w:val="0005561A"/>
    <w:rsid w:val="000559C2"/>
    <w:rsid w:val="0005655D"/>
    <w:rsid w:val="00056867"/>
    <w:rsid w:val="00061BE1"/>
    <w:rsid w:val="00061C59"/>
    <w:rsid w:val="00061E6A"/>
    <w:rsid w:val="00062BF0"/>
    <w:rsid w:val="000648D6"/>
    <w:rsid w:val="0006502E"/>
    <w:rsid w:val="00066EB6"/>
    <w:rsid w:val="0007116C"/>
    <w:rsid w:val="00071CCE"/>
    <w:rsid w:val="00071F2B"/>
    <w:rsid w:val="0007315A"/>
    <w:rsid w:val="00074BF0"/>
    <w:rsid w:val="000753E1"/>
    <w:rsid w:val="00075790"/>
    <w:rsid w:val="0007643E"/>
    <w:rsid w:val="0008367E"/>
    <w:rsid w:val="00083818"/>
    <w:rsid w:val="00084F7D"/>
    <w:rsid w:val="000879DD"/>
    <w:rsid w:val="00087CC9"/>
    <w:rsid w:val="00087F1A"/>
    <w:rsid w:val="00091F51"/>
    <w:rsid w:val="00094128"/>
    <w:rsid w:val="0009527C"/>
    <w:rsid w:val="00095909"/>
    <w:rsid w:val="0009699C"/>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8E9"/>
    <w:rsid w:val="000C20B3"/>
    <w:rsid w:val="000C5F48"/>
    <w:rsid w:val="000C647D"/>
    <w:rsid w:val="000C75BF"/>
    <w:rsid w:val="000D09BE"/>
    <w:rsid w:val="000D0D80"/>
    <w:rsid w:val="000D28E8"/>
    <w:rsid w:val="000D344A"/>
    <w:rsid w:val="000E0BCA"/>
    <w:rsid w:val="000E0DD7"/>
    <w:rsid w:val="000E1428"/>
    <w:rsid w:val="000E4192"/>
    <w:rsid w:val="000E4BA2"/>
    <w:rsid w:val="000E4F50"/>
    <w:rsid w:val="000E5A15"/>
    <w:rsid w:val="000E5E73"/>
    <w:rsid w:val="000E5FA0"/>
    <w:rsid w:val="000E73F9"/>
    <w:rsid w:val="000F0127"/>
    <w:rsid w:val="000F14D4"/>
    <w:rsid w:val="000F4226"/>
    <w:rsid w:val="000F4FDA"/>
    <w:rsid w:val="000F5316"/>
    <w:rsid w:val="0010016E"/>
    <w:rsid w:val="00101BB3"/>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2783"/>
    <w:rsid w:val="001331E2"/>
    <w:rsid w:val="0013369A"/>
    <w:rsid w:val="001368F1"/>
    <w:rsid w:val="001427F3"/>
    <w:rsid w:val="00143807"/>
    <w:rsid w:val="00143F49"/>
    <w:rsid w:val="0014545C"/>
    <w:rsid w:val="00145896"/>
    <w:rsid w:val="00146DAD"/>
    <w:rsid w:val="001510DC"/>
    <w:rsid w:val="00151386"/>
    <w:rsid w:val="00152402"/>
    <w:rsid w:val="00155CC6"/>
    <w:rsid w:val="0015619F"/>
    <w:rsid w:val="001571C9"/>
    <w:rsid w:val="001575FA"/>
    <w:rsid w:val="001604FC"/>
    <w:rsid w:val="001606B7"/>
    <w:rsid w:val="0016142F"/>
    <w:rsid w:val="001620BE"/>
    <w:rsid w:val="00162FFD"/>
    <w:rsid w:val="00163BC0"/>
    <w:rsid w:val="00164FC0"/>
    <w:rsid w:val="001704A5"/>
    <w:rsid w:val="00171E30"/>
    <w:rsid w:val="00172116"/>
    <w:rsid w:val="00172B33"/>
    <w:rsid w:val="00173B2E"/>
    <w:rsid w:val="00174C8F"/>
    <w:rsid w:val="001754EF"/>
    <w:rsid w:val="00176C39"/>
    <w:rsid w:val="00176DAF"/>
    <w:rsid w:val="0018004D"/>
    <w:rsid w:val="00180BE3"/>
    <w:rsid w:val="0018255F"/>
    <w:rsid w:val="00182AAC"/>
    <w:rsid w:val="00183D2C"/>
    <w:rsid w:val="00183D8F"/>
    <w:rsid w:val="00184E61"/>
    <w:rsid w:val="00190A2E"/>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D00"/>
    <w:rsid w:val="001B0E5B"/>
    <w:rsid w:val="001B1443"/>
    <w:rsid w:val="001B21B5"/>
    <w:rsid w:val="001B3CCD"/>
    <w:rsid w:val="001B46AC"/>
    <w:rsid w:val="001B4919"/>
    <w:rsid w:val="001B5110"/>
    <w:rsid w:val="001C080D"/>
    <w:rsid w:val="001C1120"/>
    <w:rsid w:val="001C1520"/>
    <w:rsid w:val="001C1A46"/>
    <w:rsid w:val="001C1D30"/>
    <w:rsid w:val="001C2366"/>
    <w:rsid w:val="001C3DEB"/>
    <w:rsid w:val="001C476F"/>
    <w:rsid w:val="001C484E"/>
    <w:rsid w:val="001C4A4E"/>
    <w:rsid w:val="001C6084"/>
    <w:rsid w:val="001C60E7"/>
    <w:rsid w:val="001C6887"/>
    <w:rsid w:val="001C7035"/>
    <w:rsid w:val="001C758E"/>
    <w:rsid w:val="001C7AD8"/>
    <w:rsid w:val="001C7C21"/>
    <w:rsid w:val="001D0D97"/>
    <w:rsid w:val="001D1589"/>
    <w:rsid w:val="001D1BCC"/>
    <w:rsid w:val="001D220C"/>
    <w:rsid w:val="001D2A00"/>
    <w:rsid w:val="001D50C4"/>
    <w:rsid w:val="001D57CE"/>
    <w:rsid w:val="001D6D6F"/>
    <w:rsid w:val="001D7677"/>
    <w:rsid w:val="001D7CA8"/>
    <w:rsid w:val="001D7D22"/>
    <w:rsid w:val="001D7F56"/>
    <w:rsid w:val="001E1B97"/>
    <w:rsid w:val="001E2647"/>
    <w:rsid w:val="001E2783"/>
    <w:rsid w:val="001E48A3"/>
    <w:rsid w:val="001E4C77"/>
    <w:rsid w:val="001E7488"/>
    <w:rsid w:val="001E7E9F"/>
    <w:rsid w:val="001F1840"/>
    <w:rsid w:val="001F1F80"/>
    <w:rsid w:val="001F208A"/>
    <w:rsid w:val="001F32C1"/>
    <w:rsid w:val="001F3E9C"/>
    <w:rsid w:val="001F4162"/>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20138"/>
    <w:rsid w:val="00220B7F"/>
    <w:rsid w:val="00220DC8"/>
    <w:rsid w:val="00221344"/>
    <w:rsid w:val="0022271C"/>
    <w:rsid w:val="00222924"/>
    <w:rsid w:val="00222EE9"/>
    <w:rsid w:val="0022310B"/>
    <w:rsid w:val="00223413"/>
    <w:rsid w:val="00227F61"/>
    <w:rsid w:val="0023008D"/>
    <w:rsid w:val="00230B1F"/>
    <w:rsid w:val="0023438F"/>
    <w:rsid w:val="002352BD"/>
    <w:rsid w:val="00236339"/>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301D"/>
    <w:rsid w:val="00263635"/>
    <w:rsid w:val="00263692"/>
    <w:rsid w:val="0026423D"/>
    <w:rsid w:val="00265536"/>
    <w:rsid w:val="00265B98"/>
    <w:rsid w:val="002665E7"/>
    <w:rsid w:val="002669CB"/>
    <w:rsid w:val="00266C97"/>
    <w:rsid w:val="00270E94"/>
    <w:rsid w:val="002711FA"/>
    <w:rsid w:val="00271F6F"/>
    <w:rsid w:val="002728E7"/>
    <w:rsid w:val="0027301D"/>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9093B"/>
    <w:rsid w:val="00290A94"/>
    <w:rsid w:val="00291F2E"/>
    <w:rsid w:val="002934BA"/>
    <w:rsid w:val="002935CE"/>
    <w:rsid w:val="002941A5"/>
    <w:rsid w:val="00294705"/>
    <w:rsid w:val="002A0194"/>
    <w:rsid w:val="002A056D"/>
    <w:rsid w:val="002A1468"/>
    <w:rsid w:val="002A2DF4"/>
    <w:rsid w:val="002A2F89"/>
    <w:rsid w:val="002A302D"/>
    <w:rsid w:val="002A38F1"/>
    <w:rsid w:val="002A3DCC"/>
    <w:rsid w:val="002A4CF4"/>
    <w:rsid w:val="002A5540"/>
    <w:rsid w:val="002A7AF3"/>
    <w:rsid w:val="002B238E"/>
    <w:rsid w:val="002B374B"/>
    <w:rsid w:val="002B4144"/>
    <w:rsid w:val="002B46FB"/>
    <w:rsid w:val="002B6A78"/>
    <w:rsid w:val="002B6FB9"/>
    <w:rsid w:val="002C0592"/>
    <w:rsid w:val="002C097E"/>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718"/>
    <w:rsid w:val="002E3129"/>
    <w:rsid w:val="002E3F05"/>
    <w:rsid w:val="002E4449"/>
    <w:rsid w:val="002E464E"/>
    <w:rsid w:val="002E4CDD"/>
    <w:rsid w:val="002E53AC"/>
    <w:rsid w:val="002F02A4"/>
    <w:rsid w:val="002F3214"/>
    <w:rsid w:val="002F387E"/>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BEF"/>
    <w:rsid w:val="00320F0A"/>
    <w:rsid w:val="00322479"/>
    <w:rsid w:val="00323DB3"/>
    <w:rsid w:val="00324FAA"/>
    <w:rsid w:val="0032521B"/>
    <w:rsid w:val="00326DB8"/>
    <w:rsid w:val="00327D0D"/>
    <w:rsid w:val="003303B3"/>
    <w:rsid w:val="003309A6"/>
    <w:rsid w:val="00330D6C"/>
    <w:rsid w:val="00331680"/>
    <w:rsid w:val="00337BC4"/>
    <w:rsid w:val="00340A9D"/>
    <w:rsid w:val="003410C7"/>
    <w:rsid w:val="00343ABD"/>
    <w:rsid w:val="00343D11"/>
    <w:rsid w:val="00343EEB"/>
    <w:rsid w:val="00344082"/>
    <w:rsid w:val="003448C1"/>
    <w:rsid w:val="00346955"/>
    <w:rsid w:val="003511A5"/>
    <w:rsid w:val="0035237D"/>
    <w:rsid w:val="00353E13"/>
    <w:rsid w:val="00354A02"/>
    <w:rsid w:val="00354A59"/>
    <w:rsid w:val="00354C81"/>
    <w:rsid w:val="00354FFB"/>
    <w:rsid w:val="00357F27"/>
    <w:rsid w:val="00362179"/>
    <w:rsid w:val="003632C1"/>
    <w:rsid w:val="00363A24"/>
    <w:rsid w:val="00364101"/>
    <w:rsid w:val="00364374"/>
    <w:rsid w:val="00365943"/>
    <w:rsid w:val="00366565"/>
    <w:rsid w:val="00366BE9"/>
    <w:rsid w:val="00372355"/>
    <w:rsid w:val="003757DA"/>
    <w:rsid w:val="00377976"/>
    <w:rsid w:val="00377FF3"/>
    <w:rsid w:val="00382AA7"/>
    <w:rsid w:val="00383452"/>
    <w:rsid w:val="00385854"/>
    <w:rsid w:val="00385EF3"/>
    <w:rsid w:val="00386AF8"/>
    <w:rsid w:val="00387176"/>
    <w:rsid w:val="003900D3"/>
    <w:rsid w:val="003903B4"/>
    <w:rsid w:val="00390954"/>
    <w:rsid w:val="00391029"/>
    <w:rsid w:val="003913A1"/>
    <w:rsid w:val="00391435"/>
    <w:rsid w:val="00392EAA"/>
    <w:rsid w:val="00393A46"/>
    <w:rsid w:val="00394F26"/>
    <w:rsid w:val="00395187"/>
    <w:rsid w:val="003951AB"/>
    <w:rsid w:val="00395EFB"/>
    <w:rsid w:val="0039689D"/>
    <w:rsid w:val="00396D35"/>
    <w:rsid w:val="003A162C"/>
    <w:rsid w:val="003A24EE"/>
    <w:rsid w:val="003A4D3F"/>
    <w:rsid w:val="003A51A5"/>
    <w:rsid w:val="003A5939"/>
    <w:rsid w:val="003A6621"/>
    <w:rsid w:val="003A6B29"/>
    <w:rsid w:val="003A77F6"/>
    <w:rsid w:val="003B0180"/>
    <w:rsid w:val="003B0643"/>
    <w:rsid w:val="003B109A"/>
    <w:rsid w:val="003B1379"/>
    <w:rsid w:val="003B1666"/>
    <w:rsid w:val="003B1B09"/>
    <w:rsid w:val="003B2918"/>
    <w:rsid w:val="003B2A18"/>
    <w:rsid w:val="003B2E4E"/>
    <w:rsid w:val="003B3BE9"/>
    <w:rsid w:val="003B4FF3"/>
    <w:rsid w:val="003B53C2"/>
    <w:rsid w:val="003B59D1"/>
    <w:rsid w:val="003C012C"/>
    <w:rsid w:val="003C0DC0"/>
    <w:rsid w:val="003C114A"/>
    <w:rsid w:val="003C1DCD"/>
    <w:rsid w:val="003C26F7"/>
    <w:rsid w:val="003C3ACD"/>
    <w:rsid w:val="003C3AE9"/>
    <w:rsid w:val="003C3D12"/>
    <w:rsid w:val="003C514A"/>
    <w:rsid w:val="003C5254"/>
    <w:rsid w:val="003C67D8"/>
    <w:rsid w:val="003C7391"/>
    <w:rsid w:val="003D0445"/>
    <w:rsid w:val="003D0FF1"/>
    <w:rsid w:val="003D1641"/>
    <w:rsid w:val="003D1645"/>
    <w:rsid w:val="003D2487"/>
    <w:rsid w:val="003D3468"/>
    <w:rsid w:val="003D35BF"/>
    <w:rsid w:val="003D3B32"/>
    <w:rsid w:val="003D47EF"/>
    <w:rsid w:val="003D4C59"/>
    <w:rsid w:val="003D55AF"/>
    <w:rsid w:val="003D560F"/>
    <w:rsid w:val="003D6737"/>
    <w:rsid w:val="003E06E1"/>
    <w:rsid w:val="003E0EB0"/>
    <w:rsid w:val="003E1D5B"/>
    <w:rsid w:val="003E44CD"/>
    <w:rsid w:val="003E45B6"/>
    <w:rsid w:val="003E6784"/>
    <w:rsid w:val="003E7ADF"/>
    <w:rsid w:val="003F0C20"/>
    <w:rsid w:val="003F1668"/>
    <w:rsid w:val="003F5E81"/>
    <w:rsid w:val="003F79EC"/>
    <w:rsid w:val="0040063C"/>
    <w:rsid w:val="00401019"/>
    <w:rsid w:val="004031AD"/>
    <w:rsid w:val="00403FAB"/>
    <w:rsid w:val="00405D08"/>
    <w:rsid w:val="00407635"/>
    <w:rsid w:val="004077F9"/>
    <w:rsid w:val="00410F1E"/>
    <w:rsid w:val="004129CC"/>
    <w:rsid w:val="00413CC5"/>
    <w:rsid w:val="00414B7C"/>
    <w:rsid w:val="00414DFF"/>
    <w:rsid w:val="00415E41"/>
    <w:rsid w:val="0041717B"/>
    <w:rsid w:val="00417BAF"/>
    <w:rsid w:val="0042052D"/>
    <w:rsid w:val="004205E8"/>
    <w:rsid w:val="0042429F"/>
    <w:rsid w:val="00424A99"/>
    <w:rsid w:val="004255CA"/>
    <w:rsid w:val="00430CA6"/>
    <w:rsid w:val="004328AE"/>
    <w:rsid w:val="00434717"/>
    <w:rsid w:val="004357DA"/>
    <w:rsid w:val="00436F36"/>
    <w:rsid w:val="00437C53"/>
    <w:rsid w:val="00440750"/>
    <w:rsid w:val="00440FCB"/>
    <w:rsid w:val="0044299D"/>
    <w:rsid w:val="004433AA"/>
    <w:rsid w:val="00444F40"/>
    <w:rsid w:val="00445C5F"/>
    <w:rsid w:val="004462DB"/>
    <w:rsid w:val="00453109"/>
    <w:rsid w:val="004539A5"/>
    <w:rsid w:val="00455069"/>
    <w:rsid w:val="00456537"/>
    <w:rsid w:val="00457C79"/>
    <w:rsid w:val="00460D93"/>
    <w:rsid w:val="00462CDE"/>
    <w:rsid w:val="00463564"/>
    <w:rsid w:val="0046375F"/>
    <w:rsid w:val="00471F7E"/>
    <w:rsid w:val="00472E1E"/>
    <w:rsid w:val="00474E52"/>
    <w:rsid w:val="00475E04"/>
    <w:rsid w:val="0047727C"/>
    <w:rsid w:val="00477383"/>
    <w:rsid w:val="00480347"/>
    <w:rsid w:val="0048060B"/>
    <w:rsid w:val="00482868"/>
    <w:rsid w:val="00482F4B"/>
    <w:rsid w:val="004845E4"/>
    <w:rsid w:val="00484B85"/>
    <w:rsid w:val="004851E8"/>
    <w:rsid w:val="00485588"/>
    <w:rsid w:val="00486704"/>
    <w:rsid w:val="004911AF"/>
    <w:rsid w:val="004923AD"/>
    <w:rsid w:val="00492C70"/>
    <w:rsid w:val="00492CB0"/>
    <w:rsid w:val="00493237"/>
    <w:rsid w:val="004933AE"/>
    <w:rsid w:val="00493463"/>
    <w:rsid w:val="0049355B"/>
    <w:rsid w:val="00493576"/>
    <w:rsid w:val="00493713"/>
    <w:rsid w:val="004951D4"/>
    <w:rsid w:val="004970D7"/>
    <w:rsid w:val="00497C2E"/>
    <w:rsid w:val="004A0700"/>
    <w:rsid w:val="004A080C"/>
    <w:rsid w:val="004A0ACE"/>
    <w:rsid w:val="004A25D8"/>
    <w:rsid w:val="004A3351"/>
    <w:rsid w:val="004A6175"/>
    <w:rsid w:val="004A6498"/>
    <w:rsid w:val="004A6DEB"/>
    <w:rsid w:val="004A7445"/>
    <w:rsid w:val="004B0313"/>
    <w:rsid w:val="004B0FE1"/>
    <w:rsid w:val="004B59D9"/>
    <w:rsid w:val="004B6277"/>
    <w:rsid w:val="004B7EDD"/>
    <w:rsid w:val="004C0E88"/>
    <w:rsid w:val="004C2360"/>
    <w:rsid w:val="004C263D"/>
    <w:rsid w:val="004C3600"/>
    <w:rsid w:val="004C59B3"/>
    <w:rsid w:val="004C5B9C"/>
    <w:rsid w:val="004C751E"/>
    <w:rsid w:val="004C7F88"/>
    <w:rsid w:val="004D06C9"/>
    <w:rsid w:val="004D382C"/>
    <w:rsid w:val="004E0B8B"/>
    <w:rsid w:val="004E1CDA"/>
    <w:rsid w:val="004E23D4"/>
    <w:rsid w:val="004E2EA8"/>
    <w:rsid w:val="004E456B"/>
    <w:rsid w:val="004E473F"/>
    <w:rsid w:val="004E4A85"/>
    <w:rsid w:val="004E633A"/>
    <w:rsid w:val="004E77BB"/>
    <w:rsid w:val="004F108D"/>
    <w:rsid w:val="004F10D2"/>
    <w:rsid w:val="004F2F24"/>
    <w:rsid w:val="004F4F66"/>
    <w:rsid w:val="004F58D9"/>
    <w:rsid w:val="004F6145"/>
    <w:rsid w:val="004F7725"/>
    <w:rsid w:val="004F7C02"/>
    <w:rsid w:val="004F7E85"/>
    <w:rsid w:val="00501CB1"/>
    <w:rsid w:val="0050217F"/>
    <w:rsid w:val="00502EDC"/>
    <w:rsid w:val="00503AC6"/>
    <w:rsid w:val="00504EA3"/>
    <w:rsid w:val="005057FF"/>
    <w:rsid w:val="005104E5"/>
    <w:rsid w:val="0051075E"/>
    <w:rsid w:val="0051126A"/>
    <w:rsid w:val="005114D8"/>
    <w:rsid w:val="00511690"/>
    <w:rsid w:val="00512913"/>
    <w:rsid w:val="00513729"/>
    <w:rsid w:val="00514D55"/>
    <w:rsid w:val="0051786E"/>
    <w:rsid w:val="00523A6D"/>
    <w:rsid w:val="00523EBA"/>
    <w:rsid w:val="00524869"/>
    <w:rsid w:val="00524990"/>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994"/>
    <w:rsid w:val="00537B24"/>
    <w:rsid w:val="005431ED"/>
    <w:rsid w:val="005451A9"/>
    <w:rsid w:val="005500E1"/>
    <w:rsid w:val="0055121E"/>
    <w:rsid w:val="00551746"/>
    <w:rsid w:val="00552AC5"/>
    <w:rsid w:val="005561EE"/>
    <w:rsid w:val="00556E87"/>
    <w:rsid w:val="00556EC4"/>
    <w:rsid w:val="00560725"/>
    <w:rsid w:val="00560B7B"/>
    <w:rsid w:val="005622D0"/>
    <w:rsid w:val="00564A95"/>
    <w:rsid w:val="00564B84"/>
    <w:rsid w:val="00565DFF"/>
    <w:rsid w:val="00566249"/>
    <w:rsid w:val="00566D77"/>
    <w:rsid w:val="005673AC"/>
    <w:rsid w:val="00567E5C"/>
    <w:rsid w:val="00570390"/>
    <w:rsid w:val="00571921"/>
    <w:rsid w:val="005720E8"/>
    <w:rsid w:val="0057433B"/>
    <w:rsid w:val="00574690"/>
    <w:rsid w:val="00574AE1"/>
    <w:rsid w:val="005765F7"/>
    <w:rsid w:val="005817F2"/>
    <w:rsid w:val="00583B99"/>
    <w:rsid w:val="0058535E"/>
    <w:rsid w:val="00586963"/>
    <w:rsid w:val="00590A2C"/>
    <w:rsid w:val="005912BB"/>
    <w:rsid w:val="00592600"/>
    <w:rsid w:val="005928EA"/>
    <w:rsid w:val="005938DE"/>
    <w:rsid w:val="00593DE5"/>
    <w:rsid w:val="005952EE"/>
    <w:rsid w:val="0059530C"/>
    <w:rsid w:val="00595DDC"/>
    <w:rsid w:val="005A3EFD"/>
    <w:rsid w:val="005A48EF"/>
    <w:rsid w:val="005A6785"/>
    <w:rsid w:val="005B03F0"/>
    <w:rsid w:val="005B0D0A"/>
    <w:rsid w:val="005B2ACF"/>
    <w:rsid w:val="005B33A4"/>
    <w:rsid w:val="005B3915"/>
    <w:rsid w:val="005B3CEE"/>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3AA"/>
    <w:rsid w:val="005C58ED"/>
    <w:rsid w:val="005C5F94"/>
    <w:rsid w:val="005C6053"/>
    <w:rsid w:val="005C615C"/>
    <w:rsid w:val="005C6C11"/>
    <w:rsid w:val="005D0078"/>
    <w:rsid w:val="005D2A99"/>
    <w:rsid w:val="005D3C97"/>
    <w:rsid w:val="005D3DA3"/>
    <w:rsid w:val="005D50EB"/>
    <w:rsid w:val="005D5EBD"/>
    <w:rsid w:val="005E1C0E"/>
    <w:rsid w:val="005E3DCA"/>
    <w:rsid w:val="005E4041"/>
    <w:rsid w:val="005E54CC"/>
    <w:rsid w:val="005E562D"/>
    <w:rsid w:val="005E5D2F"/>
    <w:rsid w:val="005F548E"/>
    <w:rsid w:val="00600275"/>
    <w:rsid w:val="00601015"/>
    <w:rsid w:val="00601F0F"/>
    <w:rsid w:val="00603034"/>
    <w:rsid w:val="00605BE8"/>
    <w:rsid w:val="00606188"/>
    <w:rsid w:val="00607E97"/>
    <w:rsid w:val="006107DB"/>
    <w:rsid w:val="006119F5"/>
    <w:rsid w:val="00612244"/>
    <w:rsid w:val="00612DA6"/>
    <w:rsid w:val="00614D11"/>
    <w:rsid w:val="00615924"/>
    <w:rsid w:val="006200DB"/>
    <w:rsid w:val="00620BAB"/>
    <w:rsid w:val="00621330"/>
    <w:rsid w:val="006213FB"/>
    <w:rsid w:val="006220FD"/>
    <w:rsid w:val="006242D9"/>
    <w:rsid w:val="00624400"/>
    <w:rsid w:val="00624F82"/>
    <w:rsid w:val="006267B9"/>
    <w:rsid w:val="00627C7D"/>
    <w:rsid w:val="00631C67"/>
    <w:rsid w:val="00631E16"/>
    <w:rsid w:val="006321B3"/>
    <w:rsid w:val="0063358C"/>
    <w:rsid w:val="00633B7D"/>
    <w:rsid w:val="006340A9"/>
    <w:rsid w:val="00635EEA"/>
    <w:rsid w:val="0064052E"/>
    <w:rsid w:val="0064102E"/>
    <w:rsid w:val="00641318"/>
    <w:rsid w:val="00641B84"/>
    <w:rsid w:val="00642E98"/>
    <w:rsid w:val="00645249"/>
    <w:rsid w:val="00645D29"/>
    <w:rsid w:val="006472C5"/>
    <w:rsid w:val="0065225A"/>
    <w:rsid w:val="006568F3"/>
    <w:rsid w:val="006570CA"/>
    <w:rsid w:val="00661F98"/>
    <w:rsid w:val="0066257A"/>
    <w:rsid w:val="00662B75"/>
    <w:rsid w:val="0066394D"/>
    <w:rsid w:val="00663F8B"/>
    <w:rsid w:val="006655B2"/>
    <w:rsid w:val="00665D9A"/>
    <w:rsid w:val="00667F42"/>
    <w:rsid w:val="00670B44"/>
    <w:rsid w:val="00671904"/>
    <w:rsid w:val="00672EA9"/>
    <w:rsid w:val="00674429"/>
    <w:rsid w:val="006754DF"/>
    <w:rsid w:val="006762D1"/>
    <w:rsid w:val="00676BBF"/>
    <w:rsid w:val="0068273F"/>
    <w:rsid w:val="006829A9"/>
    <w:rsid w:val="006849BE"/>
    <w:rsid w:val="00685214"/>
    <w:rsid w:val="00685D7D"/>
    <w:rsid w:val="0068622A"/>
    <w:rsid w:val="0068648A"/>
    <w:rsid w:val="00686574"/>
    <w:rsid w:val="006870AB"/>
    <w:rsid w:val="00693516"/>
    <w:rsid w:val="0069564C"/>
    <w:rsid w:val="00695E12"/>
    <w:rsid w:val="00695F72"/>
    <w:rsid w:val="00697FA4"/>
    <w:rsid w:val="006A02F2"/>
    <w:rsid w:val="006A0531"/>
    <w:rsid w:val="006A0573"/>
    <w:rsid w:val="006A09BA"/>
    <w:rsid w:val="006A28CC"/>
    <w:rsid w:val="006A2EA3"/>
    <w:rsid w:val="006A4912"/>
    <w:rsid w:val="006A734A"/>
    <w:rsid w:val="006A7D76"/>
    <w:rsid w:val="006A7E7C"/>
    <w:rsid w:val="006B0DF5"/>
    <w:rsid w:val="006B1038"/>
    <w:rsid w:val="006B1710"/>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632C"/>
    <w:rsid w:val="007144BE"/>
    <w:rsid w:val="0071739D"/>
    <w:rsid w:val="00717B76"/>
    <w:rsid w:val="00720834"/>
    <w:rsid w:val="007250CC"/>
    <w:rsid w:val="00725D38"/>
    <w:rsid w:val="007266ED"/>
    <w:rsid w:val="0072718E"/>
    <w:rsid w:val="007307CA"/>
    <w:rsid w:val="00731960"/>
    <w:rsid w:val="00733C16"/>
    <w:rsid w:val="0073416B"/>
    <w:rsid w:val="00735225"/>
    <w:rsid w:val="00735546"/>
    <w:rsid w:val="0073557C"/>
    <w:rsid w:val="0073737F"/>
    <w:rsid w:val="00740E5D"/>
    <w:rsid w:val="00741806"/>
    <w:rsid w:val="007427A2"/>
    <w:rsid w:val="00744AA9"/>
    <w:rsid w:val="00746774"/>
    <w:rsid w:val="007469BF"/>
    <w:rsid w:val="00746E3E"/>
    <w:rsid w:val="00747B7A"/>
    <w:rsid w:val="00751333"/>
    <w:rsid w:val="00753271"/>
    <w:rsid w:val="007536A1"/>
    <w:rsid w:val="007539C7"/>
    <w:rsid w:val="0075479D"/>
    <w:rsid w:val="0075607E"/>
    <w:rsid w:val="00760090"/>
    <w:rsid w:val="007602E7"/>
    <w:rsid w:val="007607E8"/>
    <w:rsid w:val="007648D2"/>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2B03"/>
    <w:rsid w:val="00784964"/>
    <w:rsid w:val="00785C36"/>
    <w:rsid w:val="00785EDF"/>
    <w:rsid w:val="007865EB"/>
    <w:rsid w:val="0078791E"/>
    <w:rsid w:val="00794385"/>
    <w:rsid w:val="007953C3"/>
    <w:rsid w:val="00795C02"/>
    <w:rsid w:val="00796843"/>
    <w:rsid w:val="00797302"/>
    <w:rsid w:val="00797831"/>
    <w:rsid w:val="007A0E74"/>
    <w:rsid w:val="007A30D8"/>
    <w:rsid w:val="007A33E4"/>
    <w:rsid w:val="007A4556"/>
    <w:rsid w:val="007A4EBA"/>
    <w:rsid w:val="007A618D"/>
    <w:rsid w:val="007A69E2"/>
    <w:rsid w:val="007A6BF4"/>
    <w:rsid w:val="007A7F84"/>
    <w:rsid w:val="007B04C7"/>
    <w:rsid w:val="007B2F15"/>
    <w:rsid w:val="007B2F17"/>
    <w:rsid w:val="007B4343"/>
    <w:rsid w:val="007B5D8A"/>
    <w:rsid w:val="007B62D6"/>
    <w:rsid w:val="007B7754"/>
    <w:rsid w:val="007C1039"/>
    <w:rsid w:val="007C2BA5"/>
    <w:rsid w:val="007C3B52"/>
    <w:rsid w:val="007C4787"/>
    <w:rsid w:val="007C61EB"/>
    <w:rsid w:val="007C6B14"/>
    <w:rsid w:val="007C7246"/>
    <w:rsid w:val="007C729C"/>
    <w:rsid w:val="007C774A"/>
    <w:rsid w:val="007D008B"/>
    <w:rsid w:val="007D21D1"/>
    <w:rsid w:val="007D225A"/>
    <w:rsid w:val="007D24E2"/>
    <w:rsid w:val="007D3494"/>
    <w:rsid w:val="007D4F46"/>
    <w:rsid w:val="007D531D"/>
    <w:rsid w:val="007D569C"/>
    <w:rsid w:val="007D5E8F"/>
    <w:rsid w:val="007D7696"/>
    <w:rsid w:val="007E0B91"/>
    <w:rsid w:val="007E0F7C"/>
    <w:rsid w:val="007E1A3C"/>
    <w:rsid w:val="007E1C3F"/>
    <w:rsid w:val="007E300A"/>
    <w:rsid w:val="007E4928"/>
    <w:rsid w:val="007E71AB"/>
    <w:rsid w:val="007E7293"/>
    <w:rsid w:val="007E7382"/>
    <w:rsid w:val="007E7BF0"/>
    <w:rsid w:val="007F0EF5"/>
    <w:rsid w:val="007F1547"/>
    <w:rsid w:val="007F35F7"/>
    <w:rsid w:val="007F3B90"/>
    <w:rsid w:val="007F3C18"/>
    <w:rsid w:val="007F42BB"/>
    <w:rsid w:val="007F5F60"/>
    <w:rsid w:val="00801596"/>
    <w:rsid w:val="00802654"/>
    <w:rsid w:val="008031A7"/>
    <w:rsid w:val="008040B7"/>
    <w:rsid w:val="00805B2F"/>
    <w:rsid w:val="00805CF4"/>
    <w:rsid w:val="00806E99"/>
    <w:rsid w:val="00806F0D"/>
    <w:rsid w:val="0080703F"/>
    <w:rsid w:val="00807074"/>
    <w:rsid w:val="00807524"/>
    <w:rsid w:val="00810104"/>
    <w:rsid w:val="00810652"/>
    <w:rsid w:val="0081073A"/>
    <w:rsid w:val="00810F4B"/>
    <w:rsid w:val="00811C2D"/>
    <w:rsid w:val="00811D15"/>
    <w:rsid w:val="00812F85"/>
    <w:rsid w:val="00813BA0"/>
    <w:rsid w:val="00813C8A"/>
    <w:rsid w:val="008161EF"/>
    <w:rsid w:val="00817303"/>
    <w:rsid w:val="00817545"/>
    <w:rsid w:val="0082230F"/>
    <w:rsid w:val="0082498E"/>
    <w:rsid w:val="00824D05"/>
    <w:rsid w:val="00827566"/>
    <w:rsid w:val="008278C3"/>
    <w:rsid w:val="00827FB1"/>
    <w:rsid w:val="00830253"/>
    <w:rsid w:val="00830974"/>
    <w:rsid w:val="00830C7C"/>
    <w:rsid w:val="0083137F"/>
    <w:rsid w:val="00831A56"/>
    <w:rsid w:val="008335DF"/>
    <w:rsid w:val="00833D82"/>
    <w:rsid w:val="00840D9F"/>
    <w:rsid w:val="00841F59"/>
    <w:rsid w:val="00844910"/>
    <w:rsid w:val="00845DCB"/>
    <w:rsid w:val="008464AC"/>
    <w:rsid w:val="008508DB"/>
    <w:rsid w:val="00850DB6"/>
    <w:rsid w:val="0085248F"/>
    <w:rsid w:val="00853C9A"/>
    <w:rsid w:val="00854D2E"/>
    <w:rsid w:val="0085570D"/>
    <w:rsid w:val="00855BB1"/>
    <w:rsid w:val="0085644A"/>
    <w:rsid w:val="008575B3"/>
    <w:rsid w:val="0086130A"/>
    <w:rsid w:val="00862747"/>
    <w:rsid w:val="00863C0B"/>
    <w:rsid w:val="00865632"/>
    <w:rsid w:val="0086695F"/>
    <w:rsid w:val="00867441"/>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D02"/>
    <w:rsid w:val="008963AF"/>
    <w:rsid w:val="008A0561"/>
    <w:rsid w:val="008A0942"/>
    <w:rsid w:val="008A10F3"/>
    <w:rsid w:val="008A24A9"/>
    <w:rsid w:val="008A2587"/>
    <w:rsid w:val="008A42B1"/>
    <w:rsid w:val="008A463E"/>
    <w:rsid w:val="008A64FB"/>
    <w:rsid w:val="008A76BE"/>
    <w:rsid w:val="008A7A3C"/>
    <w:rsid w:val="008A7DC9"/>
    <w:rsid w:val="008B1CA5"/>
    <w:rsid w:val="008B2342"/>
    <w:rsid w:val="008B33F5"/>
    <w:rsid w:val="008B520F"/>
    <w:rsid w:val="008B57A8"/>
    <w:rsid w:val="008B5A9C"/>
    <w:rsid w:val="008B6242"/>
    <w:rsid w:val="008B6A3B"/>
    <w:rsid w:val="008B6AA4"/>
    <w:rsid w:val="008B6FEB"/>
    <w:rsid w:val="008B7E5A"/>
    <w:rsid w:val="008C13C2"/>
    <w:rsid w:val="008C2B4D"/>
    <w:rsid w:val="008C3302"/>
    <w:rsid w:val="008C3362"/>
    <w:rsid w:val="008C3C26"/>
    <w:rsid w:val="008C4671"/>
    <w:rsid w:val="008C5261"/>
    <w:rsid w:val="008C76C6"/>
    <w:rsid w:val="008C7933"/>
    <w:rsid w:val="008D05F1"/>
    <w:rsid w:val="008D0865"/>
    <w:rsid w:val="008D0E65"/>
    <w:rsid w:val="008D10A4"/>
    <w:rsid w:val="008D2684"/>
    <w:rsid w:val="008D321A"/>
    <w:rsid w:val="008D38D9"/>
    <w:rsid w:val="008D3EC5"/>
    <w:rsid w:val="008D4F82"/>
    <w:rsid w:val="008D716D"/>
    <w:rsid w:val="008E04FB"/>
    <w:rsid w:val="008E1400"/>
    <w:rsid w:val="008E1CC8"/>
    <w:rsid w:val="008E2669"/>
    <w:rsid w:val="008E2ED6"/>
    <w:rsid w:val="008E3ACA"/>
    <w:rsid w:val="008E4134"/>
    <w:rsid w:val="008E450F"/>
    <w:rsid w:val="008E5336"/>
    <w:rsid w:val="008E7D99"/>
    <w:rsid w:val="008F0581"/>
    <w:rsid w:val="008F0D78"/>
    <w:rsid w:val="008F130B"/>
    <w:rsid w:val="008F2FB3"/>
    <w:rsid w:val="008F3CCB"/>
    <w:rsid w:val="008F4D76"/>
    <w:rsid w:val="008F4F16"/>
    <w:rsid w:val="008F6DF5"/>
    <w:rsid w:val="009027A8"/>
    <w:rsid w:val="00903078"/>
    <w:rsid w:val="00903CE0"/>
    <w:rsid w:val="00903DD6"/>
    <w:rsid w:val="0090420B"/>
    <w:rsid w:val="00904677"/>
    <w:rsid w:val="00905D76"/>
    <w:rsid w:val="00906606"/>
    <w:rsid w:val="00907932"/>
    <w:rsid w:val="009110A7"/>
    <w:rsid w:val="00911EE6"/>
    <w:rsid w:val="0091228D"/>
    <w:rsid w:val="00912505"/>
    <w:rsid w:val="00913364"/>
    <w:rsid w:val="00913D41"/>
    <w:rsid w:val="009163B8"/>
    <w:rsid w:val="00916AA2"/>
    <w:rsid w:val="0091720C"/>
    <w:rsid w:val="00917AC4"/>
    <w:rsid w:val="00920C91"/>
    <w:rsid w:val="009235BE"/>
    <w:rsid w:val="009250BF"/>
    <w:rsid w:val="00926107"/>
    <w:rsid w:val="00927D0F"/>
    <w:rsid w:val="00930047"/>
    <w:rsid w:val="00930DC5"/>
    <w:rsid w:val="009327AC"/>
    <w:rsid w:val="009339D8"/>
    <w:rsid w:val="00933A87"/>
    <w:rsid w:val="00934F5F"/>
    <w:rsid w:val="00936768"/>
    <w:rsid w:val="00936A1D"/>
    <w:rsid w:val="009378D8"/>
    <w:rsid w:val="00940299"/>
    <w:rsid w:val="00941DCB"/>
    <w:rsid w:val="00942D77"/>
    <w:rsid w:val="009436CE"/>
    <w:rsid w:val="009436F5"/>
    <w:rsid w:val="0095145C"/>
    <w:rsid w:val="00955D6E"/>
    <w:rsid w:val="00956C87"/>
    <w:rsid w:val="00956D19"/>
    <w:rsid w:val="009603F9"/>
    <w:rsid w:val="0096118D"/>
    <w:rsid w:val="009611F9"/>
    <w:rsid w:val="00962851"/>
    <w:rsid w:val="009634D8"/>
    <w:rsid w:val="009635F5"/>
    <w:rsid w:val="0096372F"/>
    <w:rsid w:val="009645D4"/>
    <w:rsid w:val="0096617B"/>
    <w:rsid w:val="0096633A"/>
    <w:rsid w:val="009676E0"/>
    <w:rsid w:val="009723D8"/>
    <w:rsid w:val="00975B9E"/>
    <w:rsid w:val="009778FA"/>
    <w:rsid w:val="009826C4"/>
    <w:rsid w:val="00984B0F"/>
    <w:rsid w:val="009905DD"/>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301A"/>
    <w:rsid w:val="009D34D7"/>
    <w:rsid w:val="009D3E8F"/>
    <w:rsid w:val="009D4802"/>
    <w:rsid w:val="009D6F03"/>
    <w:rsid w:val="009D7076"/>
    <w:rsid w:val="009D7FFC"/>
    <w:rsid w:val="009E0C60"/>
    <w:rsid w:val="009E248A"/>
    <w:rsid w:val="009E263A"/>
    <w:rsid w:val="009E39FD"/>
    <w:rsid w:val="009E4402"/>
    <w:rsid w:val="009E4768"/>
    <w:rsid w:val="009E49FB"/>
    <w:rsid w:val="009E53A3"/>
    <w:rsid w:val="009E6CEE"/>
    <w:rsid w:val="009E708D"/>
    <w:rsid w:val="009F08DE"/>
    <w:rsid w:val="009F097B"/>
    <w:rsid w:val="009F0BD0"/>
    <w:rsid w:val="009F3F41"/>
    <w:rsid w:val="009F503B"/>
    <w:rsid w:val="009F5538"/>
    <w:rsid w:val="009F6A57"/>
    <w:rsid w:val="009F6D2E"/>
    <w:rsid w:val="00A032D9"/>
    <w:rsid w:val="00A03539"/>
    <w:rsid w:val="00A0532C"/>
    <w:rsid w:val="00A06886"/>
    <w:rsid w:val="00A0695C"/>
    <w:rsid w:val="00A0781E"/>
    <w:rsid w:val="00A10529"/>
    <w:rsid w:val="00A10A86"/>
    <w:rsid w:val="00A10EC5"/>
    <w:rsid w:val="00A114FB"/>
    <w:rsid w:val="00A126C2"/>
    <w:rsid w:val="00A13172"/>
    <w:rsid w:val="00A13C2A"/>
    <w:rsid w:val="00A1449B"/>
    <w:rsid w:val="00A15648"/>
    <w:rsid w:val="00A15CA9"/>
    <w:rsid w:val="00A16C87"/>
    <w:rsid w:val="00A175ED"/>
    <w:rsid w:val="00A178ED"/>
    <w:rsid w:val="00A20EA7"/>
    <w:rsid w:val="00A228DA"/>
    <w:rsid w:val="00A22B7C"/>
    <w:rsid w:val="00A23489"/>
    <w:rsid w:val="00A2373B"/>
    <w:rsid w:val="00A251C7"/>
    <w:rsid w:val="00A25A32"/>
    <w:rsid w:val="00A26B61"/>
    <w:rsid w:val="00A31982"/>
    <w:rsid w:val="00A3425D"/>
    <w:rsid w:val="00A361FE"/>
    <w:rsid w:val="00A367D2"/>
    <w:rsid w:val="00A410C7"/>
    <w:rsid w:val="00A41E3E"/>
    <w:rsid w:val="00A42476"/>
    <w:rsid w:val="00A42E02"/>
    <w:rsid w:val="00A44714"/>
    <w:rsid w:val="00A44DB7"/>
    <w:rsid w:val="00A44EE5"/>
    <w:rsid w:val="00A54626"/>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80232"/>
    <w:rsid w:val="00A80B7E"/>
    <w:rsid w:val="00A8217C"/>
    <w:rsid w:val="00A830F2"/>
    <w:rsid w:val="00A83805"/>
    <w:rsid w:val="00A83D13"/>
    <w:rsid w:val="00A863CD"/>
    <w:rsid w:val="00A87BBF"/>
    <w:rsid w:val="00A92AD9"/>
    <w:rsid w:val="00A94D18"/>
    <w:rsid w:val="00A95A37"/>
    <w:rsid w:val="00A95A73"/>
    <w:rsid w:val="00A9616E"/>
    <w:rsid w:val="00A9760B"/>
    <w:rsid w:val="00AA02B7"/>
    <w:rsid w:val="00AA1523"/>
    <w:rsid w:val="00AA15F3"/>
    <w:rsid w:val="00AA2DD1"/>
    <w:rsid w:val="00AA3078"/>
    <w:rsid w:val="00AA423F"/>
    <w:rsid w:val="00AA4B23"/>
    <w:rsid w:val="00AA5317"/>
    <w:rsid w:val="00AA70D3"/>
    <w:rsid w:val="00AB2C1A"/>
    <w:rsid w:val="00AB307C"/>
    <w:rsid w:val="00AB42DE"/>
    <w:rsid w:val="00AB4C46"/>
    <w:rsid w:val="00AB539B"/>
    <w:rsid w:val="00AB59E2"/>
    <w:rsid w:val="00AB6A42"/>
    <w:rsid w:val="00AB7B53"/>
    <w:rsid w:val="00AC05D0"/>
    <w:rsid w:val="00AC0FD5"/>
    <w:rsid w:val="00AC2055"/>
    <w:rsid w:val="00AC251C"/>
    <w:rsid w:val="00AC2E3C"/>
    <w:rsid w:val="00AC2F55"/>
    <w:rsid w:val="00AC334A"/>
    <w:rsid w:val="00AC3C2D"/>
    <w:rsid w:val="00AC5C62"/>
    <w:rsid w:val="00AC6E9B"/>
    <w:rsid w:val="00AC7018"/>
    <w:rsid w:val="00AC7315"/>
    <w:rsid w:val="00AD02B9"/>
    <w:rsid w:val="00AD05CE"/>
    <w:rsid w:val="00AD2E5B"/>
    <w:rsid w:val="00AD3152"/>
    <w:rsid w:val="00AD5BEB"/>
    <w:rsid w:val="00AD782F"/>
    <w:rsid w:val="00AE0496"/>
    <w:rsid w:val="00AE188C"/>
    <w:rsid w:val="00AE2109"/>
    <w:rsid w:val="00AE22CB"/>
    <w:rsid w:val="00AE3865"/>
    <w:rsid w:val="00AE4B95"/>
    <w:rsid w:val="00AE5080"/>
    <w:rsid w:val="00AE6847"/>
    <w:rsid w:val="00AF1E53"/>
    <w:rsid w:val="00AF261B"/>
    <w:rsid w:val="00AF2F43"/>
    <w:rsid w:val="00AF2F62"/>
    <w:rsid w:val="00AF4D4A"/>
    <w:rsid w:val="00AF797D"/>
    <w:rsid w:val="00B00613"/>
    <w:rsid w:val="00B00B26"/>
    <w:rsid w:val="00B01061"/>
    <w:rsid w:val="00B01584"/>
    <w:rsid w:val="00B050DD"/>
    <w:rsid w:val="00B070B9"/>
    <w:rsid w:val="00B07291"/>
    <w:rsid w:val="00B0765C"/>
    <w:rsid w:val="00B10F91"/>
    <w:rsid w:val="00B12AE6"/>
    <w:rsid w:val="00B12C9B"/>
    <w:rsid w:val="00B13DD0"/>
    <w:rsid w:val="00B15CD5"/>
    <w:rsid w:val="00B20D35"/>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59BB"/>
    <w:rsid w:val="00B56B8B"/>
    <w:rsid w:val="00B571FB"/>
    <w:rsid w:val="00B60409"/>
    <w:rsid w:val="00B60A89"/>
    <w:rsid w:val="00B6303D"/>
    <w:rsid w:val="00B641FF"/>
    <w:rsid w:val="00B648C3"/>
    <w:rsid w:val="00B65A40"/>
    <w:rsid w:val="00B65D41"/>
    <w:rsid w:val="00B66638"/>
    <w:rsid w:val="00B66FD4"/>
    <w:rsid w:val="00B7160F"/>
    <w:rsid w:val="00B7174E"/>
    <w:rsid w:val="00B71D5A"/>
    <w:rsid w:val="00B72F45"/>
    <w:rsid w:val="00B73B20"/>
    <w:rsid w:val="00B752B6"/>
    <w:rsid w:val="00B76547"/>
    <w:rsid w:val="00B80338"/>
    <w:rsid w:val="00B80504"/>
    <w:rsid w:val="00B80AC6"/>
    <w:rsid w:val="00B80E98"/>
    <w:rsid w:val="00B81667"/>
    <w:rsid w:val="00B84BA9"/>
    <w:rsid w:val="00B85309"/>
    <w:rsid w:val="00B871D6"/>
    <w:rsid w:val="00B873B3"/>
    <w:rsid w:val="00B87C51"/>
    <w:rsid w:val="00B908A3"/>
    <w:rsid w:val="00B90953"/>
    <w:rsid w:val="00B90E02"/>
    <w:rsid w:val="00B9326F"/>
    <w:rsid w:val="00B935E5"/>
    <w:rsid w:val="00B938E4"/>
    <w:rsid w:val="00B966AB"/>
    <w:rsid w:val="00B9699E"/>
    <w:rsid w:val="00BA1E0E"/>
    <w:rsid w:val="00BA1F75"/>
    <w:rsid w:val="00BA3082"/>
    <w:rsid w:val="00BA3F34"/>
    <w:rsid w:val="00BA57BF"/>
    <w:rsid w:val="00BA5A9F"/>
    <w:rsid w:val="00BA7C51"/>
    <w:rsid w:val="00BB1F82"/>
    <w:rsid w:val="00BB5DFE"/>
    <w:rsid w:val="00BB5E0D"/>
    <w:rsid w:val="00BB781F"/>
    <w:rsid w:val="00BB79DD"/>
    <w:rsid w:val="00BC1B86"/>
    <w:rsid w:val="00BC1C3F"/>
    <w:rsid w:val="00BC3F3E"/>
    <w:rsid w:val="00BC409B"/>
    <w:rsid w:val="00BC52F2"/>
    <w:rsid w:val="00BC62CD"/>
    <w:rsid w:val="00BC7E68"/>
    <w:rsid w:val="00BD1A3C"/>
    <w:rsid w:val="00BD387C"/>
    <w:rsid w:val="00BD3ED7"/>
    <w:rsid w:val="00BD41F7"/>
    <w:rsid w:val="00BD4869"/>
    <w:rsid w:val="00BD4FE1"/>
    <w:rsid w:val="00BD538B"/>
    <w:rsid w:val="00BD5541"/>
    <w:rsid w:val="00BD7335"/>
    <w:rsid w:val="00BE0C48"/>
    <w:rsid w:val="00BE2493"/>
    <w:rsid w:val="00BE48BE"/>
    <w:rsid w:val="00BE5F45"/>
    <w:rsid w:val="00BE6918"/>
    <w:rsid w:val="00BE728B"/>
    <w:rsid w:val="00BE7847"/>
    <w:rsid w:val="00BE7B2C"/>
    <w:rsid w:val="00BF079D"/>
    <w:rsid w:val="00BF17B7"/>
    <w:rsid w:val="00BF2472"/>
    <w:rsid w:val="00BF41C0"/>
    <w:rsid w:val="00BF4C8D"/>
    <w:rsid w:val="00BF532B"/>
    <w:rsid w:val="00C01ACB"/>
    <w:rsid w:val="00C01CBC"/>
    <w:rsid w:val="00C02493"/>
    <w:rsid w:val="00C03446"/>
    <w:rsid w:val="00C03BCF"/>
    <w:rsid w:val="00C03E67"/>
    <w:rsid w:val="00C06E33"/>
    <w:rsid w:val="00C06EC0"/>
    <w:rsid w:val="00C07276"/>
    <w:rsid w:val="00C073D9"/>
    <w:rsid w:val="00C103E7"/>
    <w:rsid w:val="00C114E4"/>
    <w:rsid w:val="00C11BDA"/>
    <w:rsid w:val="00C11CDB"/>
    <w:rsid w:val="00C12421"/>
    <w:rsid w:val="00C12A10"/>
    <w:rsid w:val="00C1344A"/>
    <w:rsid w:val="00C13529"/>
    <w:rsid w:val="00C14748"/>
    <w:rsid w:val="00C15B11"/>
    <w:rsid w:val="00C163BE"/>
    <w:rsid w:val="00C163EA"/>
    <w:rsid w:val="00C16D3A"/>
    <w:rsid w:val="00C17F3D"/>
    <w:rsid w:val="00C20D7D"/>
    <w:rsid w:val="00C25CB6"/>
    <w:rsid w:val="00C25D17"/>
    <w:rsid w:val="00C277BB"/>
    <w:rsid w:val="00C311FB"/>
    <w:rsid w:val="00C320CE"/>
    <w:rsid w:val="00C33C2D"/>
    <w:rsid w:val="00C33E80"/>
    <w:rsid w:val="00C35AD7"/>
    <w:rsid w:val="00C36465"/>
    <w:rsid w:val="00C3648E"/>
    <w:rsid w:val="00C36A23"/>
    <w:rsid w:val="00C3745A"/>
    <w:rsid w:val="00C37B27"/>
    <w:rsid w:val="00C40612"/>
    <w:rsid w:val="00C42C69"/>
    <w:rsid w:val="00C42ED1"/>
    <w:rsid w:val="00C45784"/>
    <w:rsid w:val="00C45D5B"/>
    <w:rsid w:val="00C460D3"/>
    <w:rsid w:val="00C477D1"/>
    <w:rsid w:val="00C47A98"/>
    <w:rsid w:val="00C5025E"/>
    <w:rsid w:val="00C51817"/>
    <w:rsid w:val="00C522F2"/>
    <w:rsid w:val="00C52EB8"/>
    <w:rsid w:val="00C532DE"/>
    <w:rsid w:val="00C54E6D"/>
    <w:rsid w:val="00C5789F"/>
    <w:rsid w:val="00C6222C"/>
    <w:rsid w:val="00C62712"/>
    <w:rsid w:val="00C63C33"/>
    <w:rsid w:val="00C665E9"/>
    <w:rsid w:val="00C67C44"/>
    <w:rsid w:val="00C706FA"/>
    <w:rsid w:val="00C71213"/>
    <w:rsid w:val="00C71461"/>
    <w:rsid w:val="00C72363"/>
    <w:rsid w:val="00C72776"/>
    <w:rsid w:val="00C72E58"/>
    <w:rsid w:val="00C73704"/>
    <w:rsid w:val="00C74673"/>
    <w:rsid w:val="00C76278"/>
    <w:rsid w:val="00C81300"/>
    <w:rsid w:val="00C83234"/>
    <w:rsid w:val="00C84018"/>
    <w:rsid w:val="00C86BB8"/>
    <w:rsid w:val="00C86DE3"/>
    <w:rsid w:val="00C877E1"/>
    <w:rsid w:val="00C87916"/>
    <w:rsid w:val="00C9151E"/>
    <w:rsid w:val="00C91DCF"/>
    <w:rsid w:val="00C9225C"/>
    <w:rsid w:val="00C92300"/>
    <w:rsid w:val="00C925E3"/>
    <w:rsid w:val="00C92888"/>
    <w:rsid w:val="00C95CB6"/>
    <w:rsid w:val="00CA353C"/>
    <w:rsid w:val="00CA37AF"/>
    <w:rsid w:val="00CA54A5"/>
    <w:rsid w:val="00CA57D6"/>
    <w:rsid w:val="00CB0E5E"/>
    <w:rsid w:val="00CB5F00"/>
    <w:rsid w:val="00CB67B5"/>
    <w:rsid w:val="00CB70BA"/>
    <w:rsid w:val="00CC1B19"/>
    <w:rsid w:val="00CC229C"/>
    <w:rsid w:val="00CC2918"/>
    <w:rsid w:val="00CC2C57"/>
    <w:rsid w:val="00CC3D14"/>
    <w:rsid w:val="00CC4B85"/>
    <w:rsid w:val="00CC7324"/>
    <w:rsid w:val="00CC7B3F"/>
    <w:rsid w:val="00CD0ED5"/>
    <w:rsid w:val="00CD1B7B"/>
    <w:rsid w:val="00CD28C8"/>
    <w:rsid w:val="00CD2A63"/>
    <w:rsid w:val="00CD2C76"/>
    <w:rsid w:val="00CD3493"/>
    <w:rsid w:val="00CD3DC2"/>
    <w:rsid w:val="00CD4E74"/>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6251"/>
    <w:rsid w:val="00CF6D97"/>
    <w:rsid w:val="00D01C7E"/>
    <w:rsid w:val="00D034EF"/>
    <w:rsid w:val="00D0417B"/>
    <w:rsid w:val="00D05276"/>
    <w:rsid w:val="00D05869"/>
    <w:rsid w:val="00D073CB"/>
    <w:rsid w:val="00D0741E"/>
    <w:rsid w:val="00D07D2C"/>
    <w:rsid w:val="00D10ED8"/>
    <w:rsid w:val="00D10F50"/>
    <w:rsid w:val="00D13ED5"/>
    <w:rsid w:val="00D14037"/>
    <w:rsid w:val="00D14542"/>
    <w:rsid w:val="00D1570E"/>
    <w:rsid w:val="00D15AFB"/>
    <w:rsid w:val="00D16D31"/>
    <w:rsid w:val="00D17059"/>
    <w:rsid w:val="00D17187"/>
    <w:rsid w:val="00D17707"/>
    <w:rsid w:val="00D1788C"/>
    <w:rsid w:val="00D17F86"/>
    <w:rsid w:val="00D20264"/>
    <w:rsid w:val="00D20DF1"/>
    <w:rsid w:val="00D21C22"/>
    <w:rsid w:val="00D22BA3"/>
    <w:rsid w:val="00D22EEC"/>
    <w:rsid w:val="00D231EA"/>
    <w:rsid w:val="00D23390"/>
    <w:rsid w:val="00D2459F"/>
    <w:rsid w:val="00D24682"/>
    <w:rsid w:val="00D2494D"/>
    <w:rsid w:val="00D26A01"/>
    <w:rsid w:val="00D271FB"/>
    <w:rsid w:val="00D27BBC"/>
    <w:rsid w:val="00D3034E"/>
    <w:rsid w:val="00D305C5"/>
    <w:rsid w:val="00D32B3D"/>
    <w:rsid w:val="00D34A12"/>
    <w:rsid w:val="00D367A0"/>
    <w:rsid w:val="00D3743F"/>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F3"/>
    <w:rsid w:val="00D62937"/>
    <w:rsid w:val="00D62E59"/>
    <w:rsid w:val="00D642D0"/>
    <w:rsid w:val="00D6796F"/>
    <w:rsid w:val="00D7182C"/>
    <w:rsid w:val="00D72C4F"/>
    <w:rsid w:val="00D73ABE"/>
    <w:rsid w:val="00D73B44"/>
    <w:rsid w:val="00D741E4"/>
    <w:rsid w:val="00D759BD"/>
    <w:rsid w:val="00D75A61"/>
    <w:rsid w:val="00D76621"/>
    <w:rsid w:val="00D774B1"/>
    <w:rsid w:val="00D809C5"/>
    <w:rsid w:val="00D81A3E"/>
    <w:rsid w:val="00D822F0"/>
    <w:rsid w:val="00D82E13"/>
    <w:rsid w:val="00D838AE"/>
    <w:rsid w:val="00D83F97"/>
    <w:rsid w:val="00D84B30"/>
    <w:rsid w:val="00D85F0F"/>
    <w:rsid w:val="00D86604"/>
    <w:rsid w:val="00D87843"/>
    <w:rsid w:val="00D92EAF"/>
    <w:rsid w:val="00D94AFE"/>
    <w:rsid w:val="00D9559E"/>
    <w:rsid w:val="00D9667A"/>
    <w:rsid w:val="00D97404"/>
    <w:rsid w:val="00D975CD"/>
    <w:rsid w:val="00DA1314"/>
    <w:rsid w:val="00DA26FA"/>
    <w:rsid w:val="00DA291D"/>
    <w:rsid w:val="00DA4DB0"/>
    <w:rsid w:val="00DA4EFC"/>
    <w:rsid w:val="00DA522C"/>
    <w:rsid w:val="00DA5541"/>
    <w:rsid w:val="00DA57F7"/>
    <w:rsid w:val="00DA5916"/>
    <w:rsid w:val="00DA61A9"/>
    <w:rsid w:val="00DA624C"/>
    <w:rsid w:val="00DA6B3C"/>
    <w:rsid w:val="00DA79F4"/>
    <w:rsid w:val="00DB2143"/>
    <w:rsid w:val="00DB22A6"/>
    <w:rsid w:val="00DB237C"/>
    <w:rsid w:val="00DB3C0F"/>
    <w:rsid w:val="00DB45AA"/>
    <w:rsid w:val="00DB7575"/>
    <w:rsid w:val="00DC05D6"/>
    <w:rsid w:val="00DC0AA6"/>
    <w:rsid w:val="00DC1A18"/>
    <w:rsid w:val="00DC1EB3"/>
    <w:rsid w:val="00DC4B1B"/>
    <w:rsid w:val="00DC5D21"/>
    <w:rsid w:val="00DC663B"/>
    <w:rsid w:val="00DC69C8"/>
    <w:rsid w:val="00DC6B44"/>
    <w:rsid w:val="00DC7A28"/>
    <w:rsid w:val="00DD1395"/>
    <w:rsid w:val="00DD24E4"/>
    <w:rsid w:val="00DD2766"/>
    <w:rsid w:val="00DD2964"/>
    <w:rsid w:val="00DD4D76"/>
    <w:rsid w:val="00DD4DC3"/>
    <w:rsid w:val="00DD69A8"/>
    <w:rsid w:val="00DE0CC6"/>
    <w:rsid w:val="00DE1B68"/>
    <w:rsid w:val="00DE279C"/>
    <w:rsid w:val="00DE29FD"/>
    <w:rsid w:val="00DE2B12"/>
    <w:rsid w:val="00DE5811"/>
    <w:rsid w:val="00DE7F61"/>
    <w:rsid w:val="00DF08C3"/>
    <w:rsid w:val="00DF22D0"/>
    <w:rsid w:val="00DF3B98"/>
    <w:rsid w:val="00DF69A2"/>
    <w:rsid w:val="00DF73F5"/>
    <w:rsid w:val="00DF7663"/>
    <w:rsid w:val="00E03B4D"/>
    <w:rsid w:val="00E04099"/>
    <w:rsid w:val="00E040FF"/>
    <w:rsid w:val="00E0467C"/>
    <w:rsid w:val="00E068A4"/>
    <w:rsid w:val="00E068F7"/>
    <w:rsid w:val="00E0726A"/>
    <w:rsid w:val="00E104D0"/>
    <w:rsid w:val="00E1228D"/>
    <w:rsid w:val="00E12535"/>
    <w:rsid w:val="00E13665"/>
    <w:rsid w:val="00E13A41"/>
    <w:rsid w:val="00E14402"/>
    <w:rsid w:val="00E14CCB"/>
    <w:rsid w:val="00E165AB"/>
    <w:rsid w:val="00E1685F"/>
    <w:rsid w:val="00E17079"/>
    <w:rsid w:val="00E178F8"/>
    <w:rsid w:val="00E232AA"/>
    <w:rsid w:val="00E23BBF"/>
    <w:rsid w:val="00E23F51"/>
    <w:rsid w:val="00E2424C"/>
    <w:rsid w:val="00E24C13"/>
    <w:rsid w:val="00E25A1E"/>
    <w:rsid w:val="00E25A25"/>
    <w:rsid w:val="00E26211"/>
    <w:rsid w:val="00E2639C"/>
    <w:rsid w:val="00E26CD1"/>
    <w:rsid w:val="00E27986"/>
    <w:rsid w:val="00E312F2"/>
    <w:rsid w:val="00E31800"/>
    <w:rsid w:val="00E31A3C"/>
    <w:rsid w:val="00E31E2D"/>
    <w:rsid w:val="00E33299"/>
    <w:rsid w:val="00E348DE"/>
    <w:rsid w:val="00E43398"/>
    <w:rsid w:val="00E4470C"/>
    <w:rsid w:val="00E448E3"/>
    <w:rsid w:val="00E4509A"/>
    <w:rsid w:val="00E45150"/>
    <w:rsid w:val="00E45647"/>
    <w:rsid w:val="00E5129E"/>
    <w:rsid w:val="00E52281"/>
    <w:rsid w:val="00E523A6"/>
    <w:rsid w:val="00E531C4"/>
    <w:rsid w:val="00E549E9"/>
    <w:rsid w:val="00E54BF3"/>
    <w:rsid w:val="00E56FAC"/>
    <w:rsid w:val="00E57020"/>
    <w:rsid w:val="00E57A4D"/>
    <w:rsid w:val="00E57FF2"/>
    <w:rsid w:val="00E61154"/>
    <w:rsid w:val="00E617B5"/>
    <w:rsid w:val="00E62A84"/>
    <w:rsid w:val="00E63119"/>
    <w:rsid w:val="00E6470D"/>
    <w:rsid w:val="00E6479A"/>
    <w:rsid w:val="00E64B80"/>
    <w:rsid w:val="00E65D92"/>
    <w:rsid w:val="00E660C7"/>
    <w:rsid w:val="00E67BF8"/>
    <w:rsid w:val="00E70DC6"/>
    <w:rsid w:val="00E74706"/>
    <w:rsid w:val="00E74D14"/>
    <w:rsid w:val="00E7505D"/>
    <w:rsid w:val="00E750F2"/>
    <w:rsid w:val="00E7592F"/>
    <w:rsid w:val="00E76641"/>
    <w:rsid w:val="00E76CAC"/>
    <w:rsid w:val="00E80244"/>
    <w:rsid w:val="00E809D4"/>
    <w:rsid w:val="00E811F0"/>
    <w:rsid w:val="00E822FE"/>
    <w:rsid w:val="00E8350B"/>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6F5F"/>
    <w:rsid w:val="00EC0E62"/>
    <w:rsid w:val="00EC2786"/>
    <w:rsid w:val="00EC5079"/>
    <w:rsid w:val="00EC568E"/>
    <w:rsid w:val="00EC77A5"/>
    <w:rsid w:val="00ED0E90"/>
    <w:rsid w:val="00ED114B"/>
    <w:rsid w:val="00ED25E3"/>
    <w:rsid w:val="00ED5E18"/>
    <w:rsid w:val="00ED6165"/>
    <w:rsid w:val="00ED6EFB"/>
    <w:rsid w:val="00ED7655"/>
    <w:rsid w:val="00ED7D7C"/>
    <w:rsid w:val="00ED7FFE"/>
    <w:rsid w:val="00EE0620"/>
    <w:rsid w:val="00EE08BF"/>
    <w:rsid w:val="00EE14E2"/>
    <w:rsid w:val="00EE4476"/>
    <w:rsid w:val="00EF0197"/>
    <w:rsid w:val="00EF01D6"/>
    <w:rsid w:val="00EF0DE6"/>
    <w:rsid w:val="00EF11A2"/>
    <w:rsid w:val="00EF2B07"/>
    <w:rsid w:val="00EF39DB"/>
    <w:rsid w:val="00EF3DEE"/>
    <w:rsid w:val="00EF449E"/>
    <w:rsid w:val="00EF4802"/>
    <w:rsid w:val="00EF7740"/>
    <w:rsid w:val="00F01E7A"/>
    <w:rsid w:val="00F02383"/>
    <w:rsid w:val="00F05D42"/>
    <w:rsid w:val="00F07BFD"/>
    <w:rsid w:val="00F111EE"/>
    <w:rsid w:val="00F11C7F"/>
    <w:rsid w:val="00F130C3"/>
    <w:rsid w:val="00F135FF"/>
    <w:rsid w:val="00F1548D"/>
    <w:rsid w:val="00F15AFF"/>
    <w:rsid w:val="00F164D6"/>
    <w:rsid w:val="00F16994"/>
    <w:rsid w:val="00F17792"/>
    <w:rsid w:val="00F204E0"/>
    <w:rsid w:val="00F23893"/>
    <w:rsid w:val="00F24309"/>
    <w:rsid w:val="00F24AB2"/>
    <w:rsid w:val="00F26DDC"/>
    <w:rsid w:val="00F26FE2"/>
    <w:rsid w:val="00F27226"/>
    <w:rsid w:val="00F27838"/>
    <w:rsid w:val="00F31044"/>
    <w:rsid w:val="00F337D1"/>
    <w:rsid w:val="00F3478D"/>
    <w:rsid w:val="00F42A1A"/>
    <w:rsid w:val="00F430D1"/>
    <w:rsid w:val="00F43446"/>
    <w:rsid w:val="00F43B2E"/>
    <w:rsid w:val="00F453AE"/>
    <w:rsid w:val="00F47A11"/>
    <w:rsid w:val="00F51A29"/>
    <w:rsid w:val="00F531B7"/>
    <w:rsid w:val="00F53575"/>
    <w:rsid w:val="00F54195"/>
    <w:rsid w:val="00F544C6"/>
    <w:rsid w:val="00F56D8C"/>
    <w:rsid w:val="00F56EEB"/>
    <w:rsid w:val="00F56F5E"/>
    <w:rsid w:val="00F57921"/>
    <w:rsid w:val="00F57B97"/>
    <w:rsid w:val="00F62F7D"/>
    <w:rsid w:val="00F6419F"/>
    <w:rsid w:val="00F64674"/>
    <w:rsid w:val="00F64C76"/>
    <w:rsid w:val="00F65DE9"/>
    <w:rsid w:val="00F6610B"/>
    <w:rsid w:val="00F66BBC"/>
    <w:rsid w:val="00F67A44"/>
    <w:rsid w:val="00F67C52"/>
    <w:rsid w:val="00F71975"/>
    <w:rsid w:val="00F721C8"/>
    <w:rsid w:val="00F73CD6"/>
    <w:rsid w:val="00F74F80"/>
    <w:rsid w:val="00F74FCF"/>
    <w:rsid w:val="00F7518E"/>
    <w:rsid w:val="00F767FF"/>
    <w:rsid w:val="00F80F80"/>
    <w:rsid w:val="00F81ECD"/>
    <w:rsid w:val="00F824EC"/>
    <w:rsid w:val="00F848E5"/>
    <w:rsid w:val="00F85A36"/>
    <w:rsid w:val="00F85F03"/>
    <w:rsid w:val="00F86523"/>
    <w:rsid w:val="00F8785E"/>
    <w:rsid w:val="00F87E01"/>
    <w:rsid w:val="00F90948"/>
    <w:rsid w:val="00F90A71"/>
    <w:rsid w:val="00F929B1"/>
    <w:rsid w:val="00F92EC7"/>
    <w:rsid w:val="00F9381C"/>
    <w:rsid w:val="00F95EC9"/>
    <w:rsid w:val="00F97D83"/>
    <w:rsid w:val="00FA0E47"/>
    <w:rsid w:val="00FA29D5"/>
    <w:rsid w:val="00FA60C6"/>
    <w:rsid w:val="00FA6F08"/>
    <w:rsid w:val="00FA70C9"/>
    <w:rsid w:val="00FA737C"/>
    <w:rsid w:val="00FA76F7"/>
    <w:rsid w:val="00FA796C"/>
    <w:rsid w:val="00FB02F6"/>
    <w:rsid w:val="00FB202E"/>
    <w:rsid w:val="00FB291A"/>
    <w:rsid w:val="00FB3203"/>
    <w:rsid w:val="00FB5855"/>
    <w:rsid w:val="00FB5A28"/>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6347"/>
    <w:rsid w:val="00FD6DC4"/>
    <w:rsid w:val="00FD7C92"/>
    <w:rsid w:val="00FE0F99"/>
    <w:rsid w:val="00FE1B98"/>
    <w:rsid w:val="00FE1C2C"/>
    <w:rsid w:val="00FE1D21"/>
    <w:rsid w:val="00FE4943"/>
    <w:rsid w:val="00FE5EF1"/>
    <w:rsid w:val="00FE6C6C"/>
    <w:rsid w:val="00FE7577"/>
    <w:rsid w:val="00FF0768"/>
    <w:rsid w:val="00FF15FA"/>
    <w:rsid w:val="00FF1B47"/>
    <w:rsid w:val="00FF4388"/>
    <w:rsid w:val="00FF53C4"/>
    <w:rsid w:val="00FF673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5370F"/>
  <w15:docId w15:val="{284F1DCD-0089-4009-85B3-665622B3E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3E8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3BC0"/>
    <w:pPr>
      <w:ind w:left="720"/>
      <w:contextualSpacing/>
    </w:pPr>
  </w:style>
  <w:style w:type="paragraph" w:styleId="Header">
    <w:name w:val="header"/>
    <w:basedOn w:val="Normal"/>
    <w:link w:val="HeaderChar"/>
    <w:uiPriority w:val="99"/>
    <w:unhideWhenUsed/>
    <w:rsid w:val="00436F36"/>
    <w:pPr>
      <w:tabs>
        <w:tab w:val="center" w:pos="4320"/>
        <w:tab w:val="right" w:pos="8640"/>
      </w:tabs>
      <w:spacing w:after="0" w:line="240" w:lineRule="auto"/>
    </w:pPr>
  </w:style>
  <w:style w:type="character" w:customStyle="1" w:styleId="HeaderChar">
    <w:name w:val="Header Char"/>
    <w:basedOn w:val="DefaultParagraphFont"/>
    <w:link w:val="Header"/>
    <w:uiPriority w:val="99"/>
    <w:rsid w:val="00436F36"/>
  </w:style>
  <w:style w:type="paragraph" w:styleId="Footer">
    <w:name w:val="footer"/>
    <w:basedOn w:val="Normal"/>
    <w:link w:val="FooterChar"/>
    <w:uiPriority w:val="99"/>
    <w:unhideWhenUsed/>
    <w:rsid w:val="00436F36"/>
    <w:pPr>
      <w:tabs>
        <w:tab w:val="center" w:pos="4320"/>
        <w:tab w:val="right" w:pos="8640"/>
      </w:tabs>
      <w:spacing w:after="0" w:line="240" w:lineRule="auto"/>
    </w:pPr>
  </w:style>
  <w:style w:type="character" w:customStyle="1" w:styleId="FooterChar">
    <w:name w:val="Footer Char"/>
    <w:basedOn w:val="DefaultParagraphFont"/>
    <w:link w:val="Footer"/>
    <w:uiPriority w:val="99"/>
    <w:rsid w:val="00436F36"/>
  </w:style>
  <w:style w:type="table" w:styleId="TableGrid">
    <w:name w:val="Table Grid"/>
    <w:basedOn w:val="TableNormal"/>
    <w:uiPriority w:val="39"/>
    <w:rsid w:val="00E040FF"/>
    <w:pPr>
      <w:spacing w:after="0" w:line="240" w:lineRule="auto"/>
      <w:jc w:val="left"/>
    </w:pPr>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152402"/>
    <w:pPr>
      <w:spacing w:after="0"/>
      <w:jc w:val="center"/>
    </w:pPr>
    <w:rPr>
      <w:rFonts w:cs="Arial"/>
      <w:noProof/>
    </w:rPr>
  </w:style>
  <w:style w:type="character" w:customStyle="1" w:styleId="EndNoteBibliographyTitle0">
    <w:name w:val="EndNote Bibliography Title 字元"/>
    <w:basedOn w:val="DefaultParagraphFont"/>
    <w:link w:val="EndNoteBibliographyTitle"/>
    <w:rsid w:val="00152402"/>
    <w:rPr>
      <w:rFonts w:cs="Arial"/>
      <w:noProof/>
    </w:rPr>
  </w:style>
  <w:style w:type="paragraph" w:customStyle="1" w:styleId="EndNoteBibliography">
    <w:name w:val="EndNote Bibliography"/>
    <w:basedOn w:val="Normal"/>
    <w:link w:val="EndNoteBibliography0"/>
    <w:rsid w:val="00152402"/>
    <w:pPr>
      <w:spacing w:line="240" w:lineRule="auto"/>
    </w:pPr>
    <w:rPr>
      <w:rFonts w:cs="Arial"/>
      <w:noProof/>
    </w:rPr>
  </w:style>
  <w:style w:type="character" w:customStyle="1" w:styleId="EndNoteBibliography0">
    <w:name w:val="EndNote Bibliography 字元"/>
    <w:basedOn w:val="DefaultParagraphFont"/>
    <w:link w:val="EndNoteBibliography"/>
    <w:rsid w:val="00152402"/>
    <w:rPr>
      <w:rFonts w:cs="Arial"/>
      <w:noProof/>
    </w:rPr>
  </w:style>
  <w:style w:type="character" w:styleId="Hyperlink">
    <w:name w:val="Hyperlink"/>
    <w:basedOn w:val="DefaultParagraphFont"/>
    <w:uiPriority w:val="99"/>
    <w:unhideWhenUsed/>
    <w:rsid w:val="008C5261"/>
    <w:rPr>
      <w:color w:val="0000FF"/>
      <w:u w:val="single"/>
    </w:rPr>
  </w:style>
  <w:style w:type="character" w:customStyle="1" w:styleId="jtukpc">
    <w:name w:val="jtukpc"/>
    <w:basedOn w:val="DefaultParagraphFont"/>
    <w:rsid w:val="00D42BE9"/>
  </w:style>
  <w:style w:type="character" w:customStyle="1" w:styleId="ynrlnc">
    <w:name w:val="ynrlnc"/>
    <w:basedOn w:val="DefaultParagraphFont"/>
    <w:rsid w:val="00D42BE9"/>
  </w:style>
  <w:style w:type="character" w:styleId="CommentReference">
    <w:name w:val="annotation reference"/>
    <w:basedOn w:val="DefaultParagraphFont"/>
    <w:uiPriority w:val="99"/>
    <w:semiHidden/>
    <w:unhideWhenUsed/>
    <w:rsid w:val="00F848E5"/>
    <w:rPr>
      <w:sz w:val="16"/>
      <w:szCs w:val="16"/>
    </w:rPr>
  </w:style>
  <w:style w:type="paragraph" w:styleId="CommentText">
    <w:name w:val="annotation text"/>
    <w:basedOn w:val="Normal"/>
    <w:link w:val="CommentTextChar"/>
    <w:uiPriority w:val="99"/>
    <w:semiHidden/>
    <w:unhideWhenUsed/>
    <w:rsid w:val="00F848E5"/>
    <w:pPr>
      <w:spacing w:line="240" w:lineRule="auto"/>
    </w:pPr>
    <w:rPr>
      <w:sz w:val="20"/>
      <w:szCs w:val="20"/>
    </w:rPr>
  </w:style>
  <w:style w:type="character" w:customStyle="1" w:styleId="CommentTextChar">
    <w:name w:val="Comment Text Char"/>
    <w:basedOn w:val="DefaultParagraphFont"/>
    <w:link w:val="CommentText"/>
    <w:uiPriority w:val="99"/>
    <w:semiHidden/>
    <w:rsid w:val="00F848E5"/>
    <w:rPr>
      <w:sz w:val="20"/>
      <w:szCs w:val="20"/>
    </w:rPr>
  </w:style>
  <w:style w:type="paragraph" w:styleId="CommentSubject">
    <w:name w:val="annotation subject"/>
    <w:basedOn w:val="CommentText"/>
    <w:next w:val="CommentText"/>
    <w:link w:val="CommentSubjectChar"/>
    <w:uiPriority w:val="99"/>
    <w:semiHidden/>
    <w:unhideWhenUsed/>
    <w:rsid w:val="00F848E5"/>
    <w:rPr>
      <w:b/>
      <w:bCs/>
    </w:rPr>
  </w:style>
  <w:style w:type="character" w:customStyle="1" w:styleId="CommentSubjectChar">
    <w:name w:val="Comment Subject Char"/>
    <w:basedOn w:val="CommentTextChar"/>
    <w:link w:val="CommentSubject"/>
    <w:uiPriority w:val="99"/>
    <w:semiHidden/>
    <w:rsid w:val="00F848E5"/>
    <w:rPr>
      <w:b/>
      <w:bCs/>
      <w:sz w:val="20"/>
      <w:szCs w:val="20"/>
    </w:rPr>
  </w:style>
  <w:style w:type="paragraph" w:styleId="BalloonText">
    <w:name w:val="Balloon Text"/>
    <w:basedOn w:val="Normal"/>
    <w:link w:val="BalloonTextChar"/>
    <w:uiPriority w:val="99"/>
    <w:semiHidden/>
    <w:unhideWhenUsed/>
    <w:rsid w:val="00F848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48E5"/>
    <w:rPr>
      <w:rFonts w:ascii="Segoe UI" w:hAnsi="Segoe UI" w:cs="Segoe UI"/>
      <w:sz w:val="18"/>
      <w:szCs w:val="18"/>
    </w:rPr>
  </w:style>
  <w:style w:type="table" w:customStyle="1" w:styleId="1">
    <w:name w:val="淺色網底1"/>
    <w:basedOn w:val="TableNormal"/>
    <w:uiPriority w:val="60"/>
    <w:rsid w:val="00CF41A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itle">
    <w:name w:val="Title"/>
    <w:basedOn w:val="Normal"/>
    <w:next w:val="Normal"/>
    <w:link w:val="TitleChar"/>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87176"/>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TableNormal"/>
    <w:uiPriority w:val="60"/>
    <w:rsid w:val="00C20D7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301047"/>
  </w:style>
  <w:style w:type="paragraph" w:styleId="Revision">
    <w:name w:val="Revision"/>
    <w:hidden/>
    <w:uiPriority w:val="99"/>
    <w:semiHidden/>
    <w:rsid w:val="00A863CD"/>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37784">
      <w:bodyDiv w:val="1"/>
      <w:marLeft w:val="0"/>
      <w:marRight w:val="0"/>
      <w:marTop w:val="0"/>
      <w:marBottom w:val="0"/>
      <w:divBdr>
        <w:top w:val="none" w:sz="0" w:space="0" w:color="auto"/>
        <w:left w:val="none" w:sz="0" w:space="0" w:color="auto"/>
        <w:bottom w:val="none" w:sz="0" w:space="0" w:color="auto"/>
        <w:right w:val="none" w:sz="0" w:space="0" w:color="auto"/>
      </w:divBdr>
    </w:div>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207038015">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651835481">
      <w:bodyDiv w:val="1"/>
      <w:marLeft w:val="0"/>
      <w:marRight w:val="0"/>
      <w:marTop w:val="0"/>
      <w:marBottom w:val="0"/>
      <w:divBdr>
        <w:top w:val="none" w:sz="0" w:space="0" w:color="auto"/>
        <w:left w:val="none" w:sz="0" w:space="0" w:color="auto"/>
        <w:bottom w:val="none" w:sz="0" w:space="0" w:color="auto"/>
        <w:right w:val="none" w:sz="0" w:space="0" w:color="auto"/>
      </w:divBdr>
    </w:div>
    <w:div w:id="740297992">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1081023089">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59FC8B2-FD1F-4409-8226-B72EE91BA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7</TotalTime>
  <Pages>46</Pages>
  <Words>15834</Words>
  <Characters>90260</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105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genchanghsu</cp:lastModifiedBy>
  <cp:revision>992</cp:revision>
  <dcterms:created xsi:type="dcterms:W3CDTF">2020-10-12T14:12:00Z</dcterms:created>
  <dcterms:modified xsi:type="dcterms:W3CDTF">2021-09-07T09:56:00Z</dcterms:modified>
</cp:coreProperties>
</file>